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77DEFE83" w14:textId="77777777" w:rsidR="00155450" w:rsidRDefault="00712394" w:rsidP="00CC1298">
      <w:pPr>
        <w:rPr>
          <w:moveTo w:id="2" w:author="blake grills" w:date="2020-03-20T13:12:00Z"/>
          <w:rFonts w:cs="Times New Roman"/>
          <w:szCs w:val="24"/>
        </w:rPr>
      </w:pPr>
      <w:commentRangeStart w:id="3"/>
      <w:commentRangeStart w:id="4"/>
      <w:del w:id="5" w:author="blake grills" w:date="2020-03-20T13:09:00Z">
        <w:r w:rsidDel="00FD0B50">
          <w:rPr>
            <w:rFonts w:cs="Times New Roman"/>
            <w:szCs w:val="24"/>
          </w:rPr>
          <w:delText>To support the study of comprehension we have to</w:delText>
        </w:r>
      </w:del>
      <w:del w:id="6" w:author="blake grills" w:date="2020-03-18T20:11:00Z">
        <w:r w:rsidDel="008178C0">
          <w:rPr>
            <w:rFonts w:cs="Times New Roman"/>
            <w:szCs w:val="24"/>
          </w:rPr>
          <w:delText xml:space="preserve"> not</w:delText>
        </w:r>
      </w:del>
      <w:del w:id="7" w:author="blake grills" w:date="2020-03-20T13:09:00Z">
        <w:r w:rsidDel="00FD0B50">
          <w:rPr>
            <w:rFonts w:cs="Times New Roman"/>
            <w:szCs w:val="24"/>
          </w:rPr>
          <w:delText xml:space="preserve"> look at just the pieces of code and comments that lead to improved understanding, in fact just as important as these pieces is understanding how people read and comprehend code.  </w:delText>
        </w:r>
      </w:del>
      <w:moveToRangeStart w:id="8" w:author="blake grills" w:date="2020-03-20T13:12:00Z" w:name="move35602393"/>
      <w:commentRangeStart w:id="9"/>
      <w:commentRangeEnd w:id="3"/>
      <w:moveTo w:id="10" w:author="blake grills" w:date="2020-03-20T13:12:00Z">
        <w:r w:rsidR="00155450"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55450">
          <w:rPr>
            <w:rFonts w:cs="Times New Roman"/>
            <w:szCs w:val="24"/>
          </w:rPr>
          <w:t xml:space="preserve">90 percent of the total cost of software comes from maintenance </w:t>
        </w:r>
        <w:r w:rsidR="00155450">
          <w:rPr>
            <w:rFonts w:cs="Times New Roman"/>
            <w:szCs w:val="24"/>
          </w:rPr>
          <w:fldChar w:fldCharType="begin"/>
        </w:r>
        <w:r w:rsidR="0015545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155450">
          <w:rPr>
            <w:rFonts w:cs="Times New Roman"/>
            <w:szCs w:val="24"/>
          </w:rPr>
          <w:fldChar w:fldCharType="separate"/>
        </w:r>
        <w:r w:rsidR="00155450" w:rsidRPr="008178C0">
          <w:rPr>
            <w:rFonts w:cs="Times New Roman"/>
            <w:szCs w:val="24"/>
          </w:rPr>
          <w:t>[Détienne 1990]</w:t>
        </w:r>
        <w:r w:rsidR="00155450">
          <w:rPr>
            <w:rFonts w:cs="Times New Roman"/>
            <w:szCs w:val="24"/>
          </w:rPr>
          <w:fldChar w:fldCharType="end"/>
        </w:r>
        <w:r w:rsidR="00155450">
          <w:rPr>
            <w:rFonts w:cs="Times New Roman"/>
            <w:szCs w:val="24"/>
          </w:rPr>
          <w:t xml:space="preserve">, and the amount of time that we must spend in maintenance is directly proportional to the amount of time programmers spend comprehending the code they are reading </w:t>
        </w:r>
        <w:r w:rsidR="00155450">
          <w:rPr>
            <w:rFonts w:cs="Times New Roman"/>
            <w:szCs w:val="24"/>
          </w:rPr>
          <w:fldChar w:fldCharType="begin"/>
        </w:r>
        <w:r w:rsidR="00155450">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55450">
          <w:rPr>
            <w:rFonts w:cs="Times New Roman"/>
            <w:szCs w:val="24"/>
          </w:rPr>
          <w:fldChar w:fldCharType="separate"/>
        </w:r>
        <w:r w:rsidR="00155450" w:rsidRPr="001B278E">
          <w:rPr>
            <w:rFonts w:cs="Times New Roman"/>
          </w:rPr>
          <w:t>[Borstler and Paech 2016]</w:t>
        </w:r>
        <w:r w:rsidR="00155450">
          <w:rPr>
            <w:rFonts w:cs="Times New Roman"/>
            <w:szCs w:val="24"/>
          </w:rPr>
          <w:fldChar w:fldCharType="end"/>
        </w:r>
        <w:r w:rsidR="00155450">
          <w:rPr>
            <w:rFonts w:cs="Times New Roman"/>
            <w:szCs w:val="24"/>
          </w:rPr>
          <w:t xml:space="preserve">. It is this concept of comprehension, alongside maintenance, that is </w:t>
        </w:r>
        <w:r w:rsidR="00155450">
          <w:rPr>
            <w:rFonts w:cs="Times New Roman"/>
            <w:szCs w:val="24"/>
          </w:rPr>
          <w:lastRenderedPageBreak/>
          <w:t xml:space="preserve">the basis for why more research is needed to support better comprehension. </w:t>
        </w:r>
        <w:r w:rsidR="00155450" w:rsidRPr="00D34434">
          <w:t xml:space="preserve"> </w:t>
        </w:r>
        <w:commentRangeEnd w:id="9"/>
        <w:r w:rsidR="00155450">
          <w:rPr>
            <w:rStyle w:val="CommentReference"/>
          </w:rPr>
          <w:commentReference w:id="9"/>
        </w:r>
        <w:r w:rsidR="00155450">
          <w:t xml:space="preserve">Comments are one means of providing support for comprehension.  </w:t>
        </w:r>
        <w:r w:rsidR="00155450" w:rsidRPr="00D34434">
          <w:rPr>
            <w:rFonts w:cs="Times New Roman"/>
            <w:szCs w:val="24"/>
          </w:rPr>
          <w:t>Comments should always provide cognitive support,</w:t>
        </w:r>
        <w:r w:rsidR="00155450">
          <w:rPr>
            <w:rFonts w:cs="Times New Roman"/>
            <w:szCs w:val="24"/>
          </w:rPr>
          <w:t xml:space="preserve"> assist in comprehension, and reduce the difficulty of maintenance,</w:t>
        </w:r>
        <w:r w:rsidR="00155450" w:rsidRPr="00D34434">
          <w:rPr>
            <w:rFonts w:cs="Times New Roman"/>
            <w:szCs w:val="24"/>
          </w:rPr>
          <w:t xml:space="preserve"> reinforcing ideas and concepts that are present in the source code [</w:t>
        </w:r>
        <w:proofErr w:type="spellStart"/>
        <w:r w:rsidR="00155450" w:rsidRPr="00D34434">
          <w:rPr>
            <w:rFonts w:cs="Times New Roman"/>
            <w:szCs w:val="24"/>
          </w:rPr>
          <w:t>Storey</w:t>
        </w:r>
        <w:proofErr w:type="spellEnd"/>
        <w:r w:rsidR="00155450" w:rsidRPr="00D34434">
          <w:rPr>
            <w:rFonts w:cs="Times New Roman"/>
            <w:szCs w:val="24"/>
          </w:rPr>
          <w:t xml:space="preserve"> 2005] [</w:t>
        </w:r>
        <w:proofErr w:type="spellStart"/>
        <w:r w:rsidR="00155450" w:rsidRPr="00D34434">
          <w:rPr>
            <w:rFonts w:cs="Times New Roman"/>
            <w:szCs w:val="24"/>
          </w:rPr>
          <w:t>Détienne</w:t>
        </w:r>
        <w:proofErr w:type="spellEnd"/>
        <w:r w:rsidR="00155450"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00155450" w:rsidRPr="00D34434">
          <w:rPr>
            <w:rFonts w:cs="Times New Roman"/>
            <w:szCs w:val="24"/>
          </w:rPr>
          <w:t>Mayrhauser</w:t>
        </w:r>
        <w:proofErr w:type="spellEnd"/>
        <w:r w:rsidR="00155450" w:rsidRPr="00D34434">
          <w:rPr>
            <w:rFonts w:cs="Times New Roman"/>
            <w:szCs w:val="24"/>
          </w:rPr>
          <w:t xml:space="preserve"> and Vans 1995] [</w:t>
        </w:r>
        <w:proofErr w:type="spellStart"/>
        <w:r w:rsidR="00155450" w:rsidRPr="00D34434">
          <w:rPr>
            <w:rFonts w:cs="Times New Roman"/>
            <w:szCs w:val="24"/>
          </w:rPr>
          <w:t>Storey</w:t>
        </w:r>
        <w:proofErr w:type="spellEnd"/>
        <w:r w:rsidR="00155450" w:rsidRPr="00D34434">
          <w:rPr>
            <w:rFonts w:cs="Times New Roman"/>
            <w:szCs w:val="24"/>
          </w:rPr>
          <w:t xml:space="preserve"> 2005].</w:t>
        </w:r>
      </w:moveTo>
    </w:p>
    <w:moveToRangeEnd w:id="8"/>
    <w:p w14:paraId="3CE05A94" w14:textId="04B363C9" w:rsidR="00712394" w:rsidRPr="00887C71" w:rsidRDefault="00550B95" w:rsidP="00712394">
      <w:pPr>
        <w:rPr>
          <w:rFonts w:cs="Times New Roman"/>
          <w:szCs w:val="24"/>
        </w:rPr>
      </w:pPr>
      <w:del w:id="11" w:author="blake grills" w:date="2020-03-20T13:09:00Z">
        <w:r w:rsidDel="00FD0B50">
          <w:rPr>
            <w:rStyle w:val="CommentReference"/>
          </w:rPr>
          <w:commentReference w:id="3"/>
        </w:r>
        <w:commentRangeEnd w:id="4"/>
        <w:r w:rsidR="00FD0B50" w:rsidRPr="00155450" w:rsidDel="00FD0B50">
          <w:rPr>
            <w:rStyle w:val="CommentReference"/>
          </w:rPr>
          <w:commentReference w:id="4"/>
        </w:r>
      </w:del>
      <w:ins w:id="12" w:author="blake grills" w:date="2020-03-20T13:12:00Z">
        <w:r w:rsidR="00155450" w:rsidDel="00FD0B50">
          <w:rPr>
            <w:rStyle w:val="CommentReference"/>
          </w:rPr>
          <w:t xml:space="preserve"> </w:t>
        </w:r>
      </w:ins>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choosing to guess what a called function is doing and waiting until they read the function definition </w:t>
      </w:r>
      <w:commentRangeStart w:id="13"/>
      <w:commentRangeStart w:id="14"/>
      <w:commentRangeStart w:id="15"/>
      <w:r w:rsidR="00687E83">
        <w:rPr>
          <w:rFonts w:cs="Times New Roman"/>
          <w:szCs w:val="24"/>
        </w:rPr>
        <w:t>later on</w:t>
      </w:r>
      <w:commentRangeEnd w:id="13"/>
      <w:r w:rsidR="007956DB">
        <w:rPr>
          <w:rStyle w:val="CommentReference"/>
        </w:rPr>
        <w:commentReference w:id="13"/>
      </w:r>
      <w:commentRangeEnd w:id="14"/>
      <w:r w:rsidR="00546A5A">
        <w:rPr>
          <w:rStyle w:val="CommentReference"/>
        </w:rPr>
        <w:commentReference w:id="14"/>
      </w:r>
      <w:commentRangeEnd w:id="15"/>
      <w:r w:rsidR="00FD0B50">
        <w:rPr>
          <w:rStyle w:val="CommentReference"/>
        </w:rPr>
        <w:commentReference w:id="15"/>
      </w:r>
      <w:ins w:id="16" w:author="blake grills" w:date="2020-03-18T20:11:00Z">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ins>
      <w:r w:rsidR="008178C0">
        <w:rPr>
          <w:rFonts w:cs="Times New Roman"/>
          <w:szCs w:val="24"/>
        </w:rPr>
        <w:fldChar w:fldCharType="separate"/>
      </w:r>
      <w:ins w:id="17" w:author="blake grills" w:date="2020-03-18T20:11:00Z">
        <w:r w:rsidR="008178C0" w:rsidRPr="008178C0">
          <w:rPr>
            <w:rFonts w:cs="Times New Roman"/>
          </w:rPr>
          <w:t>[Maletic and Kagdi 2008]</w:t>
        </w:r>
        <w:r w:rsidR="008178C0">
          <w:rPr>
            <w:rFonts w:cs="Times New Roman"/>
            <w:szCs w:val="24"/>
          </w:rPr>
          <w:fldChar w:fldCharType="end"/>
        </w:r>
      </w:ins>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583EAF7C" w:rsidR="009D2E2B" w:rsidDel="00155450" w:rsidRDefault="004E5433" w:rsidP="009D2E2B">
      <w:pPr>
        <w:rPr>
          <w:moveFrom w:id="18" w:author="blake grills" w:date="2020-03-20T13:12:00Z"/>
          <w:rFonts w:cs="Times New Roman"/>
          <w:szCs w:val="24"/>
        </w:rPr>
      </w:pPr>
      <w:moveFromRangeStart w:id="19" w:author="blake grills" w:date="2020-03-20T13:12:00Z" w:name="move35602393"/>
      <w:commentRangeStart w:id="20"/>
      <w:moveFrom w:id="21" w:author="blake grills" w:date="2020-03-20T13:12:00Z">
        <w:r w:rsidRPr="002248ED" w:rsidDel="00155450">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sidDel="00155450">
          <w:rPr>
            <w:rFonts w:cs="Times New Roman"/>
            <w:szCs w:val="24"/>
          </w:rPr>
          <w:t>90 percent of the total cost of software comes from maintenance</w:t>
        </w:r>
        <w:ins w:id="22" w:author="Michael Decker" w:date="2020-03-19T17:00:00Z">
          <w:r w:rsidR="00C41B63" w:rsidDel="00155450">
            <w:rPr>
              <w:rFonts w:cs="Times New Roman"/>
              <w:szCs w:val="24"/>
            </w:rPr>
            <w:t xml:space="preserve"> </w:t>
          </w:r>
        </w:ins>
        <w:r w:rsidR="008178C0" w:rsidDel="00155450">
          <w:rPr>
            <w:rFonts w:cs="Times New Roman"/>
            <w:szCs w:val="24"/>
          </w:rPr>
          <w:fldChar w:fldCharType="begin"/>
        </w:r>
        <w:r w:rsidR="008178C0" w:rsidDel="00155450">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8178C0" w:rsidDel="00155450">
          <w:rPr>
            <w:rFonts w:cs="Times New Roman"/>
            <w:szCs w:val="24"/>
          </w:rPr>
          <w:fldChar w:fldCharType="separate"/>
        </w:r>
        <w:r w:rsidR="008178C0" w:rsidRPr="008178C0" w:rsidDel="00155450">
          <w:rPr>
            <w:rFonts w:cs="Times New Roman"/>
            <w:szCs w:val="24"/>
          </w:rPr>
          <w:t>[Détienne 1990]</w:t>
        </w:r>
        <w:r w:rsidR="008178C0" w:rsidDel="00155450">
          <w:rPr>
            <w:rFonts w:cs="Times New Roman"/>
            <w:szCs w:val="24"/>
          </w:rPr>
          <w:fldChar w:fldCharType="end"/>
        </w:r>
        <w:r w:rsidR="001B278E" w:rsidDel="00155450">
          <w:rPr>
            <w:rFonts w:cs="Times New Roman"/>
            <w:szCs w:val="24"/>
          </w:rPr>
          <w:t xml:space="preserve">, and the amount of time that we must spend in maintenance is directly proportional to the amount of time programmers spend comprehending the code they are reading </w:t>
        </w:r>
        <w:r w:rsidR="001B278E" w:rsidDel="00155450">
          <w:rPr>
            <w:rFonts w:cs="Times New Roman"/>
            <w:szCs w:val="24"/>
          </w:rPr>
          <w:fldChar w:fldCharType="begin"/>
        </w:r>
        <w:r w:rsidR="001B278E" w:rsidDel="00155450">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sidDel="00155450">
          <w:rPr>
            <w:rFonts w:cs="Times New Roman"/>
            <w:szCs w:val="24"/>
          </w:rPr>
          <w:fldChar w:fldCharType="separate"/>
        </w:r>
        <w:r w:rsidR="001B278E" w:rsidRPr="001B278E" w:rsidDel="00155450">
          <w:rPr>
            <w:rFonts w:cs="Times New Roman"/>
          </w:rPr>
          <w:t>[Borstler and Paech 2016]</w:t>
        </w:r>
        <w:r w:rsidR="001B278E" w:rsidDel="00155450">
          <w:rPr>
            <w:rFonts w:cs="Times New Roman"/>
            <w:szCs w:val="24"/>
          </w:rPr>
          <w:fldChar w:fldCharType="end"/>
        </w:r>
        <w:r w:rsidR="001B278E" w:rsidDel="00155450">
          <w:rPr>
            <w:rFonts w:cs="Times New Roman"/>
            <w:szCs w:val="24"/>
          </w:rPr>
          <w:t>.</w:t>
        </w:r>
        <w:r w:rsidR="00941C81" w:rsidDel="00155450">
          <w:rPr>
            <w:rFonts w:cs="Times New Roman"/>
            <w:szCs w:val="24"/>
          </w:rPr>
          <w:t xml:space="preserve"> It is this concept of comprehension, alongside maintenance</w:t>
        </w:r>
        <w:r w:rsidR="00887C71" w:rsidDel="00155450">
          <w:rPr>
            <w:rFonts w:cs="Times New Roman"/>
            <w:szCs w:val="24"/>
          </w:rPr>
          <w:t xml:space="preserve">, that is the basis for why </w:t>
        </w:r>
        <w:r w:rsidR="001E236B" w:rsidDel="00155450">
          <w:rPr>
            <w:rFonts w:cs="Times New Roman"/>
            <w:szCs w:val="24"/>
          </w:rPr>
          <w:t xml:space="preserve">more </w:t>
        </w:r>
        <w:r w:rsidR="00887C71" w:rsidDel="00155450">
          <w:rPr>
            <w:rFonts w:cs="Times New Roman"/>
            <w:szCs w:val="24"/>
          </w:rPr>
          <w:t>research is needed</w:t>
        </w:r>
        <w:r w:rsidR="001E236B" w:rsidDel="00155450">
          <w:rPr>
            <w:rFonts w:cs="Times New Roman"/>
            <w:szCs w:val="24"/>
          </w:rPr>
          <w:t xml:space="preserve"> to support better comprehension</w:t>
        </w:r>
        <w:r w:rsidR="00887C71" w:rsidDel="00155450">
          <w:rPr>
            <w:rFonts w:cs="Times New Roman"/>
            <w:szCs w:val="24"/>
          </w:rPr>
          <w:t>.</w:t>
        </w:r>
        <w:r w:rsidR="00941C81" w:rsidDel="00155450">
          <w:rPr>
            <w:rFonts w:cs="Times New Roman"/>
            <w:szCs w:val="24"/>
          </w:rPr>
          <w:t xml:space="preserve"> </w:t>
        </w:r>
        <w:r w:rsidR="00D34434" w:rsidRPr="00D34434" w:rsidDel="00155450">
          <w:t xml:space="preserve"> </w:t>
        </w:r>
        <w:commentRangeEnd w:id="20"/>
        <w:r w:rsidR="00CD6337" w:rsidDel="00155450">
          <w:rPr>
            <w:rStyle w:val="CommentReference"/>
          </w:rPr>
          <w:commentReference w:id="20"/>
        </w:r>
        <w:r w:rsidR="00C80E19" w:rsidDel="00155450">
          <w:t xml:space="preserve">Comments are one means of providing support for comprehension.  </w:t>
        </w:r>
        <w:r w:rsidR="00D34434" w:rsidRPr="00D34434" w:rsidDel="00155450">
          <w:rPr>
            <w:rFonts w:cs="Times New Roman"/>
            <w:szCs w:val="24"/>
          </w:rPr>
          <w:t>Comments should always provide cognitive support,</w:t>
        </w:r>
        <w:r w:rsidR="00D34434" w:rsidDel="00155450">
          <w:rPr>
            <w:rFonts w:cs="Times New Roman"/>
            <w:szCs w:val="24"/>
          </w:rPr>
          <w:t xml:space="preserve"> assist in comprehension, and reduce the difficulty of maintenance,</w:t>
        </w:r>
        <w:r w:rsidR="00D34434" w:rsidRPr="00D34434" w:rsidDel="00155450">
          <w:rPr>
            <w:rFonts w:cs="Times New Roman"/>
            <w:szCs w:val="24"/>
          </w:rPr>
          <w:t xml:space="preserve"> reinforcing ideas and concepts that are present in the source code [Storey 2005] [Détienne 1990]. The concept of cognitive support can be reinforced in comment structure by including beacons, which are familiar pieces that are pulled directly from the code [Von Mayrhauser and Vans 1995] [Storey 2005].</w:t>
        </w:r>
      </w:moveFrom>
    </w:p>
    <w:moveFromRangeEnd w:id="19"/>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around where it has been commented out. Of course, alongside comprehension, when you </w:t>
      </w:r>
      <w:r w:rsidR="009D2E2B" w:rsidRPr="002248ED">
        <w:rPr>
          <w:rFonts w:cs="Times New Roman"/>
          <w:szCs w:val="24"/>
        </w:rPr>
        <w:lastRenderedPageBreak/>
        <w:t xml:space="preserve">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23"/>
      <w:commentRangeStart w:id="24"/>
      <w:commentRangeStart w:id="25"/>
      <w:r w:rsidR="009D2E2B" w:rsidRPr="002248ED">
        <w:rPr>
          <w:rFonts w:cs="Times New Roman"/>
          <w:szCs w:val="24"/>
        </w:rPr>
        <w:t xml:space="preserve">code too. </w:t>
      </w:r>
      <w:commentRangeEnd w:id="23"/>
      <w:r w:rsidR="009D2E2B">
        <w:rPr>
          <w:rStyle w:val="CommentReference"/>
        </w:rPr>
        <w:commentReference w:id="23"/>
      </w:r>
      <w:commentRangeEnd w:id="24"/>
      <w:r w:rsidR="009D2E2B">
        <w:rPr>
          <w:rStyle w:val="CommentReference"/>
        </w:rPr>
        <w:commentReference w:id="24"/>
      </w:r>
      <w:commentRangeEnd w:id="25"/>
      <w:r w:rsidR="009D2E2B">
        <w:rPr>
          <w:rStyle w:val="CommentReference"/>
        </w:rPr>
        <w:commentReference w:id="25"/>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w:t>
      </w:r>
      <w:r w:rsidRPr="002248ED">
        <w:rPr>
          <w:rFonts w:cs="Times New Roman"/>
          <w:szCs w:val="24"/>
        </w:rPr>
        <w:lastRenderedPageBreak/>
        <w:t xml:space="preserve">code is any piece of source code that has been disabled by means of commenting the line it is on, for example </w:t>
      </w:r>
      <w:r w:rsidRPr="00544487">
        <w:rPr>
          <w:rStyle w:val="Code"/>
        </w:rPr>
        <w:t>//float alpha =</w:t>
      </w:r>
      <w:del w:id="26" w:author="blake grills" w:date="2020-03-18T20:14:00Z">
        <w:r w:rsidRPr="00544487" w:rsidDel="008178C0">
          <w:rPr>
            <w:rStyle w:val="Code"/>
          </w:rPr>
          <w:delText xml:space="preserve"> </w:delText>
        </w:r>
      </w:del>
      <w:r w:rsidRPr="00544487">
        <w:rPr>
          <w:rStyle w:val="Code"/>
        </w:rPr>
        <w:t>.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0458964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active.</w:t>
      </w:r>
      <w:r w:rsidR="008178C0">
        <w:rPr>
          <w:rFonts w:cs="Times New Roman"/>
          <w:szCs w:val="24"/>
        </w:rPr>
        <w:t xml:space="preserve"> Yet another reason that commented out code removal is important is that it can aide </w:t>
      </w:r>
      <w:del w:id="27" w:author="Michael Decker" w:date="2020-03-20T16:15:00Z">
        <w:r w:rsidR="008178C0" w:rsidDel="00DD1F97">
          <w:rPr>
            <w:rFonts w:cs="Times New Roman"/>
            <w:szCs w:val="24"/>
          </w:rPr>
          <w:delText>in other programs</w:delText>
        </w:r>
      </w:del>
      <w:ins w:id="28" w:author="Michael Decker" w:date="2020-03-20T16:15:00Z">
        <w:r w:rsidR="00DD1F97">
          <w:rPr>
            <w:rFonts w:cs="Times New Roman"/>
            <w:szCs w:val="24"/>
          </w:rPr>
          <w:t>with other research and tools</w:t>
        </w:r>
      </w:ins>
      <w:r w:rsidR="008178C0">
        <w:rPr>
          <w:rFonts w:cs="Times New Roman"/>
          <w:szCs w:val="24"/>
        </w:rPr>
        <w:t xml:space="preserve"> that utilize</w:t>
      </w:r>
      <w:ins w:id="29" w:author="Michael Decker" w:date="2020-03-20T16:15:00Z">
        <w:r w:rsidR="00DA7D67">
          <w:rPr>
            <w:rFonts w:cs="Times New Roman"/>
            <w:szCs w:val="24"/>
          </w:rPr>
          <w:t xml:space="preserve"> comments</w:t>
        </w:r>
      </w:ins>
      <w:del w:id="30" w:author="Michael Decker" w:date="2020-03-20T16:15:00Z">
        <w:r w:rsidR="008178C0" w:rsidDel="00DD1F97">
          <w:rPr>
            <w:rFonts w:cs="Times New Roman"/>
            <w:szCs w:val="24"/>
          </w:rPr>
          <w:delText xml:space="preserve"> comments </w:delText>
        </w:r>
      </w:del>
      <w:del w:id="31" w:author="Michael Decker" w:date="2020-03-20T16:14:00Z">
        <w:r w:rsidR="008178C0" w:rsidDel="00DD1F97">
          <w:rPr>
            <w:rFonts w:cs="Times New Roman"/>
            <w:szCs w:val="24"/>
          </w:rPr>
          <w:delText xml:space="preserve">for program </w:delText>
        </w:r>
        <w:commentRangeStart w:id="32"/>
        <w:r w:rsidR="008178C0" w:rsidDel="00DD1F97">
          <w:rPr>
            <w:rFonts w:cs="Times New Roman"/>
            <w:szCs w:val="24"/>
          </w:rPr>
          <w:delText>comprehension</w:delText>
        </w:r>
      </w:del>
      <w:ins w:id="33" w:author="blake grills" w:date="2020-03-18T20:16:00Z">
        <w:r w:rsidR="008178C0">
          <w:rPr>
            <w:rFonts w:cs="Times New Roman"/>
            <w:szCs w:val="24"/>
          </w:rPr>
          <w:t xml:space="preserve">. </w:t>
        </w:r>
      </w:ins>
      <w:commentRangeEnd w:id="32"/>
      <w:r w:rsidR="00B5267B">
        <w:rPr>
          <w:rStyle w:val="CommentReference"/>
        </w:rPr>
        <w:commentReference w:id="32"/>
      </w:r>
      <w:r w:rsidR="00155450">
        <w:rPr>
          <w:rFonts w:cs="Times New Roman"/>
          <w:szCs w:val="24"/>
        </w:rPr>
        <w:t>For example, when considering automatic summarization techniques</w:t>
      </w:r>
      <w:ins w:id="34" w:author="Michael Decker" w:date="2020-03-20T16:16:00Z">
        <w:r w:rsidR="005632A1">
          <w:rPr>
            <w:rFonts w:cs="Times New Roman"/>
            <w:szCs w:val="24"/>
          </w:rPr>
          <w:t>, feature location techniques, and techniques that utilize nat</w:t>
        </w:r>
      </w:ins>
      <w:ins w:id="35" w:author="Michael Decker" w:date="2020-03-20T16:17:00Z">
        <w:r w:rsidR="005632A1">
          <w:rPr>
            <w:rFonts w:cs="Times New Roman"/>
            <w:szCs w:val="24"/>
          </w:rPr>
          <w:t>ural language processing,</w:t>
        </w:r>
      </w:ins>
      <w:r w:rsidR="00155450">
        <w:rPr>
          <w:rFonts w:cs="Times New Roman"/>
          <w:szCs w:val="24"/>
        </w:rPr>
        <w:t xml:space="preserve"> </w:t>
      </w:r>
      <w:del w:id="36" w:author="Michael Decker" w:date="2020-03-20T16:17:00Z">
        <w:r w:rsidR="00155450" w:rsidDel="005632A1">
          <w:rPr>
            <w:rFonts w:cs="Times New Roman"/>
            <w:szCs w:val="24"/>
          </w:rPr>
          <w:delText xml:space="preserve">which rely on reading comments, comprehension is lost when encountering </w:delText>
        </w:r>
      </w:del>
      <w:r w:rsidR="00155450">
        <w:rPr>
          <w:rFonts w:cs="Times New Roman"/>
          <w:szCs w:val="24"/>
        </w:rPr>
        <w:t>commented</w:t>
      </w:r>
      <w:ins w:id="37" w:author="Michael Decker" w:date="2020-03-20T16:17:00Z">
        <w:r w:rsidR="005632A1">
          <w:rPr>
            <w:rFonts w:cs="Times New Roman"/>
            <w:szCs w:val="24"/>
          </w:rPr>
          <w:t>-</w:t>
        </w:r>
      </w:ins>
      <w:del w:id="38" w:author="Michael Decker" w:date="2020-03-20T16:17:00Z">
        <w:r w:rsidR="00155450" w:rsidDel="005632A1">
          <w:rPr>
            <w:rFonts w:cs="Times New Roman"/>
            <w:szCs w:val="24"/>
          </w:rPr>
          <w:delText xml:space="preserve"> </w:delText>
        </w:r>
      </w:del>
      <w:r w:rsidR="00155450">
        <w:rPr>
          <w:rFonts w:cs="Times New Roman"/>
          <w:szCs w:val="24"/>
        </w:rPr>
        <w:t>out code which is not related to the source code</w:t>
      </w:r>
      <w:ins w:id="39" w:author="Michael Decker" w:date="2020-03-20T16:18:00Z">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ins>
      <w:r w:rsidR="00155450">
        <w:rPr>
          <w:rFonts w:cs="Times New Roman"/>
          <w:szCs w:val="24"/>
        </w:rPr>
        <w:t xml:space="preserve">. </w:t>
      </w:r>
      <w:del w:id="40" w:author="Michael Decker" w:date="2020-03-20T16:19:00Z">
        <w:r w:rsidR="00155450" w:rsidDel="009670C2">
          <w:rPr>
            <w:rFonts w:cs="Times New Roman"/>
            <w:szCs w:val="24"/>
          </w:rPr>
          <w:delText>Further</w:delText>
        </w:r>
      </w:del>
      <w:ins w:id="41" w:author="Michael Decker" w:date="2020-03-20T16:19:00Z">
        <w:r w:rsidR="009670C2">
          <w:rPr>
            <w:rFonts w:cs="Times New Roman"/>
            <w:szCs w:val="24"/>
          </w:rPr>
          <w:t>As an explicit example</w:t>
        </w:r>
      </w:ins>
      <w:r w:rsidR="00155450">
        <w:rPr>
          <w:rFonts w:cs="Times New Roman"/>
          <w:szCs w:val="24"/>
        </w:rPr>
        <w:t xml:space="preserve">, when </w:t>
      </w:r>
      <w:del w:id="42" w:author="Michael Decker" w:date="2020-03-20T16:19:00Z">
        <w:r w:rsidR="00155450" w:rsidDel="00250ED2">
          <w:rPr>
            <w:rFonts w:cs="Times New Roman"/>
            <w:szCs w:val="24"/>
          </w:rPr>
          <w:lastRenderedPageBreak/>
          <w:delText>considering popular</w:delText>
        </w:r>
      </w:del>
      <w:ins w:id="43" w:author="Michael Decker" w:date="2020-03-20T16:19:00Z">
        <w:r w:rsidR="00250ED2">
          <w:rPr>
            <w:rFonts w:cs="Times New Roman"/>
            <w:szCs w:val="24"/>
          </w:rPr>
          <w:t>consider the</w:t>
        </w:r>
      </w:ins>
      <w:r w:rsidR="00155450">
        <w:rPr>
          <w:rFonts w:cs="Times New Roman"/>
          <w:szCs w:val="24"/>
        </w:rPr>
        <w:t xml:space="preserve"> method</w:t>
      </w:r>
      <w:ins w:id="44" w:author="Michael Decker" w:date="2020-03-20T16:19:00Z">
        <w:r w:rsidR="00250ED2">
          <w:rPr>
            <w:rFonts w:cs="Times New Roman"/>
            <w:szCs w:val="24"/>
          </w:rPr>
          <w:t xml:space="preserve"> </w:t>
        </w:r>
      </w:ins>
      <w:del w:id="45" w:author="Michael Decker" w:date="2020-03-20T16:19:00Z">
        <w:r w:rsidR="00155450" w:rsidDel="00250ED2">
          <w:rPr>
            <w:rFonts w:cs="Times New Roman"/>
            <w:szCs w:val="24"/>
          </w:rPr>
          <w:delText>s such as</w:delText>
        </w:r>
      </w:del>
      <w:r w:rsidR="00155450">
        <w:rPr>
          <w:rFonts w:cs="Times New Roman"/>
          <w:szCs w:val="24"/>
        </w:rPr>
        <w:t xml:space="preserve"> </w:t>
      </w:r>
      <w:r w:rsidR="00155450" w:rsidRPr="00250ED2">
        <w:rPr>
          <w:rStyle w:val="Code"/>
          <w:rPrChange w:id="46" w:author="Michael Decker" w:date="2020-03-20T16:19:00Z">
            <w:rPr>
              <w:rFonts w:cs="Times New Roman"/>
              <w:szCs w:val="24"/>
            </w:rPr>
          </w:rPrChange>
        </w:rPr>
        <w:t>word2vec</w:t>
      </w:r>
      <w:r w:rsidR="00AB3354">
        <w:rPr>
          <w:rFonts w:cs="Times New Roman"/>
          <w:szCs w:val="24"/>
        </w:rPr>
        <w:t>, which re</w:t>
      </w:r>
      <w:del w:id="47" w:author="Michael Decker" w:date="2020-03-20T16:19:00Z">
        <w:r w:rsidR="00AB3354" w:rsidDel="00250ED2">
          <w:rPr>
            <w:rFonts w:cs="Times New Roman"/>
            <w:szCs w:val="24"/>
          </w:rPr>
          <w:delText>l</w:delText>
        </w:r>
      </w:del>
      <w:ins w:id="48" w:author="Michael Decker" w:date="2020-03-20T16:19:00Z">
        <w:r w:rsidR="00250ED2">
          <w:rPr>
            <w:rFonts w:cs="Times New Roman"/>
            <w:szCs w:val="24"/>
          </w:rPr>
          <w:t>lies</w:t>
        </w:r>
      </w:ins>
      <w:del w:id="49" w:author="Michael Decker" w:date="2020-03-20T16:19:00Z">
        <w:r w:rsidR="00AB3354" w:rsidDel="00250ED2">
          <w:rPr>
            <w:rFonts w:cs="Times New Roman"/>
            <w:szCs w:val="24"/>
          </w:rPr>
          <w:delText>y</w:delText>
        </w:r>
      </w:del>
      <w:r w:rsidR="00AB3354">
        <w:rPr>
          <w:rFonts w:cs="Times New Roman"/>
          <w:szCs w:val="24"/>
        </w:rPr>
        <w:t xml:space="preserve"> on creating vector data based on the terms found in comments</w:t>
      </w:r>
      <w:ins w:id="50" w:author="Michael Decker" w:date="2020-03-20T16:19:00Z">
        <w:r w:rsidR="006C0F4A">
          <w:rPr>
            <w:rFonts w:cs="Times New Roman"/>
            <w:szCs w:val="24"/>
          </w:rPr>
          <w:t>.  In this case it</w:t>
        </w:r>
      </w:ins>
      <w:del w:id="51" w:author="Michael Decker" w:date="2020-03-20T16:19:00Z">
        <w:r w:rsidR="00AB3354" w:rsidDel="006C0F4A">
          <w:rPr>
            <w:rFonts w:cs="Times New Roman"/>
            <w:szCs w:val="24"/>
          </w:rPr>
          <w:delText>,</w:delText>
        </w:r>
      </w:del>
      <w:r w:rsidR="00AB3354">
        <w:rPr>
          <w:rFonts w:cs="Times New Roman"/>
          <w:szCs w:val="24"/>
        </w:rPr>
        <w:t xml:space="preserve"> will create vectors which are not relevant to the source code. If the commented</w:t>
      </w:r>
      <w:ins w:id="52" w:author="Michael Decker" w:date="2020-03-20T16:20:00Z">
        <w:r w:rsidR="006C0F4A">
          <w:rPr>
            <w:rFonts w:cs="Times New Roman"/>
            <w:szCs w:val="24"/>
          </w:rPr>
          <w:t>-</w:t>
        </w:r>
      </w:ins>
      <w:del w:id="53" w:author="Michael Decker" w:date="2020-03-20T16:20:00Z">
        <w:r w:rsidR="00AB3354" w:rsidDel="006C0F4A">
          <w:rPr>
            <w:rFonts w:cs="Times New Roman"/>
            <w:szCs w:val="24"/>
          </w:rPr>
          <w:delText xml:space="preserve"> </w:delText>
        </w:r>
      </w:del>
      <w:r w:rsidR="00AB3354">
        <w:rPr>
          <w:rFonts w:cs="Times New Roman"/>
          <w:szCs w:val="24"/>
        </w:rPr>
        <w:t>out code is removed, it is likely that we can improve these techniques greatly.</w:t>
      </w:r>
    </w:p>
    <w:p w14:paraId="70AD87F9" w14:textId="5D4047C0" w:rsidR="004E5433" w:rsidRPr="002248ED" w:rsidRDefault="00AB3354" w:rsidP="004E5433">
      <w:pPr>
        <w:rPr>
          <w:rFonts w:cs="Times New Roman"/>
          <w:szCs w:val="24"/>
        </w:rPr>
      </w:pPr>
      <w:r w:rsidRPr="00AB3354">
        <w:rPr>
          <w:rFonts w:cs="Times New Roman"/>
          <w:szCs w:val="24"/>
        </w:rPr>
        <w:t xml:space="preserve">In order to automate the process, we </w:t>
      </w:r>
      <w:ins w:id="54" w:author="Michael Decker" w:date="2020-03-20T16:23:00Z">
        <w:r w:rsidR="008004A6">
          <w:rPr>
            <w:rFonts w:cs="Times New Roman"/>
            <w:szCs w:val="24"/>
          </w:rPr>
          <w:t xml:space="preserve">first </w:t>
        </w:r>
      </w:ins>
      <w:r w:rsidRPr="00AB3354">
        <w:rPr>
          <w:rFonts w:cs="Times New Roman"/>
          <w:szCs w:val="24"/>
        </w:rPr>
        <w:t xml:space="preserve">develop a data artifact </w:t>
      </w:r>
      <w:ins w:id="55" w:author="Michael Decker" w:date="2020-03-20T16:20:00Z">
        <w:r w:rsidR="006C0F4A">
          <w:rPr>
            <w:rFonts w:cs="Times New Roman"/>
            <w:szCs w:val="24"/>
          </w:rPr>
          <w:t xml:space="preserve">(i.e. a gold set) </w:t>
        </w:r>
      </w:ins>
      <w:r w:rsidRPr="00AB3354">
        <w:rPr>
          <w:rFonts w:cs="Times New Roman"/>
          <w:szCs w:val="24"/>
        </w:rPr>
        <w:t>that is read and evaluated by hand</w:t>
      </w:r>
      <w:del w:id="56" w:author="Michael Decker" w:date="2020-03-20T16:22:00Z">
        <w:r w:rsidRPr="00AB3354" w:rsidDel="00F504A0">
          <w:rPr>
            <w:rFonts w:cs="Times New Roman"/>
            <w:szCs w:val="24"/>
          </w:rPr>
          <w:delText xml:space="preserve"> in order to create an environment </w:delText>
        </w:r>
      </w:del>
      <w:del w:id="57" w:author="Michael Decker" w:date="2020-03-20T16:21:00Z">
        <w:r w:rsidRPr="00AB3354" w:rsidDel="006C0F4A">
          <w:rPr>
            <w:rFonts w:cs="Times New Roman"/>
            <w:szCs w:val="24"/>
          </w:rPr>
          <w:delText>that is optimized</w:delText>
        </w:r>
      </w:del>
      <w:del w:id="58" w:author="Michael Decker" w:date="2020-03-20T16:22:00Z">
        <w:r w:rsidRPr="00AB3354" w:rsidDel="00F504A0">
          <w:rPr>
            <w:rFonts w:cs="Times New Roman"/>
            <w:szCs w:val="24"/>
          </w:rPr>
          <w:delText xml:space="preserve"> for training our automation process</w:delText>
        </w:r>
      </w:del>
      <w:ins w:id="59" w:author="Michael Decker" w:date="2020-03-20T16:22:00Z">
        <w:r w:rsidR="00F504A0">
          <w:rPr>
            <w:rFonts w:cs="Times New Roman"/>
            <w:szCs w:val="24"/>
          </w:rPr>
          <w:t>.</w:t>
        </w:r>
      </w:ins>
      <w:del w:id="60" w:author="Michael Decker" w:date="2020-03-20T16:22:00Z">
        <w:r w:rsidRPr="00AB3354" w:rsidDel="00F504A0">
          <w:rPr>
            <w:rFonts w:cs="Times New Roman"/>
            <w:szCs w:val="24"/>
          </w:rPr>
          <w:delText>.</w:delText>
        </w:r>
      </w:del>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w:t>
      </w:r>
      <w:del w:id="61" w:author="Michael Decker" w:date="2020-03-20T16:22:00Z">
        <w:r w:rsidRPr="00AB3354" w:rsidDel="00CC1298">
          <w:rPr>
            <w:rFonts w:cs="Times New Roman"/>
            <w:szCs w:val="24"/>
          </w:rPr>
          <w:delText xml:space="preserve"> </w:delText>
        </w:r>
      </w:del>
      <w:r w:rsidRPr="00AB3354">
        <w:rPr>
          <w:rFonts w:cs="Times New Roman"/>
          <w:szCs w:val="24"/>
        </w:rPr>
        <w:t xml:space="preserve">. </w:t>
      </w:r>
      <w:ins w:id="62" w:author="Michael Decker" w:date="2020-03-20T16:25:00Z">
        <w:r w:rsidR="00277AA9">
          <w:rPr>
            <w:rFonts w:cs="Times New Roman"/>
            <w:szCs w:val="24"/>
          </w:rPr>
          <w:t xml:space="preserve"> </w:t>
        </w:r>
      </w:ins>
      <w:ins w:id="63" w:author="Michael Decker" w:date="2020-03-20T16:27:00Z">
        <w:r w:rsidR="00277AA9">
          <w:rPr>
            <w:rFonts w:cs="Times New Roman"/>
            <w:szCs w:val="24"/>
          </w:rPr>
          <w:t xml:space="preserve">Next, </w:t>
        </w:r>
      </w:ins>
      <w:moveToRangeStart w:id="64" w:author="Michael Decker" w:date="2020-03-20T16:25:00Z" w:name="move35613919"/>
      <w:moveTo w:id="65" w:author="Michael Decker" w:date="2020-03-20T16:25:00Z">
        <w:del w:id="66" w:author="Michael Decker" w:date="2020-03-20T16:27:00Z">
          <w:r w:rsidR="00277AA9" w:rsidRPr="002248ED" w:rsidDel="00277AA9">
            <w:rPr>
              <w:rFonts w:cs="Times New Roman"/>
              <w:szCs w:val="24"/>
            </w:rPr>
            <w:delText>I</w:delText>
          </w:r>
        </w:del>
      </w:moveTo>
      <w:ins w:id="67" w:author="Michael Decker" w:date="2020-03-20T16:27:00Z">
        <w:r w:rsidR="00277AA9">
          <w:rPr>
            <w:rFonts w:cs="Times New Roman"/>
            <w:szCs w:val="24"/>
          </w:rPr>
          <w:t>i</w:t>
        </w:r>
      </w:ins>
      <w:moveTo w:id="68" w:author="Michael Decker" w:date="2020-03-20T16:25:00Z">
        <w:r w:rsidR="00277AA9" w:rsidRPr="002248ED">
          <w:rPr>
            <w:rFonts w:cs="Times New Roman"/>
            <w:szCs w:val="24"/>
          </w:rPr>
          <w:t xml:space="preserve">n order to detect commented out code we break down every line into individual characters and store them in a dictionary which is then further broken down into frequencies of each character in comparison to the total number of characters in the line. </w:t>
        </w:r>
      </w:moveTo>
      <w:moveToRangeEnd w:id="64"/>
      <w:ins w:id="69" w:author="Michael Decker" w:date="2020-03-20T16:25:00Z">
        <w:r w:rsidR="00277AA9">
          <w:rPr>
            <w:rFonts w:cs="Times New Roman"/>
            <w:szCs w:val="24"/>
          </w:rPr>
          <w:t xml:space="preserve">We then feed this data into a machine learning algorithm.  </w:t>
        </w:r>
        <w:r w:rsidR="00277AA9">
          <w:rPr>
            <w:rFonts w:cs="Times New Roman"/>
            <w:szCs w:val="24"/>
          </w:rPr>
          <w:t xml:space="preserve">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w:t>
        </w:r>
      </w:ins>
      <w:ins w:id="70" w:author="Michael Decker" w:date="2020-03-20T16:27:00Z">
        <w:r w:rsidR="00277AA9">
          <w:rPr>
            <w:rFonts w:cs="Times New Roman"/>
            <w:szCs w:val="24"/>
          </w:rPr>
          <w:t xml:space="preserve">(i.e., if commented-out code or not) </w:t>
        </w:r>
      </w:ins>
      <w:ins w:id="71" w:author="Michael Decker" w:date="2020-03-20T16:25:00Z">
        <w:r w:rsidR="00277AA9">
          <w:rPr>
            <w:rFonts w:cs="Times New Roman"/>
            <w:szCs w:val="24"/>
          </w:rPr>
          <w:t>and do mathematical and statistical verification on the data.</w:t>
        </w:r>
      </w:ins>
      <w:ins w:id="72" w:author="Michael Decker" w:date="2020-03-20T16:26:00Z">
        <w:r w:rsidR="00277AA9">
          <w:rPr>
            <w:rFonts w:cs="Times New Roman"/>
            <w:szCs w:val="24"/>
          </w:rPr>
          <w:t xml:space="preserve"> </w:t>
        </w:r>
      </w:ins>
      <w:ins w:id="73" w:author="Michael Decker" w:date="2020-03-20T16:27:00Z">
        <w:r w:rsidR="00DC1BF9">
          <w:rPr>
            <w:rFonts w:cs="Times New Roman"/>
            <w:szCs w:val="24"/>
          </w:rPr>
          <w:t xml:space="preserve"> </w:t>
        </w:r>
      </w:ins>
      <w:del w:id="74" w:author="Michael Decker" w:date="2020-03-20T16:27:00Z">
        <w:r w:rsidRPr="00AB3354" w:rsidDel="00DC1BF9">
          <w:rPr>
            <w:rFonts w:cs="Times New Roman"/>
            <w:szCs w:val="24"/>
          </w:rPr>
          <w:delText>Once this process is completed we</w:delText>
        </w:r>
      </w:del>
      <w:del w:id="75" w:author="Michael Decker" w:date="2020-03-20T16:23:00Z">
        <w:r w:rsidRPr="00AB3354" w:rsidDel="00CC1298">
          <w:rPr>
            <w:rFonts w:cs="Times New Roman"/>
            <w:szCs w:val="24"/>
          </w:rPr>
          <w:delText xml:space="preserve"> can</w:delText>
        </w:r>
      </w:del>
      <w:del w:id="76" w:author="Michael Decker" w:date="2020-03-20T16:27:00Z">
        <w:r w:rsidRPr="00AB3354" w:rsidDel="00DC1BF9">
          <w:rPr>
            <w:rFonts w:cs="Times New Roman"/>
            <w:szCs w:val="24"/>
          </w:rPr>
          <w:delText xml:space="preserve"> </w:delText>
        </w:r>
      </w:del>
      <w:ins w:id="77" w:author="Michael Decker" w:date="2020-03-20T16:27:00Z">
        <w:r w:rsidR="00DC1BF9">
          <w:rPr>
            <w:rFonts w:cs="Times New Roman"/>
            <w:szCs w:val="24"/>
          </w:rPr>
          <w:t>We</w:t>
        </w:r>
      </w:ins>
      <w:ins w:id="78" w:author="Michael Decker" w:date="2020-03-20T16:28:00Z">
        <w:r w:rsidR="00567A02">
          <w:rPr>
            <w:rFonts w:cs="Times New Roman"/>
            <w:szCs w:val="24"/>
          </w:rPr>
          <w:t xml:space="preserve"> </w:t>
        </w:r>
      </w:ins>
      <w:del w:id="79" w:author="Michael Decker" w:date="2020-03-20T16:28:00Z">
        <w:r w:rsidRPr="00AB3354" w:rsidDel="00567A02">
          <w:rPr>
            <w:rFonts w:cs="Times New Roman"/>
            <w:szCs w:val="24"/>
          </w:rPr>
          <w:delText xml:space="preserve">then </w:delText>
        </w:r>
      </w:del>
      <w:r w:rsidRPr="00AB3354">
        <w:rPr>
          <w:rFonts w:cs="Times New Roman"/>
          <w:szCs w:val="24"/>
        </w:rPr>
        <w:t xml:space="preserve">use stratified K-fold cross validation to split our data into training and testing sections to optimize the learning schema. We </w:t>
      </w:r>
      <w:del w:id="80" w:author="Michael Decker" w:date="2020-03-20T16:28:00Z">
        <w:r w:rsidRPr="00AB3354" w:rsidDel="009C5141">
          <w:rPr>
            <w:rFonts w:cs="Times New Roman"/>
            <w:szCs w:val="24"/>
          </w:rPr>
          <w:delText xml:space="preserve">then </w:delText>
        </w:r>
      </w:del>
      <w:r w:rsidRPr="00AB3354">
        <w:rPr>
          <w:rFonts w:cs="Times New Roman"/>
          <w:szCs w:val="24"/>
        </w:rPr>
        <w:t xml:space="preserve">feed our data through multiple times in order to ensure overfitting has not occurred. These processes will be described in more detail in Chapter 8. </w:t>
      </w:r>
      <w:ins w:id="81" w:author="Michael Decker" w:date="2020-03-20T16:28:00Z">
        <w:r w:rsidR="009C5141">
          <w:rPr>
            <w:rFonts w:cs="Times New Roman"/>
            <w:szCs w:val="24"/>
          </w:rPr>
          <w:t xml:space="preserve"> </w:t>
        </w:r>
      </w:ins>
      <w:r w:rsidRPr="00AB3354">
        <w:rPr>
          <w:rFonts w:cs="Times New Roman"/>
          <w:szCs w:val="24"/>
        </w:rPr>
        <w:t xml:space="preserve">All of the decisions that were made in regard to the classification of these comments </w:t>
      </w:r>
      <w:ins w:id="82" w:author="Michael Decker" w:date="2020-03-20T16:28:00Z">
        <w:r w:rsidR="00AB1147">
          <w:rPr>
            <w:rFonts w:cs="Times New Roman"/>
            <w:szCs w:val="24"/>
          </w:rPr>
          <w:t xml:space="preserve">(i.e., what is and what is not commented-out code) </w:t>
        </w:r>
      </w:ins>
      <w:r w:rsidRPr="00AB3354">
        <w:rPr>
          <w:rFonts w:cs="Times New Roman"/>
          <w:szCs w:val="24"/>
        </w:rPr>
        <w:t xml:space="preserve">is based off of a taxonomy of comments that we have developed. </w:t>
      </w:r>
      <w:r w:rsidR="004E5433" w:rsidRPr="002248ED">
        <w:rPr>
          <w:rFonts w:cs="Times New Roman"/>
          <w:szCs w:val="24"/>
        </w:rPr>
        <w:t xml:space="preserve">Research in this area is exceptionally limited and the debate on text detection is </w:t>
      </w:r>
      <w:r w:rsidR="004E5433" w:rsidRPr="002248ED">
        <w:rPr>
          <w:rFonts w:cs="Times New Roman"/>
          <w:szCs w:val="24"/>
        </w:rPr>
        <w:lastRenderedPageBreak/>
        <w:t>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del w:id="83" w:author="Michael Decker" w:date="2020-03-20T16:29:00Z">
        <w:r w:rsidR="00AD2A0F" w:rsidDel="00D366F7">
          <w:rPr>
            <w:rFonts w:cs="Times New Roman"/>
            <w:szCs w:val="24"/>
          </w:rPr>
          <w:delText xml:space="preserve">Our focus is in the automated identification of commented out code by using machine learning. </w:delText>
        </w:r>
      </w:del>
      <w:del w:id="84" w:author="Michael Decker" w:date="2020-03-20T16:25:00Z">
        <w:r w:rsidR="00AD2A0F" w:rsidDel="00277AA9">
          <w:rPr>
            <w:rFonts w:cs="Times New Roman"/>
            <w:szCs w:val="24"/>
          </w:rPr>
          <w:delText xml:space="preserve">Our chosen machine learning approach is the C4.5 Decision Learning Tree algorithm. </w:delText>
        </w:r>
        <w:r w:rsidR="00430235" w:rsidDel="00277AA9">
          <w:rPr>
            <w:rFonts w:cs="Times New Roman"/>
            <w:szCs w:val="24"/>
          </w:rPr>
          <w:delText>One of the reasons that we chose to use the Decision Learning Tree algorithm is that it uses a supervised learning style. This makes it easy to learn how the tree is differentiating between our two classes, and do mathematical and statistical verification on the data.</w:delText>
        </w:r>
        <w:r w:rsidR="004E5433" w:rsidRPr="002248ED" w:rsidDel="00277AA9">
          <w:rPr>
            <w:rFonts w:cs="Times New Roman"/>
            <w:szCs w:val="24"/>
          </w:rPr>
          <w:delText xml:space="preserve"> </w:delText>
        </w:r>
      </w:del>
      <w:moveFromRangeStart w:id="85" w:author="Michael Decker" w:date="2020-03-20T16:25:00Z" w:name="move35613919"/>
      <w:moveFrom w:id="86" w:author="Michael Decker" w:date="2020-03-20T16:25:00Z">
        <w:r w:rsidR="000D03BC" w:rsidRPr="002248ED" w:rsidDel="00277AA9">
          <w:rPr>
            <w:rFonts w:cs="Times New Roman"/>
            <w:szCs w:val="24"/>
          </w:rPr>
          <w:t xml:space="preserve">In order to detect commented out code we break down every line </w:t>
        </w:r>
        <w:r w:rsidR="00687E83" w:rsidRPr="002248ED" w:rsidDel="00277AA9">
          <w:rPr>
            <w:rFonts w:cs="Times New Roman"/>
            <w:szCs w:val="24"/>
          </w:rPr>
          <w:t>into</w:t>
        </w:r>
        <w:r w:rsidR="000D03BC" w:rsidRPr="002248ED" w:rsidDel="00277AA9">
          <w:rPr>
            <w:rFonts w:cs="Times New Roman"/>
            <w:szCs w:val="24"/>
          </w:rPr>
          <w:t xml:space="preserve"> individual characters and store them in a dictionary</w:t>
        </w:r>
        <w:r w:rsidR="00CA3D57" w:rsidRPr="002248ED" w:rsidDel="00277AA9">
          <w:rPr>
            <w:rFonts w:cs="Times New Roman"/>
            <w:szCs w:val="24"/>
          </w:rPr>
          <w:t xml:space="preserve"> which is then further broken down into frequencies of each character in comparison to the total number of characters in the line. </w:t>
        </w:r>
      </w:moveFrom>
      <w:moveFromRangeEnd w:id="85"/>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64D9D5AF"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ins w:id="87" w:author="Michael Decker" w:date="2020-03-19T16:59:00Z">
        <w:r w:rsidR="00C41B63">
          <w:rPr>
            <w:rFonts w:cs="Times New Roman"/>
            <w:szCs w:val="24"/>
          </w:rPr>
          <w:t>-</w:t>
        </w:r>
      </w:ins>
      <w:del w:id="88" w:author="Michael Decker" w:date="2020-03-19T16:59:00Z">
        <w:r w:rsidR="00E1350B" w:rsidDel="00C41B63">
          <w:rPr>
            <w:rFonts w:cs="Times New Roman"/>
            <w:szCs w:val="24"/>
          </w:rPr>
          <w:delText xml:space="preserve"> </w:delText>
        </w:r>
      </w:del>
      <w:r w:rsidR="00E1350B">
        <w:rPr>
          <w:rFonts w:cs="Times New Roman"/>
          <w:szCs w:val="24"/>
        </w:rPr>
        <w:t>out code.</w:t>
      </w:r>
      <w:r w:rsidR="00A37640">
        <w:rPr>
          <w:rFonts w:cs="Times New Roman"/>
          <w:szCs w:val="24"/>
        </w:rPr>
        <w:t xml:space="preserve"> </w:t>
      </w:r>
    </w:p>
    <w:p w14:paraId="63EF90E4" w14:textId="0FD716B8"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del w:id="89" w:author="Michael Decker" w:date="2020-03-19T17:21:00Z">
        <w:r w:rsidR="00123C44" w:rsidRPr="00FC4763" w:rsidDel="006379B8">
          <w:rPr>
            <w:rFonts w:cs="Times New Roman"/>
            <w:b/>
            <w:bCs/>
            <w:szCs w:val="24"/>
          </w:rPr>
          <w:delText xml:space="preserve">types </w:delText>
        </w:r>
      </w:del>
      <w:ins w:id="90" w:author="Michael Decker" w:date="2020-03-19T17:21:00Z">
        <w:r w:rsidR="006379B8">
          <w:rPr>
            <w:rFonts w:cs="Times New Roman"/>
            <w:b/>
            <w:bCs/>
            <w:szCs w:val="24"/>
          </w:rPr>
          <w:t xml:space="preserve">ways </w:t>
        </w:r>
      </w:ins>
      <w:ins w:id="91" w:author="Michael Decker" w:date="2020-03-19T17:22:00Z">
        <w:r w:rsidR="006379B8">
          <w:rPr>
            <w:rFonts w:cs="Times New Roman"/>
            <w:b/>
            <w:bCs/>
            <w:szCs w:val="24"/>
          </w:rPr>
          <w:t>to provide</w:t>
        </w:r>
      </w:ins>
      <w:del w:id="92" w:author="Michael Decker" w:date="2020-03-19T17:22:00Z">
        <w:r w:rsidR="00123C44" w:rsidRPr="00FC4763" w:rsidDel="006379B8">
          <w:rPr>
            <w:rFonts w:cs="Times New Roman"/>
            <w:b/>
            <w:bCs/>
            <w:szCs w:val="24"/>
          </w:rPr>
          <w:delText>of</w:delText>
        </w:r>
      </w:del>
      <w:r w:rsidR="00123C44" w:rsidRPr="00FC4763">
        <w:rPr>
          <w:rFonts w:cs="Times New Roman"/>
          <w:b/>
          <w:bCs/>
          <w:szCs w:val="24"/>
        </w:rPr>
        <w:t xml:space="preserve"> comments and commented-out code?</w:t>
      </w:r>
    </w:p>
    <w:p w14:paraId="5265AB9A" w14:textId="6019825C"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del w:id="93" w:author="Michael Decker" w:date="2020-03-19T17:21:00Z">
        <w:r w:rsidR="00E1350B" w:rsidDel="006379B8">
          <w:rPr>
            <w:rFonts w:cs="Times New Roman"/>
            <w:szCs w:val="24"/>
          </w:rPr>
          <w:delText xml:space="preserve">types </w:delText>
        </w:r>
      </w:del>
      <w:ins w:id="94" w:author="Michael Decker" w:date="2020-03-19T17:21:00Z">
        <w:r w:rsidR="006379B8">
          <w:rPr>
            <w:rFonts w:cs="Times New Roman"/>
            <w:szCs w:val="24"/>
          </w:rPr>
          <w:t>ways of providing</w:t>
        </w:r>
      </w:ins>
      <w:del w:id="95" w:author="Michael Decker" w:date="2020-03-19T17:21:00Z">
        <w:r w:rsidR="00E1350B" w:rsidDel="006379B8">
          <w:rPr>
            <w:rFonts w:cs="Times New Roman"/>
            <w:szCs w:val="24"/>
          </w:rPr>
          <w:delText>of</w:delText>
        </w:r>
      </w:del>
      <w:r w:rsidR="00E1350B">
        <w:rPr>
          <w:rFonts w:cs="Times New Roman"/>
          <w:szCs w:val="24"/>
        </w:rPr>
        <w:t xml:space="preserve">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09E2C4F6" w:rsidR="00972170" w:rsidRDefault="00866B26" w:rsidP="00FC4763">
      <w:pPr>
        <w:pStyle w:val="ListParagraph"/>
        <w:ind w:left="1440" w:firstLine="0"/>
        <w:rPr>
          <w:rFonts w:cs="Times New Roman"/>
          <w:szCs w:val="24"/>
        </w:rPr>
      </w:pPr>
      <w:r>
        <w:rPr>
          <w:rFonts w:cs="Times New Roman"/>
          <w:szCs w:val="24"/>
        </w:rPr>
        <w:t xml:space="preserve">Detection of commented out code is vital to solving the problems that they cause, as frequently the people commenting out the code do not see it as an issue or may just forget to delete it. </w:t>
      </w:r>
      <w:r w:rsidR="00EB42AD">
        <w:rPr>
          <w:rFonts w:cs="Times New Roman"/>
          <w:szCs w:val="24"/>
        </w:rPr>
        <w:t>The trouble with detecting commented out cod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we will determine how to detect commented out code.</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A420EFD" w:rsidR="00DA3F26" w:rsidRDefault="00262FC7" w:rsidP="00FC4763">
      <w:pPr>
        <w:pStyle w:val="ListParagraph"/>
        <w:ind w:left="1440" w:firstLine="0"/>
        <w:rPr>
          <w:rFonts w:cs="Times New Roman"/>
          <w:szCs w:val="24"/>
        </w:rPr>
      </w:pPr>
      <w:ins w:id="96" w:author="Michael Decker" w:date="2020-03-20T16:31:00Z">
        <w:r>
          <w:rPr>
            <w:rFonts w:cs="Times New Roman"/>
            <w:szCs w:val="24"/>
          </w:rPr>
          <w:lastRenderedPageBreak/>
          <w:t>With this RQ, we w</w:t>
        </w:r>
      </w:ins>
      <w:ins w:id="97" w:author="Michael Decker" w:date="2020-03-20T16:32:00Z">
        <w:r>
          <w:rPr>
            <w:rFonts w:cs="Times New Roman"/>
            <w:szCs w:val="24"/>
          </w:rPr>
          <w:t xml:space="preserve">ant to quantify how much commented-out code typically exists in a software </w:t>
        </w:r>
        <w:proofErr w:type="spellStart"/>
        <w:r>
          <w:rPr>
            <w:rFonts w:cs="Times New Roman"/>
            <w:szCs w:val="24"/>
          </w:rPr>
          <w:t xml:space="preserve">project.  </w:t>
        </w:r>
        <w:proofErr w:type="spellEnd"/>
        <w:r>
          <w:rPr>
            <w:rFonts w:cs="Times New Roman"/>
            <w:szCs w:val="24"/>
          </w:rPr>
          <w:t xml:space="preserve">Due the </w:t>
        </w:r>
        <w:proofErr w:type="spellStart"/>
        <w:r>
          <w:rPr>
            <w:rFonts w:cs="Times New Roman"/>
            <w:szCs w:val="24"/>
          </w:rPr>
          <w:t>availablility</w:t>
        </w:r>
        <w:proofErr w:type="spellEnd"/>
        <w:r>
          <w:rPr>
            <w:rFonts w:cs="Times New Roman"/>
            <w:szCs w:val="24"/>
          </w:rPr>
          <w:t xml:space="preserve"> of open-source software, we take 50 open-source systems and apply our classificati</w:t>
        </w:r>
      </w:ins>
      <w:ins w:id="98" w:author="Michael Decker" w:date="2020-03-20T16:33:00Z">
        <w:r>
          <w:rPr>
            <w:rFonts w:cs="Times New Roman"/>
            <w:szCs w:val="24"/>
          </w:rPr>
          <w:t xml:space="preserve">on approach to each </w:t>
        </w:r>
        <w:proofErr w:type="spellStart"/>
        <w:r>
          <w:rPr>
            <w:rFonts w:cs="Times New Roman"/>
            <w:szCs w:val="24"/>
          </w:rPr>
          <w:t>commen</w:t>
        </w:r>
        <w:proofErr w:type="spellEnd"/>
        <w:r>
          <w:rPr>
            <w:rFonts w:cs="Times New Roman"/>
            <w:szCs w:val="24"/>
          </w:rPr>
          <w:t xml:space="preserve"> </w:t>
        </w:r>
        <w:proofErr w:type="spellStart"/>
        <w:r>
          <w:rPr>
            <w:rFonts w:cs="Times New Roman"/>
            <w:szCs w:val="24"/>
          </w:rPr>
          <w:t>to</w:t>
        </w:r>
      </w:ins>
      <w:del w:id="99" w:author="Michael Decker" w:date="2020-03-20T16:31:00Z">
        <w:r w:rsidR="00D37077" w:rsidDel="00262FC7">
          <w:rPr>
            <w:rFonts w:cs="Times New Roman"/>
            <w:szCs w:val="24"/>
          </w:rPr>
          <w:delText xml:space="preserve">Open-source software is a constantly growing environment in the coding community. </w:delText>
        </w:r>
        <w:r w:rsidR="00AB3354" w:rsidDel="00262FC7">
          <w:rPr>
            <w:rFonts w:cs="Times New Roman"/>
            <w:szCs w:val="24"/>
          </w:rPr>
          <w:delText xml:space="preserve">One of the troubles with open-source software is that </w:delText>
        </w:r>
        <w:r w:rsidR="008A59F2" w:rsidDel="00262FC7">
          <w:rPr>
            <w:rFonts w:cs="Times New Roman"/>
            <w:szCs w:val="24"/>
          </w:rPr>
          <w:delText xml:space="preserve">there seems to be a wide variety of coding styles and practices found in projects. </w:delText>
        </w:r>
      </w:del>
      <w:del w:id="100" w:author="Michael Decker" w:date="2020-03-20T16:33:00Z">
        <w:r w:rsidR="00D37077" w:rsidDel="00262FC7">
          <w:rPr>
            <w:rFonts w:cs="Times New Roman"/>
            <w:szCs w:val="24"/>
          </w:rPr>
          <w:delText xml:space="preserve">As such, in this </w:delText>
        </w:r>
        <w:r w:rsidR="00D37077" w:rsidDel="00262FC7">
          <w:rPr>
            <w:rFonts w:cs="Times New Roman"/>
            <w:b/>
            <w:bCs/>
            <w:szCs w:val="24"/>
          </w:rPr>
          <w:delText>RQ</w:delText>
        </w:r>
        <w:r w:rsidR="00D37077" w:rsidDel="00262FC7">
          <w:rPr>
            <w:rFonts w:cs="Times New Roman"/>
            <w:szCs w:val="24"/>
          </w:rPr>
          <w:delText>, we wil</w:delText>
        </w:r>
        <w:r w:rsidR="00D37077" w:rsidDel="00701261">
          <w:rPr>
            <w:rFonts w:cs="Times New Roman"/>
            <w:szCs w:val="24"/>
          </w:rPr>
          <w:delText>l</w:delText>
        </w:r>
      </w:del>
      <w:r w:rsidR="00D37077">
        <w:rPr>
          <w:rFonts w:cs="Times New Roman"/>
          <w:szCs w:val="24"/>
        </w:rPr>
        <w:t xml:space="preserve"> </w:t>
      </w:r>
      <w:proofErr w:type="spellEnd"/>
      <w:r w:rsidR="00D37077">
        <w:rPr>
          <w:rFonts w:cs="Times New Roman"/>
          <w:szCs w:val="24"/>
        </w:rPr>
        <w:t>determine how often commented out cod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9382332"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nearl</w:t>
      </w:r>
      <w:del w:id="101" w:author="Michael Decker" w:date="2020-03-20T16:31:00Z">
        <w:r w:rsidDel="001E4BD4">
          <w:rPr>
            <w:rFonts w:cs="Times New Roman"/>
            <w:szCs w:val="24"/>
          </w:rPr>
          <w:delText>h</w:delText>
        </w:r>
      </w:del>
      <w:r>
        <w:rPr>
          <w:rFonts w:cs="Times New Roman"/>
          <w:szCs w:val="24"/>
        </w:rPr>
        <w:t xml:space="preserve">y 3,000 </w:t>
      </w:r>
      <w:r w:rsidR="001B061A">
        <w:rPr>
          <w:rFonts w:cs="Times New Roman"/>
          <w:szCs w:val="24"/>
        </w:rPr>
        <w:t xml:space="preserve">comments </w:t>
      </w:r>
      <w:r>
        <w:rPr>
          <w:rFonts w:cs="Times New Roman"/>
          <w:szCs w:val="24"/>
        </w:rPr>
        <w:t>(classified as English prose and commented out code)</w:t>
      </w:r>
      <w:ins w:id="102" w:author="Michael Decker" w:date="2020-03-20T16:31:00Z">
        <w:r w:rsidR="001E4BD4">
          <w:rPr>
            <w:rFonts w:cs="Times New Roman"/>
            <w:szCs w:val="24"/>
          </w:rPr>
          <w:t xml:space="preserve"> </w:t>
        </w:r>
      </w:ins>
      <w:r>
        <w:rPr>
          <w:rFonts w:cs="Times New Roman"/>
          <w:szCs w:val="24"/>
        </w:rPr>
        <w:t>from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lastRenderedPageBreak/>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03" w:name="_Ref32248431"/>
      <w:r w:rsidRPr="00347B64">
        <w:t xml:space="preserve"> </w:t>
      </w:r>
      <w:bookmarkEnd w:id="103"/>
    </w:p>
    <w:p w14:paraId="00202F93" w14:textId="30692AB8" w:rsidR="004E5433" w:rsidRPr="00347B64" w:rsidRDefault="00B00EC7" w:rsidP="00FC75A8">
      <w:pPr>
        <w:pStyle w:val="ChapterTitle"/>
      </w:pPr>
      <w:r>
        <w:t>Related Work</w:t>
      </w:r>
    </w:p>
    <w:p w14:paraId="2EED8F31" w14:textId="252AE14B"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ins w:id="104" w:author="Michael Decker" w:date="2020-03-19T17:02: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ins w:id="105" w:author="Michael Decker" w:date="2020-03-19T17:03:00Z">
        <w:r w:rsidR="00C41B63">
          <w:rPr>
            <w:rFonts w:cs="Times New Roman"/>
            <w:szCs w:val="24"/>
          </w:rPr>
          <w:t xml:space="preserve"> </w:t>
        </w:r>
      </w:ins>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106" w:name="_Ref35456368"/>
      <w:r>
        <w:t>Taxonomy</w:t>
      </w:r>
      <w:bookmarkEnd w:id="106"/>
    </w:p>
    <w:p w14:paraId="42A7E2ED" w14:textId="005B15B7" w:rsidR="00177283" w:rsidRDefault="005A1632" w:rsidP="00177283">
      <w:pPr>
        <w:rPr>
          <w:rFonts w:cs="Times New Roman"/>
          <w:szCs w:val="24"/>
        </w:rPr>
      </w:pPr>
      <w:r>
        <w:rPr>
          <w:rFonts w:cs="Times New Roman"/>
          <w:szCs w:val="24"/>
        </w:rPr>
        <w:t xml:space="preserve"> </w:t>
      </w:r>
      <w:commentRangeStart w:id="107"/>
      <w:commentRangeStart w:id="108"/>
      <w:r>
        <w:rPr>
          <w:rFonts w:cs="Times New Roman"/>
          <w:szCs w:val="24"/>
        </w:rPr>
        <w:t>Separate to all of these areas is the st</w:t>
      </w:r>
      <w:commentRangeEnd w:id="107"/>
      <w:r w:rsidR="00074BDB">
        <w:rPr>
          <w:rStyle w:val="CommentReference"/>
        </w:rPr>
        <w:commentReference w:id="107"/>
      </w:r>
      <w:commentRangeEnd w:id="108"/>
      <w:r w:rsidR="001271BE">
        <w:rPr>
          <w:rStyle w:val="CommentReference"/>
        </w:rPr>
        <w:commentReference w:id="108"/>
      </w:r>
      <w:r>
        <w:rPr>
          <w:rFonts w:cs="Times New Roman"/>
          <w:szCs w:val="24"/>
        </w:rPr>
        <w:t xml:space="preserve">udy of a taxonomy of a comment, which is detailed by Chen et al. The results of the research provided by </w:t>
      </w:r>
      <w:r>
        <w:rPr>
          <w:rFonts w:cs="Times New Roman"/>
          <w:szCs w:val="24"/>
        </w:rPr>
        <w:fldChar w:fldCharType="begin"/>
      </w:r>
      <w:r>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3E7C84">
        <w:rPr>
          <w:rFonts w:cs="Times New Roman"/>
        </w:rPr>
        <w:t>[Chen et al. 2019]</w:t>
      </w:r>
      <w:r>
        <w:rPr>
          <w:rFonts w:cs="Times New Roman"/>
          <w:szCs w:val="24"/>
        </w:rPr>
        <w:fldChar w:fldCharType="end"/>
      </w:r>
      <w:r>
        <w:rPr>
          <w:rFonts w:cs="Times New Roman"/>
          <w:szCs w:val="24"/>
        </w:rPr>
        <w:t xml:space="preserve"> give us four different types of comments which they filtered out of their study as non-prose and low purpose, Code </w:t>
      </w:r>
      <w:r>
        <w:rPr>
          <w:rFonts w:cs="Times New Roman"/>
          <w:szCs w:val="24"/>
        </w:rPr>
        <w:lastRenderedPageBreak/>
        <w:t>Comments, which we call commented out code, Task Comments which are notes such as TODO or FIXME, IDE comments, which are special comments designed to communicate to the IDE directly, and non-text comments which are links to websites or other comments that are not directly related to the source code.</w:t>
      </w:r>
      <w:commentRangeStart w:id="109"/>
      <w:commentRangeStart w:id="110"/>
      <w:r>
        <w:rPr>
          <w:rFonts w:cs="Times New Roman"/>
          <w:szCs w:val="24"/>
        </w:rPr>
        <w:t xml:space="preserve"> This taxonomy which they have developed is</w:t>
      </w:r>
      <w:del w:id="111" w:author="Michael Decker" w:date="2020-03-19T17:04:00Z">
        <w:r w:rsidDel="001271BE">
          <w:rPr>
            <w:rFonts w:cs="Times New Roman"/>
            <w:szCs w:val="24"/>
          </w:rPr>
          <w:delText xml:space="preserve"> in particularly</w:delText>
        </w:r>
      </w:del>
      <w:r>
        <w:rPr>
          <w:rFonts w:cs="Times New Roman"/>
          <w:szCs w:val="24"/>
        </w:rPr>
        <w:t xml:space="preserve"> highly related to our research, however, they choose to ignore </w:t>
      </w:r>
      <w:ins w:id="112" w:author="blake grills" w:date="2020-03-18T20:44:00Z">
        <w:r w:rsidR="00CA4B03">
          <w:rPr>
            <w:rFonts w:cs="Times New Roman"/>
            <w:szCs w:val="24"/>
          </w:rPr>
          <w:t>task</w:t>
        </w:r>
      </w:ins>
      <w:del w:id="113" w:author="blake grills" w:date="2020-03-18T20:44:00Z">
        <w:r w:rsidDel="00CA4B03">
          <w:rPr>
            <w:rFonts w:cs="Times New Roman"/>
            <w:szCs w:val="24"/>
          </w:rPr>
          <w:delText>these</w:delText>
        </w:r>
      </w:del>
      <w:r>
        <w:rPr>
          <w:rFonts w:cs="Times New Roman"/>
          <w:szCs w:val="24"/>
        </w:rPr>
        <w:t xml:space="preserve"> comments and provide little focus on them whereas it is these types of comments that we want to focus on and expand the taxonomy of.</w:t>
      </w:r>
      <w:commentRangeEnd w:id="109"/>
      <w:r w:rsidR="00074BDB">
        <w:rPr>
          <w:rStyle w:val="CommentReference"/>
        </w:rPr>
        <w:commentReference w:id="109"/>
      </w:r>
      <w:commentRangeEnd w:id="110"/>
      <w:r w:rsidR="001271BE">
        <w:rPr>
          <w:rStyle w:val="CommentReference"/>
        </w:rPr>
        <w:commentReference w:id="110"/>
      </w:r>
    </w:p>
    <w:p w14:paraId="69FCC460" w14:textId="376E47CB" w:rsidR="00FA7B2B" w:rsidRDefault="00FA7B2B" w:rsidP="00FA7B2B">
      <w:pPr>
        <w:pStyle w:val="Heading2"/>
      </w:pPr>
      <w:bookmarkStart w:id="114" w:name="_Ref34208077"/>
      <w:r>
        <w:t>Detecting Code in Unstructured Text</w:t>
      </w:r>
      <w:bookmarkEnd w:id="114"/>
    </w:p>
    <w:p w14:paraId="7F9AA12B" w14:textId="3E74E4EE" w:rsidR="00F904A4" w:rsidRPr="00FA7B2B"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ins w:id="115" w:author="Michael Decker" w:date="2020-03-18T14:26:00Z">
        <w:r w:rsidR="008133B2">
          <w:t>,</w:t>
        </w:r>
      </w:ins>
      <w:r w:rsidR="002F27D2">
        <w:t xml:space="preserve"> a common method of declaring string variables requires a quotation mark, which is a symbol rarely present in common speech</w:t>
      </w:r>
      <w:r w:rsidR="00D8059E">
        <w:t xml:space="preserve">. </w:t>
      </w:r>
      <w:commentRangeStart w:id="116"/>
      <w:r w:rsidR="00D8059E">
        <w:t xml:space="preserve">This is where our research and the </w:t>
      </w:r>
      <w:r w:rsidR="00D8059E">
        <w:lastRenderedPageBreak/>
        <w:t xml:space="preserve">work of </w:t>
      </w:r>
      <w:proofErr w:type="spellStart"/>
      <w:r w:rsidR="00D8059E">
        <w:t>Bacchelli</w:t>
      </w:r>
      <w:proofErr w:type="spellEnd"/>
      <w:r w:rsidR="00D8059E">
        <w:t xml:space="preserve"> et al. differs, we cast a much broader net on special characters and utilize decision trees to help decide which characters are the most important.</w:t>
      </w:r>
      <w:commentRangeEnd w:id="116"/>
      <w:r w:rsidR="008133B2">
        <w:rPr>
          <w:rStyle w:val="CommentReference"/>
        </w:rPr>
        <w:commentReference w:id="116"/>
      </w:r>
    </w:p>
    <w:p w14:paraId="172B5745" w14:textId="170A9A0E" w:rsidR="00AB11E8" w:rsidRDefault="0038016B" w:rsidP="00AB11E8">
      <w:pPr>
        <w:pStyle w:val="Heading2"/>
      </w:pPr>
      <w:bookmarkStart w:id="117" w:name="_Ref33723021"/>
      <w:r>
        <w:t xml:space="preserve"> </w:t>
      </w:r>
      <w:bookmarkStart w:id="118" w:name="_Ref34207242"/>
      <w:r w:rsidR="00AB11E8">
        <w:t xml:space="preserve">Comment </w:t>
      </w:r>
      <w:commentRangeStart w:id="119"/>
      <w:r w:rsidR="00AB11E8">
        <w:t xml:space="preserve">Generation </w:t>
      </w:r>
      <w:commentRangeEnd w:id="119"/>
      <w:r w:rsidR="00C01AA5">
        <w:rPr>
          <w:rStyle w:val="CommentReference"/>
          <w:rFonts w:eastAsiaTheme="minorHAnsi" w:cstheme="minorBidi"/>
          <w:b w:val="0"/>
          <w:bCs w:val="0"/>
          <w:color w:val="auto"/>
        </w:rPr>
        <w:commentReference w:id="119"/>
      </w:r>
      <w:bookmarkEnd w:id="117"/>
      <w:bookmarkEnd w:id="118"/>
    </w:p>
    <w:p w14:paraId="7E129D74" w14:textId="77777777" w:rsidR="004B145D" w:rsidRDefault="00D8059E" w:rsidP="00386FA3">
      <w:pPr>
        <w:rPr>
          <w:ins w:id="120" w:author="blake grills" w:date="2020-03-18T23:45:00Z"/>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637441F1"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D73ECB8" w14:textId="3ACD84FC" w:rsidR="00785D21" w:rsidRDefault="00785D21">
      <w:pPr>
        <w:pStyle w:val="Heading2"/>
        <w:rPr>
          <w:ins w:id="121" w:author="Michael Decker" w:date="2020-03-18T14:47:00Z"/>
        </w:rPr>
        <w:pPrChange w:id="122" w:author="Michael Decker" w:date="2020-03-18T14:47:00Z">
          <w:pPr/>
        </w:pPrChange>
      </w:pPr>
      <w:bookmarkStart w:id="123" w:name="_Ref35456517"/>
      <w:commentRangeStart w:id="124"/>
      <w:ins w:id="125" w:author="Michael Decker" w:date="2020-03-18T14:47:00Z">
        <w:r>
          <w:lastRenderedPageBreak/>
          <w:t>Comment Quality</w:t>
        </w:r>
      </w:ins>
      <w:commentRangeEnd w:id="124"/>
      <w:ins w:id="126" w:author="Michael Decker" w:date="2020-03-18T14:53:00Z">
        <w:r w:rsidR="00030501">
          <w:rPr>
            <w:rStyle w:val="CommentReference"/>
            <w:rFonts w:eastAsiaTheme="minorHAnsi" w:cstheme="minorBidi"/>
            <w:b w:val="0"/>
            <w:bCs w:val="0"/>
            <w:color w:val="auto"/>
          </w:rPr>
          <w:commentReference w:id="124"/>
        </w:r>
      </w:ins>
      <w:bookmarkEnd w:id="123"/>
    </w:p>
    <w:p w14:paraId="1D014C63" w14:textId="04429CDE" w:rsidR="00EB6AB3" w:rsidRDefault="00F519A9" w:rsidP="00030501">
      <w:pPr>
        <w:rPr>
          <w:ins w:id="127" w:author="Michael Decker" w:date="2020-03-18T14:46:00Z"/>
        </w:rPr>
      </w:pPr>
      <w:commentRangeStart w:id="128"/>
      <w:r>
        <w:rPr>
          <w:rFonts w:cs="Times New Roman"/>
          <w:szCs w:val="24"/>
        </w:rPr>
        <w:t xml:space="preserve">Another </w:t>
      </w:r>
      <w:del w:id="129" w:author="Michael Decker" w:date="2020-03-18T14:32:00Z">
        <w:r w:rsidDel="00447005">
          <w:rPr>
            <w:rFonts w:cs="Times New Roman"/>
            <w:szCs w:val="24"/>
          </w:rPr>
          <w:delText>application of machine learning within the</w:delText>
        </w:r>
      </w:del>
      <w:ins w:id="130" w:author="Michael Decker" w:date="2020-03-18T14:32:00Z">
        <w:r w:rsidR="00447005">
          <w:rPr>
            <w:rFonts w:cs="Times New Roman"/>
            <w:szCs w:val="24"/>
          </w:rPr>
          <w:t xml:space="preserve">area of </w:t>
        </w:r>
      </w:ins>
      <w:r>
        <w:rPr>
          <w:rFonts w:cs="Times New Roman"/>
          <w:szCs w:val="24"/>
        </w:rPr>
        <w:t xml:space="preserve"> </w:t>
      </w:r>
      <w:commentRangeEnd w:id="128"/>
      <w:r w:rsidR="00447005">
        <w:rPr>
          <w:rStyle w:val="CommentReference"/>
        </w:rPr>
        <w:commentReference w:id="128"/>
      </w:r>
      <w:r>
        <w:rPr>
          <w:rFonts w:cs="Times New Roman"/>
          <w:szCs w:val="24"/>
        </w:rPr>
        <w:t>study o</w:t>
      </w:r>
      <w:ins w:id="131" w:author="Michael Decker" w:date="2020-03-18T14:32:00Z">
        <w:r w:rsidR="00447005">
          <w:rPr>
            <w:rFonts w:cs="Times New Roman"/>
            <w:szCs w:val="24"/>
          </w:rPr>
          <w:t xml:space="preserve">n </w:t>
        </w:r>
      </w:ins>
      <w:del w:id="132" w:author="Michael Decker" w:date="2020-03-18T14:32:00Z">
        <w:r w:rsidDel="00447005">
          <w:rPr>
            <w:rFonts w:cs="Times New Roman"/>
            <w:szCs w:val="24"/>
          </w:rPr>
          <w:delText xml:space="preserve">f </w:delText>
        </w:r>
      </w:del>
      <w:r>
        <w:rPr>
          <w:rFonts w:cs="Times New Roman"/>
          <w:szCs w:val="24"/>
        </w:rPr>
        <w:t xml:space="preserve">comments </w:t>
      </w:r>
      <w:proofErr w:type="gramStart"/>
      <w:r>
        <w:rPr>
          <w:rFonts w:cs="Times New Roman"/>
          <w:szCs w:val="24"/>
        </w:rPr>
        <w:t>is</w:t>
      </w:r>
      <w:proofErr w:type="gramEnd"/>
      <w:r>
        <w:rPr>
          <w:rFonts w:cs="Times New Roman"/>
          <w:szCs w:val="24"/>
        </w:rPr>
        <w:t xml:space="preserve">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ins w:id="133" w:author="Michael Decker" w:date="2020-03-18T14:34:00Z">
        <w:r w:rsidR="00447005">
          <w:rPr>
            <w:rFonts w:cs="Times New Roman"/>
            <w:szCs w:val="24"/>
          </w:rPr>
          <w:t>, Chen et al.</w:t>
        </w:r>
      </w:ins>
      <w:r w:rsidR="00AE2A70">
        <w:rPr>
          <w:rFonts w:cs="Times New Roman"/>
          <w:szCs w:val="24"/>
        </w:rPr>
        <w:t xml:space="preserve"> </w:t>
      </w:r>
      <w:commentRangeStart w:id="134"/>
      <w:del w:id="135" w:author="Michael Decker" w:date="2020-03-18T14:34:00Z">
        <w:r w:rsidR="00AE2A70" w:rsidDel="00447005">
          <w:rPr>
            <w:rFonts w:cs="Times New Roman"/>
            <w:szCs w:val="24"/>
          </w:rPr>
          <w:fldChar w:fldCharType="begin"/>
        </w:r>
        <w:r w:rsidR="00AE2A70" w:rsidDel="00447005">
          <w:rPr>
            <w:rFonts w:cs="Times New Roman"/>
            <w:szCs w:val="24"/>
          </w:rPr>
          <w:del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r w:rsidR="00AE2A70" w:rsidDel="00447005">
          <w:rPr>
            <w:rFonts w:cs="Times New Roman"/>
            <w:szCs w:val="24"/>
          </w:rPr>
          <w:fldChar w:fldCharType="separate"/>
        </w:r>
        <w:r w:rsidR="00AE2A70" w:rsidRPr="00AE2A70" w:rsidDel="00447005">
          <w:rPr>
            <w:rFonts w:cs="Times New Roman"/>
          </w:rPr>
          <w:delText>[Chen et al. 2019]</w:delText>
        </w:r>
        <w:r w:rsidR="00AE2A70" w:rsidDel="00447005">
          <w:rPr>
            <w:rFonts w:cs="Times New Roman"/>
            <w:szCs w:val="24"/>
          </w:rPr>
          <w:fldChar w:fldCharType="end"/>
        </w:r>
        <w:r w:rsidR="00AE2A70" w:rsidDel="00447005">
          <w:rPr>
            <w:rFonts w:cs="Times New Roman"/>
            <w:szCs w:val="24"/>
          </w:rPr>
          <w:delText xml:space="preserve"> </w:delText>
        </w:r>
      </w:del>
      <w:r w:rsidR="00AE2A70">
        <w:rPr>
          <w:rFonts w:cs="Times New Roman"/>
          <w:szCs w:val="24"/>
        </w:rPr>
        <w:t>r</w:t>
      </w:r>
      <w:commentRangeEnd w:id="134"/>
      <w:r w:rsidR="00447005">
        <w:rPr>
          <w:rStyle w:val="CommentReference"/>
        </w:rPr>
        <w:commentReference w:id="134"/>
      </w:r>
      <w:r w:rsidR="00AE2A70">
        <w:rPr>
          <w:rFonts w:cs="Times New Roman"/>
          <w:szCs w:val="24"/>
        </w:rPr>
        <w:t>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w:t>
      </w:r>
      <w:commentRangeStart w:id="136"/>
      <w:r w:rsidR="00AE2A70">
        <w:rPr>
          <w:rFonts w:cs="Times New Roman"/>
          <w:szCs w:val="24"/>
        </w:rPr>
        <w:t xml:space="preserve">bootstrapping data. </w:t>
      </w:r>
      <w:commentRangeEnd w:id="136"/>
      <w:r w:rsidR="00447005">
        <w:rPr>
          <w:rStyle w:val="CommentReference"/>
        </w:rPr>
        <w:commentReference w:id="136"/>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1440C54F"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w:t>
      </w:r>
      <w:r w:rsidR="00A52AA4">
        <w:rPr>
          <w:rFonts w:cs="Times New Roman"/>
          <w:szCs w:val="24"/>
        </w:rPr>
        <w:lastRenderedPageBreak/>
        <w:t xml:space="preserve">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w:t>
      </w:r>
      <w:del w:id="137" w:author="Michael Decker" w:date="2020-03-18T14:51:00Z">
        <w:r w:rsidR="00F92CF5" w:rsidDel="00842C5E">
          <w:rPr>
            <w:rFonts w:cs="Times New Roman"/>
            <w:szCs w:val="24"/>
          </w:rPr>
          <w:delText xml:space="preserve">popular </w:delText>
        </w:r>
      </w:del>
      <w:r w:rsidR="00F92CF5">
        <w:rPr>
          <w:rFonts w:cs="Times New Roman"/>
          <w:szCs w:val="24"/>
        </w:rPr>
        <w:t xml:space="preserve">tool </w:t>
      </w:r>
      <w:del w:id="138" w:author="Michael Decker" w:date="2020-03-18T14:49:00Z">
        <w:r w:rsidR="00F92CF5" w:rsidDel="00A216FB">
          <w:rPr>
            <w:rFonts w:cs="Times New Roman"/>
            <w:szCs w:val="24"/>
          </w:rPr>
          <w:delText>for turning a document into a vector of words</w:delText>
        </w:r>
      </w:del>
      <w:ins w:id="139" w:author="Michael Decker" w:date="2020-03-18T14:49:00Z">
        <w:r w:rsidR="00A216FB">
          <w:rPr>
            <w:rFonts w:cs="Times New Roman"/>
            <w:szCs w:val="24"/>
          </w:rPr>
          <w:t>that vectorizes each word of a</w:t>
        </w:r>
      </w:ins>
      <w:r w:rsidR="00A52AA4">
        <w:rPr>
          <w:rFonts w:cs="Times New Roman"/>
          <w:szCs w:val="24"/>
        </w:rPr>
        <w:t xml:space="preserve"> </w:t>
      </w:r>
      <w:ins w:id="140" w:author="Michael Decker" w:date="2020-03-18T14:49:00Z">
        <w:r w:rsidR="00A216FB">
          <w:rPr>
            <w:rFonts w:cs="Times New Roman"/>
            <w:szCs w:val="24"/>
          </w:rPr>
          <w:t xml:space="preserve">document </w:t>
        </w:r>
      </w:ins>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ins w:id="141" w:author="Michael Decker" w:date="2020-03-18T14:51:00Z">
        <w:r w:rsidR="00030501">
          <w:rPr>
            <w:rFonts w:cs="Times New Roman"/>
            <w:szCs w:val="24"/>
          </w:rPr>
          <w:t xml:space="preserve">, </w:t>
        </w:r>
      </w:ins>
      <w:r w:rsidR="00D82116">
        <w:rPr>
          <w:rFonts w:cs="Times New Roman"/>
          <w:szCs w:val="24"/>
        </w:rPr>
        <w:t xml:space="preserve"> is the use of word embedding </w:t>
      </w:r>
      <w:del w:id="142" w:author="Michael Decker" w:date="2020-03-18T14:51:00Z">
        <w:r w:rsidR="00D82116" w:rsidDel="00842C5E">
          <w:rPr>
            <w:rFonts w:cs="Times New Roman"/>
            <w:szCs w:val="24"/>
          </w:rPr>
          <w:delText xml:space="preserve">which is becoming more popular in recent studies </w:delText>
        </w:r>
      </w:del>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143" w:name="_Ref33723167"/>
      <w:bookmarkStart w:id="144" w:name="_Ref34207284"/>
      <w:r>
        <w:t>Automated Summarization and Text Detection</w:t>
      </w:r>
      <w:bookmarkEnd w:id="143"/>
      <w:bookmarkEnd w:id="144"/>
    </w:p>
    <w:p w14:paraId="0DAB7EC7" w14:textId="683A2E92" w:rsidR="006B4409" w:rsidRDefault="0074622D" w:rsidP="00E72C9A">
      <w:pPr>
        <w:rPr>
          <w:rFonts w:cs="Times New Roman"/>
          <w:szCs w:val="24"/>
        </w:rPr>
      </w:pPr>
      <w:commentRangeStart w:id="145"/>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w:t>
      </w:r>
      <w:commentRangeEnd w:id="145"/>
      <w:r w:rsidR="00030501">
        <w:rPr>
          <w:rStyle w:val="CommentReference"/>
        </w:rPr>
        <w:commentReference w:id="145"/>
      </w:r>
      <w:r>
        <w:rPr>
          <w:rFonts w:cs="Times New Roman"/>
          <w:szCs w:val="24"/>
        </w:rPr>
        <w:t xml:space="preserve">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w:t>
      </w:r>
      <w:r w:rsidR="00E72C9A">
        <w:rPr>
          <w:rFonts w:cs="Times New Roman"/>
          <w:szCs w:val="24"/>
        </w:rPr>
        <w:lastRenderedPageBreak/>
        <w:t xml:space="preserve">types of summarizations can be evaluated in much the same way as the </w:t>
      </w:r>
      <w:commentRangeStart w:id="146"/>
      <w:r w:rsidR="00E72C9A">
        <w:rPr>
          <w:rFonts w:cs="Times New Roman"/>
          <w:szCs w:val="24"/>
        </w:rPr>
        <w:t>generated comments</w:t>
      </w:r>
      <w:commentRangeEnd w:id="146"/>
      <w:r w:rsidR="00030501">
        <w:rPr>
          <w:rStyle w:val="CommentReference"/>
        </w:rPr>
        <w:commentReference w:id="146"/>
      </w:r>
      <w:r w:rsidR="00E72C9A">
        <w:rPr>
          <w:rFonts w:cs="Times New Roman"/>
          <w:szCs w:val="24"/>
        </w:rPr>
        <w:t xml:space="preserve">, because they are built on natural language premises an LSI or VSM model can be built to compare them at a mathematic level, however the best method is human analysis and 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commentRangeStart w:id="147"/>
      <w:r>
        <w:rPr>
          <w:rFonts w:cs="Times New Roman"/>
          <w:szCs w:val="24"/>
        </w:rPr>
        <w:t xml:space="preserve">This type of large </w:t>
      </w:r>
      <w:commentRangeEnd w:id="147"/>
      <w:r w:rsidR="00F31DE5">
        <w:rPr>
          <w:rStyle w:val="CommentReference"/>
        </w:rPr>
        <w:commentReference w:id="147"/>
      </w:r>
      <w:r>
        <w:rPr>
          <w:rFonts w:cs="Times New Roman"/>
          <w:szCs w:val="24"/>
        </w:rPr>
        <w:t xml:space="preserve">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w:t>
      </w:r>
      <w:r w:rsidR="00020FE0">
        <w:rPr>
          <w:rFonts w:cs="Times New Roman"/>
          <w:szCs w:val="24"/>
        </w:rPr>
        <w:lastRenderedPageBreak/>
        <w:t xml:space="preserve">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w:t>
      </w:r>
      <w:commentRangeStart w:id="148"/>
      <w:r w:rsidR="00AA68AF">
        <w:rPr>
          <w:rFonts w:cs="Times New Roman"/>
          <w:szCs w:val="24"/>
        </w:rPr>
        <w:t>understanding code, what it does do is provide valuable insight into understanding natural language at a machine learning level.</w:t>
      </w:r>
      <w:commentRangeEnd w:id="148"/>
      <w:r w:rsidR="00EE3C8D">
        <w:rPr>
          <w:rStyle w:val="CommentReference"/>
        </w:rPr>
        <w:commentReference w:id="148"/>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49" w:name="_Ref34250949"/>
    </w:p>
    <w:bookmarkEnd w:id="149"/>
    <w:p w14:paraId="08705145" w14:textId="41355854" w:rsidR="00F91EAC" w:rsidRDefault="00F91EAC" w:rsidP="00F91EAC">
      <w:pPr>
        <w:ind w:left="2880" w:firstLine="0"/>
        <w:rPr>
          <w:b/>
          <w:bCs/>
          <w:sz w:val="32"/>
          <w:szCs w:val="32"/>
        </w:rPr>
      </w:pPr>
      <w:r>
        <w:rPr>
          <w:b/>
          <w:bCs/>
          <w:sz w:val="32"/>
          <w:szCs w:val="32"/>
        </w:rPr>
        <w:t xml:space="preserve">   </w:t>
      </w:r>
      <w:commentRangeStart w:id="150"/>
      <w:r w:rsidRPr="00F91EAC">
        <w:rPr>
          <w:b/>
          <w:bCs/>
          <w:sz w:val="32"/>
          <w:szCs w:val="32"/>
        </w:rPr>
        <w:t>Taxonomy of Com</w:t>
      </w:r>
      <w:r>
        <w:rPr>
          <w:b/>
          <w:bCs/>
          <w:sz w:val="32"/>
          <w:szCs w:val="32"/>
        </w:rPr>
        <w:t>m</w:t>
      </w:r>
      <w:r w:rsidRPr="00F91EAC">
        <w:rPr>
          <w:b/>
          <w:bCs/>
          <w:sz w:val="32"/>
          <w:szCs w:val="32"/>
        </w:rPr>
        <w:t>ents</w:t>
      </w:r>
      <w:commentRangeEnd w:id="150"/>
      <w:r w:rsidR="00B125D3">
        <w:rPr>
          <w:rStyle w:val="CommentReference"/>
        </w:rPr>
        <w:commentReference w:id="150"/>
      </w:r>
    </w:p>
    <w:p w14:paraId="43D3B5E5" w14:textId="1C50659B" w:rsidR="00B87744" w:rsidRDefault="00B87744" w:rsidP="00C43334">
      <w:pPr>
        <w:jc w:val="both"/>
        <w:rPr>
          <w:szCs w:val="24"/>
        </w:rPr>
      </w:pPr>
      <w:r w:rsidRPr="00B87744">
        <w:rPr>
          <w:szCs w:val="24"/>
        </w:rPr>
        <w:t xml:space="preserve">In this chapter, we present a taxonomy on comments and commented out cod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w:t>
      </w:r>
      <w:commentRangeStart w:id="151"/>
      <w:r w:rsidR="00486566">
        <w:rPr>
          <w:szCs w:val="24"/>
        </w:rPr>
        <w:t xml:space="preserve">to </w:t>
      </w:r>
      <w:r w:rsidR="00486566" w:rsidRPr="00486566">
        <w:rPr>
          <w:b/>
          <w:bCs/>
          <w:szCs w:val="24"/>
          <w:rPrChange w:id="152" w:author="Michael Decker" w:date="2020-03-18T15:15:00Z">
            <w:rPr>
              <w:szCs w:val="24"/>
            </w:rPr>
          </w:rPrChange>
        </w:rPr>
        <w:t>RQ1</w:t>
      </w:r>
      <w:r w:rsidR="00486566">
        <w:rPr>
          <w:szCs w:val="24"/>
        </w:rPr>
        <w:t xml:space="preserve"> and </w:t>
      </w:r>
      <w:r w:rsidR="00486566" w:rsidRPr="00486566">
        <w:rPr>
          <w:b/>
          <w:bCs/>
          <w:szCs w:val="24"/>
          <w:rPrChange w:id="153" w:author="Michael Decker" w:date="2020-03-18T15:15:00Z">
            <w:rPr>
              <w:szCs w:val="24"/>
            </w:rPr>
          </w:rPrChange>
        </w:rPr>
        <w:t>RQ2</w:t>
      </w:r>
      <w:r w:rsidR="00486566">
        <w:rPr>
          <w:szCs w:val="24"/>
        </w:rPr>
        <w:t>.</w:t>
      </w:r>
      <w:commentRangeEnd w:id="151"/>
      <w:r w:rsidR="00486566">
        <w:rPr>
          <w:rStyle w:val="CommentReference"/>
        </w:rPr>
        <w:commentReference w:id="151"/>
      </w:r>
    </w:p>
    <w:p w14:paraId="2437A586" w14:textId="409A0E36"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ins w:id="154" w:author="Michael Decker" w:date="2020-03-19T17:09:00Z">
        <w:r w:rsidR="00EF09B3">
          <w:rPr>
            <w:szCs w:val="24"/>
          </w:rPr>
          <w:t xml:space="preserve"> </w:t>
        </w:r>
      </w:ins>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commented out cod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0E9B8D24" w:rsidR="00C43334" w:rsidRPr="0007121B" w:rsidRDefault="00C43334" w:rsidP="00A54E7C">
      <w:pPr>
        <w:pStyle w:val="Caption"/>
        <w:keepNext/>
        <w:jc w:val="center"/>
        <w:rPr>
          <w:smallCaps/>
          <w:sz w:val="24"/>
          <w:szCs w:val="24"/>
        </w:rPr>
      </w:pPr>
      <w:bookmarkStart w:id="155"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137EB">
        <w:rPr>
          <w:noProof/>
          <w:sz w:val="24"/>
          <w:szCs w:val="24"/>
        </w:rPr>
        <w:t>1</w:t>
      </w:r>
      <w:r w:rsidRPr="0007121B">
        <w:rPr>
          <w:sz w:val="24"/>
          <w:szCs w:val="24"/>
        </w:rPr>
        <w:fldChar w:fldCharType="end"/>
      </w:r>
      <w:bookmarkEnd w:id="155"/>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5CB83BE0"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del w:id="156" w:author="Michael Decker" w:date="2020-03-18T15:19:00Z">
              <w:r w:rsidDel="002C6629">
                <w:rPr>
                  <w:szCs w:val="24"/>
                </w:rPr>
                <w:delText>This sets the if block to false and does not run any of the code inside.</w:delText>
              </w:r>
            </w:del>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ins w:id="157" w:author="Michael Decker" w:date="2020-03-18T15:20:00Z">
              <w:r w:rsidR="00D61018">
                <w:rPr>
                  <w:szCs w:val="24"/>
                </w:rPr>
                <w:t xml:space="preserve"> Typically, …</w:t>
              </w:r>
            </w:ins>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e</w:t>
      </w:r>
      <w:proofErr w:type="gramEnd"/>
      <w:r>
        <w:rPr>
          <w:szCs w:val="24"/>
        </w:rPr>
        <w:t xml:space="preserve"> do not </w:t>
      </w:r>
      <w:r w:rsidR="009F0F91">
        <w:rPr>
          <w:szCs w:val="24"/>
        </w:rPr>
        <w:t xml:space="preserve">investigate </w:t>
      </w:r>
      <w:r w:rsidRPr="004A2CA2">
        <w:rPr>
          <w:rStyle w:val="Code"/>
          <w:rPrChange w:id="158" w:author="Michael Decker" w:date="2020-03-19T17:12:00Z">
            <w:rPr>
              <w:szCs w:val="24"/>
            </w:rPr>
          </w:rPrChange>
        </w:rPr>
        <w:t>#if 0</w:t>
      </w:r>
      <w:r>
        <w:rPr>
          <w:szCs w:val="24"/>
        </w:rPr>
        <w:t xml:space="preserve"> and </w:t>
      </w:r>
      <w:r w:rsidRPr="004A2CA2">
        <w:rPr>
          <w:rStyle w:val="Code"/>
          <w:rPrChange w:id="159" w:author="Michael Decker" w:date="2020-03-19T17:12:00Z">
            <w:rPr>
              <w:szCs w:val="24"/>
            </w:rPr>
          </w:rPrChang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ins w:id="160" w:author="Michael Decker" w:date="2020-03-19T17:13:00Z">
        <w:r w:rsidR="006B4AAD">
          <w:rPr>
            <w:szCs w:val="24"/>
          </w:rPr>
          <w:t>,</w:t>
        </w:r>
      </w:ins>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Pr>
          <w:szCs w:val="24"/>
        </w:rPr>
        <w:t xml:space="preserve"> </w:t>
      </w:r>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174CC0E0"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as </w:t>
      </w:r>
      <w:r w:rsidR="00DC1E82" w:rsidRPr="00985796">
        <w:rPr>
          <w:i/>
          <w:iCs/>
          <w:szCs w:val="24"/>
          <w:rPrChange w:id="161" w:author="Michael Decker" w:date="2020-03-19T17:25:00Z">
            <w:rPr>
              <w:szCs w:val="24"/>
            </w:rPr>
          </w:rPrChange>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985796">
        <w:rPr>
          <w:i/>
          <w:iCs/>
          <w:szCs w:val="24"/>
          <w:rPrChange w:id="162" w:author="Michael Decker" w:date="2020-03-19T17:26:00Z">
            <w:rPr>
              <w:szCs w:val="24"/>
            </w:rPr>
          </w:rPrChange>
        </w:rPr>
        <w:t xml:space="preserve">define commented out code as any piece of source code that has been disabled by means of commenting with one of the methods from </w:t>
      </w:r>
      <w:r w:rsidR="00DC1E82" w:rsidRPr="00985796">
        <w:rPr>
          <w:i/>
          <w:iCs/>
          <w:szCs w:val="24"/>
          <w:rPrChange w:id="163" w:author="Michael Decker" w:date="2020-03-19T17:26:00Z">
            <w:rPr>
              <w:szCs w:val="24"/>
            </w:rPr>
          </w:rPrChange>
        </w:rPr>
        <w:fldChar w:fldCharType="begin"/>
      </w:r>
      <w:r w:rsidR="00DC1E82" w:rsidRPr="00985796">
        <w:rPr>
          <w:i/>
          <w:iCs/>
          <w:szCs w:val="24"/>
          <w:rPrChange w:id="164" w:author="Michael Decker" w:date="2020-03-19T17:26:00Z">
            <w:rPr>
              <w:szCs w:val="24"/>
            </w:rPr>
          </w:rPrChange>
        </w:rPr>
        <w:instrText xml:space="preserve"> REF _Ref35367705 \h </w:instrText>
      </w:r>
      <w:r w:rsidR="00985796">
        <w:rPr>
          <w:i/>
          <w:iCs/>
          <w:szCs w:val="24"/>
        </w:rPr>
        <w:instrText xml:space="preserve"> \* MERGEFORMAT </w:instrText>
      </w:r>
      <w:r w:rsidR="00DC1E82" w:rsidRPr="00533D48">
        <w:rPr>
          <w:i/>
          <w:iCs/>
          <w:szCs w:val="24"/>
        </w:rPr>
      </w:r>
      <w:r w:rsidR="00DC1E82" w:rsidRPr="00985796">
        <w:rPr>
          <w:i/>
          <w:iCs/>
          <w:szCs w:val="24"/>
          <w:rPrChange w:id="165" w:author="Michael Decker" w:date="2020-03-19T17:26:00Z">
            <w:rPr>
              <w:szCs w:val="24"/>
            </w:rPr>
          </w:rPrChange>
        </w:rPr>
        <w:fldChar w:fldCharType="separate"/>
      </w:r>
      <w:r w:rsidR="00DC1E82" w:rsidRPr="00985796">
        <w:rPr>
          <w:i/>
          <w:iCs/>
          <w:szCs w:val="24"/>
          <w:rPrChange w:id="166" w:author="Michael Decker" w:date="2020-03-19T17:26:00Z">
            <w:rPr>
              <w:szCs w:val="24"/>
            </w:rPr>
          </w:rPrChange>
        </w:rPr>
        <w:t xml:space="preserve">TABLE </w:t>
      </w:r>
      <w:r w:rsidR="00DC1E82" w:rsidRPr="00985796">
        <w:rPr>
          <w:i/>
          <w:iCs/>
          <w:noProof/>
          <w:szCs w:val="24"/>
          <w:rPrChange w:id="167" w:author="Michael Decker" w:date="2020-03-19T17:26:00Z">
            <w:rPr>
              <w:noProof/>
              <w:szCs w:val="24"/>
            </w:rPr>
          </w:rPrChange>
        </w:rPr>
        <w:t>1</w:t>
      </w:r>
      <w:r w:rsidR="00DC1E82" w:rsidRPr="00985796">
        <w:rPr>
          <w:i/>
          <w:iCs/>
          <w:szCs w:val="24"/>
          <w:rPrChange w:id="168" w:author="Michael Decker" w:date="2020-03-19T17:26:00Z">
            <w:rPr>
              <w:szCs w:val="24"/>
            </w:rPr>
          </w:rPrChange>
        </w:rPr>
        <w:fldChar w:fldCharType="end"/>
      </w:r>
      <w:r w:rsidR="00DC1E82" w:rsidRPr="00985796">
        <w:rPr>
          <w:i/>
          <w:iCs/>
          <w:szCs w:val="24"/>
          <w:rPrChange w:id="169" w:author="Michael Decker" w:date="2020-03-19T17:26:00Z">
            <w:rPr>
              <w:szCs w:val="24"/>
            </w:rPr>
          </w:rPrChange>
        </w:rPr>
        <w:t>.</w:t>
      </w:r>
      <w:r w:rsidR="00F346A9">
        <w:rPr>
          <w:szCs w:val="24"/>
        </w:rPr>
        <w:t xml:space="preserve"> </w:t>
      </w:r>
      <w:commentRangeStart w:id="170"/>
      <w:r w:rsidR="00F346A9">
        <w:rPr>
          <w:szCs w:val="24"/>
        </w:rPr>
        <w:t>In this paragraph we also define commented out code</w:t>
      </w:r>
      <w:r w:rsidR="008E63A8">
        <w:rPr>
          <w:szCs w:val="24"/>
        </w:rPr>
        <w:t xml:space="preserve">, which answers our </w:t>
      </w:r>
      <w:r w:rsidR="008E63A8" w:rsidRPr="006379B8">
        <w:rPr>
          <w:b/>
          <w:bCs/>
          <w:szCs w:val="24"/>
          <w:rPrChange w:id="171" w:author="Michael Decker" w:date="2020-03-19T17:18:00Z">
            <w:rPr>
              <w:szCs w:val="24"/>
            </w:rPr>
          </w:rPrChange>
        </w:rPr>
        <w:t>R</w:t>
      </w:r>
      <w:r w:rsidR="008E63A8" w:rsidRPr="001D579E">
        <w:rPr>
          <w:b/>
          <w:bCs/>
          <w:szCs w:val="24"/>
          <w:rPrChange w:id="172" w:author="Michael Decker" w:date="2020-03-19T17:18:00Z">
            <w:rPr>
              <w:szCs w:val="24"/>
            </w:rPr>
          </w:rPrChange>
        </w:rPr>
        <w:t xml:space="preserve">Q 1 </w:t>
      </w:r>
      <w:ins w:id="173" w:author="Michael Decker" w:date="2020-03-19T17:23:00Z">
        <w:r w:rsidR="0044590A">
          <w:rPr>
            <w:b/>
            <w:bCs/>
            <w:szCs w:val="24"/>
          </w:rPr>
          <w:t>(</w:t>
        </w:r>
      </w:ins>
      <w:r w:rsidR="008E63A8">
        <w:rPr>
          <w:szCs w:val="24"/>
        </w:rPr>
        <w:t>What is commented out code</w:t>
      </w:r>
      <w:r w:rsidR="0044590A">
        <w:rPr>
          <w:szCs w:val="24"/>
        </w:rPr>
        <w:t>?)</w:t>
      </w:r>
      <w:r w:rsidR="00F346A9">
        <w:rPr>
          <w:szCs w:val="24"/>
        </w:rPr>
        <w:t>.</w:t>
      </w:r>
      <w:commentRangeEnd w:id="170"/>
      <w:r w:rsidR="00444A57">
        <w:rPr>
          <w:rStyle w:val="CommentReference"/>
        </w:rPr>
        <w:commentReference w:id="170"/>
      </w:r>
    </w:p>
    <w:p w14:paraId="16AFD502" w14:textId="1C52EA78"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ins w:id="174" w:author="blake grills" w:date="2020-03-20T09:51:00Z">
        <w:r w:rsidR="00562299">
          <w:rPr>
            <w:szCs w:val="24"/>
          </w:rPr>
          <w:t>l</w:t>
        </w:r>
      </w:ins>
      <w:r>
        <w:rPr>
          <w:szCs w:val="24"/>
        </w:rPr>
        <w:t>ish prose and comment</w:t>
      </w:r>
      <w:ins w:id="175" w:author="blake grills" w:date="2020-03-20T09:51:00Z">
        <w:r w:rsidR="00562299">
          <w:rPr>
            <w:szCs w:val="24"/>
          </w:rPr>
          <w:t>e</w:t>
        </w:r>
      </w:ins>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commentRangeStart w:id="176"/>
      <w:ins w:id="177" w:author="blake grills" w:date="2020-03-19T00:50:00Z">
        <w:r w:rsidR="00A71628">
          <w:rPr>
            <w:szCs w:val="24"/>
          </w:rPr>
          <w:t xml:space="preserve">. It is also important to note that </w:t>
        </w:r>
        <w:del w:id="178" w:author="Michael Decker" w:date="2020-03-19T17:26:00Z">
          <w:r w:rsidR="00A71628" w:rsidDel="002371DB">
            <w:rPr>
              <w:szCs w:val="24"/>
            </w:rPr>
            <w:delText xml:space="preserve"> </w:delText>
          </w:r>
        </w:del>
        <w:r w:rsidR="00A71628">
          <w:rPr>
            <w:szCs w:val="24"/>
          </w:rPr>
          <w:t>these line comments can be used to create a pseudo block comment, this is very easy to do with IDE enabled commentin</w:t>
        </w:r>
      </w:ins>
      <w:commentRangeEnd w:id="176"/>
      <w:r w:rsidR="005804C4">
        <w:rPr>
          <w:rStyle w:val="CommentReference"/>
        </w:rPr>
        <w:commentReference w:id="176"/>
      </w:r>
      <w:ins w:id="179" w:author="blake grills" w:date="2020-03-19T00:50:00Z">
        <w:r w:rsidR="00A71628">
          <w:rPr>
            <w:szCs w:val="24"/>
          </w:rPr>
          <w:t xml:space="preserve">g. </w:t>
        </w:r>
      </w:ins>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ins w:id="180" w:author="Michael Decker" w:date="2020-03-19T17:31:00Z">
        <w:r w:rsidR="001E25CD">
          <w:rPr>
            <w:szCs w:val="24"/>
          </w:rPr>
          <w:t>p</w:t>
        </w:r>
      </w:ins>
      <w:del w:id="181" w:author="Michael Decker" w:date="2020-03-19T17:31:00Z">
        <w:r w:rsidR="00A71628" w:rsidDel="001E25CD">
          <w:rPr>
            <w:szCs w:val="24"/>
          </w:rPr>
          <w:delText>P</w:delText>
        </w:r>
      </w:del>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23523B">
        <w:rPr>
          <w:szCs w:val="24"/>
        </w:rPr>
        <w:lastRenderedPageBreak/>
        <w:t>commented out code because it is actually a</w:t>
      </w:r>
      <w:ins w:id="182" w:author="Michael Decker" w:date="2020-03-19T17:31:00Z">
        <w:r w:rsidR="001E25CD">
          <w:rPr>
            <w:szCs w:val="24"/>
          </w:rPr>
          <w:t>n</w:t>
        </w:r>
      </w:ins>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inal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commentRangeStart w:id="183"/>
      <w:r w:rsidR="0023523B">
        <w:rPr>
          <w:szCs w:val="24"/>
        </w:rPr>
        <w:t>out code.</w:t>
      </w:r>
      <w:r w:rsidR="00A71628">
        <w:rPr>
          <w:szCs w:val="24"/>
        </w:rPr>
        <w:t xml:space="preserve"> </w:t>
      </w:r>
      <w:commentRangeEnd w:id="183"/>
      <w:r w:rsidR="002C7665">
        <w:rPr>
          <w:rStyle w:val="CommentReference"/>
        </w:rPr>
        <w:commentReference w:id="183"/>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0F987013" w14:textId="1061225A" w:rsidR="004B145D" w:rsidDel="00F54079" w:rsidRDefault="004B145D" w:rsidP="00531EC9">
      <w:pPr>
        <w:jc w:val="both"/>
        <w:rPr>
          <w:del w:id="184" w:author="Michael Decker" w:date="2020-03-20T16:38:00Z"/>
          <w:szCs w:val="24"/>
        </w:rPr>
      </w:pPr>
    </w:p>
    <w:p w14:paraId="70881F8F" w14:textId="2EA1E8D5" w:rsidR="00976874" w:rsidRPr="002F6928" w:rsidRDefault="00976874" w:rsidP="00976874">
      <w:pPr>
        <w:pStyle w:val="Caption"/>
        <w:keepNext/>
        <w:jc w:val="center"/>
        <w:rPr>
          <w:sz w:val="24"/>
          <w:szCs w:val="24"/>
        </w:rPr>
      </w:pPr>
      <w:bookmarkStart w:id="185"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137EB">
        <w:rPr>
          <w:noProof/>
          <w:sz w:val="24"/>
          <w:szCs w:val="24"/>
        </w:rPr>
        <w:t>2</w:t>
      </w:r>
      <w:r w:rsidRPr="002F6928">
        <w:rPr>
          <w:sz w:val="24"/>
          <w:szCs w:val="24"/>
        </w:rPr>
        <w:fldChar w:fldCharType="end"/>
      </w:r>
      <w:bookmarkEnd w:id="185"/>
      <w:r w:rsidRPr="002F6928">
        <w:rPr>
          <w:sz w:val="24"/>
          <w:szCs w:val="24"/>
        </w:rPr>
        <w:t xml:space="preserve">. </w:t>
      </w:r>
      <w:r w:rsidRPr="002F6928">
        <w:rPr>
          <w:smallCaps/>
          <w:sz w:val="24"/>
          <w:szCs w:val="24"/>
        </w:rPr>
        <w:t xml:space="preserve">5 examples of line </w:t>
      </w:r>
      <w:commentRangeStart w:id="186"/>
      <w:r w:rsidRPr="002F6928">
        <w:rPr>
          <w:smallCaps/>
          <w:sz w:val="24"/>
          <w:szCs w:val="24"/>
        </w:rPr>
        <w:t xml:space="preserve">comments. The </w:t>
      </w:r>
      <w:commentRangeEnd w:id="186"/>
      <w:r w:rsidR="00A33E60">
        <w:rPr>
          <w:rStyle w:val="CommentReference"/>
          <w:i w:val="0"/>
          <w:iCs w:val="0"/>
          <w:color w:val="auto"/>
        </w:rPr>
        <w:commentReference w:id="186"/>
      </w:r>
      <w:r w:rsidRPr="002F6928">
        <w:rPr>
          <w:smallCaps/>
          <w:sz w:val="24"/>
          <w:szCs w:val="24"/>
        </w:rPr>
        <w:t>first three contain regular English prose, the second two contain snippets of commented out code.</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34127D" w:rsidRDefault="0034127D">
            <w:pPr>
              <w:jc w:val="center"/>
              <w:rPr>
                <w:rStyle w:val="Code"/>
                <w:rFonts w:ascii="Times New Roman" w:hAnsi="Times New Roman"/>
                <w:b/>
                <w:bCs/>
                <w:rPrChange w:id="187" w:author="blake grills" w:date="2020-03-20T10:00:00Z">
                  <w:rPr>
                    <w:rStyle w:val="Code"/>
                    <w:i w:val="0"/>
                    <w:iCs w:val="0"/>
                    <w:color w:val="44546A" w:themeColor="text2"/>
                  </w:rPr>
                </w:rPrChange>
              </w:rPr>
              <w:pPrChange w:id="188" w:author="Michael Decker" w:date="2020-03-20T10:00:00Z">
                <w:pPr>
                  <w:ind w:firstLine="0"/>
                </w:pPr>
              </w:pPrChange>
            </w:pPr>
            <w:r w:rsidRPr="0034127D">
              <w:rPr>
                <w:rStyle w:val="Code"/>
                <w:rFonts w:ascii="Times New Roman" w:hAnsi="Times New Roman"/>
                <w:b/>
                <w:bCs/>
                <w:i w:val="0"/>
                <w:iCs w:val="0"/>
                <w:rPrChange w:id="189" w:author="blake grills" w:date="2020-03-20T10:01:00Z">
                  <w:rPr>
                    <w:rStyle w:val="Code"/>
                    <w:b/>
                    <w:bCs/>
                  </w:rPr>
                </w:rPrChange>
              </w:rPr>
              <w:t>Comment</w:t>
            </w:r>
            <w:r w:rsidRPr="0034127D">
              <w:rPr>
                <w:rStyle w:val="Code"/>
                <w:rFonts w:ascii="Times New Roman" w:hAnsi="Times New Roman"/>
                <w:b/>
                <w:bCs/>
                <w:rPrChange w:id="190" w:author="blake grills" w:date="2020-03-20T10:00:00Z">
                  <w:rPr>
                    <w:rStyle w:val="Code"/>
                    <w:b/>
                    <w:bCs/>
                  </w:rPr>
                </w:rPrChange>
              </w:rPr>
              <w:t xml:space="preserve"> </w:t>
            </w:r>
            <w:r w:rsidRPr="0034127D">
              <w:rPr>
                <w:rStyle w:val="Code"/>
                <w:rFonts w:ascii="Times New Roman" w:hAnsi="Times New Roman"/>
                <w:b/>
                <w:bCs/>
                <w:i w:val="0"/>
                <w:iCs w:val="0"/>
                <w:rPrChange w:id="191" w:author="blake grills" w:date="2020-03-20T10:01:00Z">
                  <w:rPr>
                    <w:rStyle w:val="Code"/>
                    <w:b/>
                    <w:bCs/>
                  </w:rPr>
                </w:rPrChange>
              </w:rPr>
              <w:t>Samples</w:t>
            </w:r>
          </w:p>
        </w:tc>
        <w:tc>
          <w:tcPr>
            <w:tcW w:w="6031" w:type="dxa"/>
          </w:tcPr>
          <w:p w14:paraId="655B38DE" w14:textId="34294B44" w:rsidR="0034127D" w:rsidRPr="0034127D" w:rsidRDefault="0034127D">
            <w:pPr>
              <w:spacing w:line="276" w:lineRule="auto"/>
              <w:ind w:firstLine="0"/>
              <w:jc w:val="center"/>
              <w:rPr>
                <w:b/>
                <w:bCs/>
                <w:szCs w:val="24"/>
                <w:rPrChange w:id="192" w:author="blake grills" w:date="2020-03-20T10:01:00Z">
                  <w:rPr>
                    <w:szCs w:val="24"/>
                  </w:rPr>
                </w:rPrChange>
              </w:rPr>
              <w:pPrChange w:id="193" w:author="Michael Decker" w:date="2020-03-20T10:00:00Z">
                <w:pPr>
                  <w:spacing w:line="276" w:lineRule="auto"/>
                  <w:ind w:firstLine="0"/>
                  <w:jc w:val="both"/>
                </w:pPr>
              </w:pPrChange>
            </w:pPr>
            <w:r w:rsidRPr="0034127D">
              <w:rPr>
                <w:b/>
                <w:bCs/>
                <w:szCs w:val="24"/>
              </w:rPr>
              <w:t>C</w:t>
            </w:r>
            <w:r w:rsidRPr="0034127D">
              <w:rPr>
                <w:b/>
                <w:bCs/>
                <w:rPrChange w:id="194" w:author="blake grills" w:date="2020-03-20T10:01:00Z">
                  <w:rPr/>
                </w:rPrChange>
              </w:rPr>
              <w:t>omment Description</w:t>
            </w:r>
          </w:p>
        </w:tc>
      </w:tr>
      <w:tr w:rsidR="004B145D" w14:paraId="44B7D417" w14:textId="7184F8D0" w:rsidTr="00562299">
        <w:tc>
          <w:tcPr>
            <w:tcW w:w="6919" w:type="dxa"/>
          </w:tcPr>
          <w:p w14:paraId="089484D0" w14:textId="27A4F9EC" w:rsidR="004B145D" w:rsidRPr="000A1C2B" w:rsidRDefault="004B145D">
            <w:pPr>
              <w:ind w:firstLine="0"/>
              <w:rPr>
                <w:rStyle w:val="Code"/>
                <w:i w:val="0"/>
                <w:iCs w:val="0"/>
                <w:color w:val="44546A" w:themeColor="text2"/>
              </w:rPr>
              <w:pPrChange w:id="195" w:author="Michael Decker" w:date="2020-03-19T17:32:00Z">
                <w:pPr>
                  <w:ind w:firstLine="0"/>
                  <w:jc w:val="center"/>
                </w:pPr>
              </w:pPrChange>
            </w:pPr>
            <w:r w:rsidRPr="000A1C2B">
              <w:rPr>
                <w:rStyle w:val="Code"/>
              </w:rPr>
              <w:t>//</w:t>
            </w:r>
            <w:commentRangeStart w:id="196"/>
            <w:r w:rsidRPr="000A1C2B">
              <w:rPr>
                <w:rStyle w:val="Code"/>
              </w:rPr>
              <w:t>returns</w:t>
            </w:r>
            <w:commentRangeEnd w:id="196"/>
            <w:r w:rsidR="003663D7">
              <w:rPr>
                <w:rStyle w:val="CommentReference"/>
              </w:rPr>
              <w:commentReference w:id="196"/>
            </w:r>
            <w:r w:rsidRPr="000A1C2B">
              <w:rPr>
                <w:rStyle w:val="Code"/>
              </w:rPr>
              <w:t xml:space="preserve"> the final cost after calculating tax</w:t>
            </w:r>
          </w:p>
        </w:tc>
        <w:tc>
          <w:tcPr>
            <w:tcW w:w="6031" w:type="dxa"/>
          </w:tcPr>
          <w:p w14:paraId="154A4AA9" w14:textId="7A3EBC54" w:rsidR="004B145D" w:rsidRPr="000A1C2B" w:rsidRDefault="004B145D">
            <w:pPr>
              <w:spacing w:line="276" w:lineRule="auto"/>
              <w:ind w:firstLine="0"/>
              <w:jc w:val="both"/>
              <w:rPr>
                <w:rStyle w:val="Code"/>
              </w:rPr>
              <w:pPrChange w:id="197" w:author="Michael Decker" w:date="2020-03-19T17:33:00Z">
                <w:pPr>
                  <w:ind w:firstLine="0"/>
                  <w:jc w:val="center"/>
                </w:pPr>
              </w:pPrChange>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pPr>
              <w:ind w:firstLine="0"/>
              <w:rPr>
                <w:rStyle w:val="Code"/>
              </w:rPr>
              <w:pPrChange w:id="198" w:author="Michael Decker" w:date="2020-03-19T17:32:00Z">
                <w:pPr>
                  <w:ind w:firstLine="0"/>
                  <w:jc w:val="center"/>
                </w:pPr>
              </w:pPrChange>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pPr>
              <w:ind w:firstLine="0"/>
              <w:rPr>
                <w:rStyle w:val="Code"/>
              </w:rPr>
              <w:pPrChange w:id="199" w:author="Michael Decker" w:date="2020-03-19T17:32:00Z">
                <w:pPr>
                  <w:ind w:firstLine="0"/>
                  <w:jc w:val="center"/>
                </w:pPr>
              </w:pPrChange>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pPr>
              <w:spacing w:line="276" w:lineRule="auto"/>
              <w:ind w:firstLine="0"/>
              <w:jc w:val="both"/>
              <w:rPr>
                <w:rStyle w:val="Code"/>
              </w:rPr>
              <w:pPrChange w:id="200" w:author="Michael Decker" w:date="2020-03-19T17:33:00Z">
                <w:pPr>
                  <w:ind w:firstLine="0"/>
                  <w:jc w:val="center"/>
                </w:pPr>
              </w:pPrChange>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pPr>
              <w:ind w:firstLine="0"/>
              <w:rPr>
                <w:rStyle w:val="Code"/>
              </w:rPr>
              <w:pPrChange w:id="201" w:author="Michael Decker" w:date="2020-03-19T17:32:00Z">
                <w:pPr>
                  <w:ind w:firstLine="0"/>
                  <w:jc w:val="center"/>
                </w:pPr>
              </w:pPrChange>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pPr>
              <w:spacing w:line="276" w:lineRule="auto"/>
              <w:ind w:firstLine="0"/>
              <w:jc w:val="both"/>
              <w:rPr>
                <w:rStyle w:val="Code"/>
              </w:rPr>
              <w:pPrChange w:id="202" w:author="Michael Decker" w:date="2020-03-19T17:33:00Z">
                <w:pPr>
                  <w:ind w:firstLine="0"/>
                  <w:jc w:val="center"/>
                </w:pPr>
              </w:pPrChange>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pPr>
              <w:ind w:firstLine="0"/>
              <w:rPr>
                <w:rStyle w:val="Code"/>
              </w:rPr>
              <w:pPrChange w:id="203" w:author="Michael Decker" w:date="2020-03-19T17:32:00Z">
                <w:pPr>
                  <w:ind w:firstLine="0"/>
                  <w:jc w:val="center"/>
                </w:pPr>
              </w:pPrChange>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pPr>
              <w:spacing w:line="276" w:lineRule="auto"/>
              <w:ind w:firstLine="0"/>
              <w:rPr>
                <w:rStyle w:val="Code"/>
              </w:rPr>
              <w:pPrChange w:id="204" w:author="blake grills" w:date="2020-03-20T09:55:00Z">
                <w:pPr>
                  <w:ind w:firstLine="0"/>
                </w:pPr>
              </w:pPrChange>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pPr>
              <w:spacing w:line="276" w:lineRule="auto"/>
              <w:ind w:firstLine="0"/>
              <w:rPr>
                <w:rStyle w:val="Code"/>
              </w:rPr>
              <w:pPrChange w:id="205" w:author="blake grills" w:date="2020-03-20T09:55:00Z">
                <w:pPr>
                  <w:ind w:firstLine="0"/>
                </w:pPr>
              </w:pPrChange>
            </w:pPr>
            <w:r w:rsidRPr="00562299">
              <w:rPr>
                <w:rStyle w:val="Code"/>
              </w:rPr>
              <w:t>// {</w:t>
            </w:r>
          </w:p>
          <w:p w14:paraId="04F8905A" w14:textId="77777777" w:rsidR="00562299" w:rsidRPr="00562299" w:rsidRDefault="00562299">
            <w:pPr>
              <w:spacing w:line="276" w:lineRule="auto"/>
              <w:ind w:firstLine="0"/>
              <w:rPr>
                <w:rStyle w:val="Code"/>
              </w:rPr>
              <w:pPrChange w:id="206" w:author="blake grills" w:date="2020-03-20T09:55:00Z">
                <w:pPr>
                  <w:ind w:firstLine="0"/>
                </w:pPr>
              </w:pPrChange>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pPr>
              <w:spacing w:line="276" w:lineRule="auto"/>
              <w:ind w:firstLine="0"/>
              <w:rPr>
                <w:rStyle w:val="Code"/>
              </w:rPr>
              <w:pPrChange w:id="207" w:author="blake grills" w:date="2020-03-20T09:55:00Z">
                <w:pPr>
                  <w:ind w:firstLine="0"/>
                </w:pPr>
              </w:pPrChange>
            </w:pPr>
            <w:r w:rsidRPr="00562299">
              <w:rPr>
                <w:rStyle w:val="Code"/>
              </w:rPr>
              <w:t>//     {</w:t>
            </w:r>
          </w:p>
          <w:p w14:paraId="2DC5E576" w14:textId="77777777" w:rsidR="00562299" w:rsidRPr="00562299" w:rsidRDefault="00562299">
            <w:pPr>
              <w:spacing w:line="276" w:lineRule="auto"/>
              <w:ind w:firstLine="0"/>
              <w:rPr>
                <w:rStyle w:val="Code"/>
              </w:rPr>
              <w:pPrChange w:id="208" w:author="blake grills" w:date="2020-03-20T09:55:00Z">
                <w:pPr>
                  <w:ind w:firstLine="0"/>
                </w:pPr>
              </w:pPrChange>
            </w:pPr>
            <w:r w:rsidRPr="00562299">
              <w:rPr>
                <w:rStyle w:val="Code"/>
              </w:rPr>
              <w:t>//         return;</w:t>
            </w:r>
          </w:p>
          <w:p w14:paraId="1C00BCEE" w14:textId="77777777" w:rsidR="00562299" w:rsidRPr="00562299" w:rsidRDefault="00562299">
            <w:pPr>
              <w:spacing w:line="276" w:lineRule="auto"/>
              <w:ind w:firstLine="0"/>
              <w:rPr>
                <w:rStyle w:val="Code"/>
              </w:rPr>
              <w:pPrChange w:id="209" w:author="blake grills" w:date="2020-03-20T09:55:00Z">
                <w:pPr>
                  <w:ind w:firstLine="0"/>
                </w:pPr>
              </w:pPrChange>
            </w:pPr>
            <w:r w:rsidRPr="00562299">
              <w:rPr>
                <w:rStyle w:val="Code"/>
              </w:rPr>
              <w:t>//     }</w:t>
            </w:r>
          </w:p>
          <w:p w14:paraId="635CC0DD" w14:textId="77777777" w:rsidR="00562299" w:rsidRPr="00562299" w:rsidRDefault="00562299">
            <w:pPr>
              <w:spacing w:line="276" w:lineRule="auto"/>
              <w:ind w:firstLine="0"/>
              <w:rPr>
                <w:rStyle w:val="Code"/>
              </w:rPr>
              <w:pPrChange w:id="210" w:author="blake grills" w:date="2020-03-20T09:55:00Z">
                <w:pPr>
                  <w:ind w:firstLine="0"/>
                </w:pPr>
              </w:pPrChange>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pPr>
              <w:spacing w:line="276" w:lineRule="auto"/>
              <w:ind w:firstLine="0"/>
              <w:rPr>
                <w:rStyle w:val="Code"/>
              </w:rPr>
              <w:pPrChange w:id="211" w:author="blake grills" w:date="2020-03-20T09:55:00Z">
                <w:pPr>
                  <w:ind w:firstLine="0"/>
                </w:pPr>
              </w:pPrChange>
            </w:pPr>
            <w:r w:rsidRPr="00562299">
              <w:rPr>
                <w:rStyle w:val="Code"/>
              </w:rPr>
              <w:t>//     {</w:t>
            </w:r>
          </w:p>
          <w:p w14:paraId="0D46BCDC" w14:textId="77777777" w:rsidR="00562299" w:rsidRPr="00562299" w:rsidRDefault="00562299">
            <w:pPr>
              <w:spacing w:line="276" w:lineRule="auto"/>
              <w:ind w:firstLine="0"/>
              <w:rPr>
                <w:rStyle w:val="Code"/>
              </w:rPr>
              <w:pPrChange w:id="212" w:author="blake grills" w:date="2020-03-20T09:55:00Z">
                <w:pPr>
                  <w:ind w:firstLine="0"/>
                </w:pPr>
              </w:pPrChange>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pPr>
              <w:spacing w:line="276" w:lineRule="auto"/>
              <w:ind w:firstLine="0"/>
              <w:rPr>
                <w:rStyle w:val="Code"/>
              </w:rPr>
              <w:pPrChange w:id="213" w:author="blake grills" w:date="2020-03-20T09:55:00Z">
                <w:pPr>
                  <w:ind w:firstLine="0"/>
                </w:pPr>
              </w:pPrChange>
            </w:pPr>
            <w:r w:rsidRPr="00562299">
              <w:rPr>
                <w:rStyle w:val="Code"/>
              </w:rPr>
              <w:t>//         {</w:t>
            </w:r>
          </w:p>
          <w:p w14:paraId="299EEA6C" w14:textId="77777777" w:rsidR="00562299" w:rsidRPr="00562299" w:rsidRDefault="00562299">
            <w:pPr>
              <w:spacing w:line="276" w:lineRule="auto"/>
              <w:ind w:firstLine="0"/>
              <w:rPr>
                <w:rStyle w:val="Code"/>
              </w:rPr>
              <w:pPrChange w:id="214" w:author="blake grills" w:date="2020-03-20T09:55:00Z">
                <w:pPr>
                  <w:ind w:firstLine="0"/>
                </w:pPr>
              </w:pPrChange>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pPr>
              <w:spacing w:line="276" w:lineRule="auto"/>
              <w:ind w:firstLine="0"/>
              <w:rPr>
                <w:rStyle w:val="Code"/>
              </w:rPr>
              <w:pPrChange w:id="215" w:author="blake grills" w:date="2020-03-20T09:55:00Z">
                <w:pPr>
                  <w:ind w:firstLine="0"/>
                </w:pPr>
              </w:pPrChange>
            </w:pPr>
            <w:r w:rsidRPr="00562299">
              <w:rPr>
                <w:rStyle w:val="Code"/>
              </w:rPr>
              <w:t>//         }</w:t>
            </w:r>
          </w:p>
          <w:p w14:paraId="55C25FE4" w14:textId="77777777" w:rsidR="00562299" w:rsidRPr="00562299" w:rsidRDefault="00562299">
            <w:pPr>
              <w:spacing w:line="276" w:lineRule="auto"/>
              <w:ind w:firstLine="0"/>
              <w:rPr>
                <w:rStyle w:val="Code"/>
              </w:rPr>
              <w:pPrChange w:id="216" w:author="blake grills" w:date="2020-03-20T09:55:00Z">
                <w:pPr>
                  <w:ind w:firstLine="0"/>
                </w:pPr>
              </w:pPrChange>
            </w:pPr>
            <w:r w:rsidRPr="00562299">
              <w:rPr>
                <w:rStyle w:val="Code"/>
              </w:rPr>
              <w:t xml:space="preserve">//        </w:t>
            </w:r>
          </w:p>
          <w:p w14:paraId="1CE58BB7" w14:textId="77777777" w:rsidR="00562299" w:rsidRPr="00562299" w:rsidRDefault="00562299">
            <w:pPr>
              <w:spacing w:line="276" w:lineRule="auto"/>
              <w:ind w:firstLine="0"/>
              <w:rPr>
                <w:rStyle w:val="Code"/>
              </w:rPr>
              <w:pPrChange w:id="217" w:author="blake grills" w:date="2020-03-20T09:55:00Z">
                <w:pPr>
                  <w:ind w:firstLine="0"/>
                </w:pPr>
              </w:pPrChange>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pPr>
              <w:spacing w:line="276" w:lineRule="auto"/>
              <w:ind w:firstLine="0"/>
              <w:rPr>
                <w:rStyle w:val="Code"/>
              </w:rPr>
              <w:pPrChange w:id="218" w:author="blake grills" w:date="2020-03-20T09:55:00Z">
                <w:pPr>
                  <w:ind w:firstLine="0"/>
                </w:pPr>
              </w:pPrChange>
            </w:pPr>
            <w:r w:rsidRPr="00562299">
              <w:rPr>
                <w:rStyle w:val="Code"/>
              </w:rPr>
              <w:t>//     }</w:t>
            </w:r>
          </w:p>
          <w:p w14:paraId="4DA4A73B" w14:textId="77777777" w:rsidR="00562299" w:rsidRPr="00562299" w:rsidRDefault="00562299">
            <w:pPr>
              <w:spacing w:line="276" w:lineRule="auto"/>
              <w:ind w:firstLine="0"/>
              <w:rPr>
                <w:rStyle w:val="Code"/>
              </w:rPr>
              <w:pPrChange w:id="219" w:author="blake grills" w:date="2020-03-20T09:55:00Z">
                <w:pPr>
                  <w:ind w:firstLine="0"/>
                </w:pPr>
              </w:pPrChange>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pPr>
              <w:spacing w:line="276" w:lineRule="auto"/>
              <w:ind w:firstLine="0"/>
              <w:rPr>
                <w:rStyle w:val="Code"/>
              </w:rPr>
              <w:pPrChange w:id="220" w:author="blake grills" w:date="2020-03-20T09:55:00Z">
                <w:pPr>
                  <w:ind w:firstLine="0"/>
                </w:pPr>
              </w:pPrChange>
            </w:pPr>
            <w:r w:rsidRPr="00562299">
              <w:rPr>
                <w:rStyle w:val="Code"/>
              </w:rPr>
              <w:t>//    {</w:t>
            </w:r>
          </w:p>
          <w:p w14:paraId="4A1B4C3B" w14:textId="77777777" w:rsidR="00562299" w:rsidRPr="00562299" w:rsidRDefault="00562299">
            <w:pPr>
              <w:spacing w:line="276" w:lineRule="auto"/>
              <w:ind w:firstLine="0"/>
              <w:rPr>
                <w:rStyle w:val="Code"/>
              </w:rPr>
              <w:pPrChange w:id="221" w:author="blake grills" w:date="2020-03-20T09:55:00Z">
                <w:pPr>
                  <w:ind w:firstLine="0"/>
                </w:pPr>
              </w:pPrChange>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pPr>
              <w:spacing w:line="276" w:lineRule="auto"/>
              <w:ind w:firstLine="0"/>
              <w:rPr>
                <w:rStyle w:val="Code"/>
              </w:rPr>
              <w:pPrChange w:id="222" w:author="blake grills" w:date="2020-03-20T09:55:00Z">
                <w:pPr>
                  <w:ind w:firstLine="0"/>
                </w:pPr>
              </w:pPrChange>
            </w:pPr>
            <w:r w:rsidRPr="00562299">
              <w:rPr>
                <w:rStyle w:val="Code"/>
              </w:rPr>
              <w:t>//     }</w:t>
            </w:r>
          </w:p>
          <w:p w14:paraId="32AFC049" w14:textId="77777777" w:rsidR="00562299" w:rsidRPr="00562299" w:rsidRDefault="00562299">
            <w:pPr>
              <w:spacing w:line="276" w:lineRule="auto"/>
              <w:ind w:firstLine="0"/>
              <w:rPr>
                <w:rStyle w:val="Code"/>
              </w:rPr>
              <w:pPrChange w:id="223" w:author="blake grills" w:date="2020-03-20T09:55:00Z">
                <w:pPr>
                  <w:ind w:firstLine="0"/>
                </w:pPr>
              </w:pPrChange>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pPr>
              <w:spacing w:line="276" w:lineRule="auto"/>
              <w:ind w:firstLine="0"/>
              <w:rPr>
                <w:rStyle w:val="Code"/>
              </w:rPr>
              <w:pPrChange w:id="224" w:author="blake grills" w:date="2020-03-20T09:55:00Z">
                <w:pPr>
                  <w:ind w:firstLine="0"/>
                </w:pPr>
              </w:pPrChange>
            </w:pPr>
            <w:r w:rsidRPr="00562299">
              <w:rPr>
                <w:rStyle w:val="Code"/>
              </w:rPr>
              <w:t>//     {</w:t>
            </w:r>
          </w:p>
          <w:p w14:paraId="47E8D80D" w14:textId="77777777" w:rsidR="00562299" w:rsidRPr="00562299" w:rsidRDefault="00562299">
            <w:pPr>
              <w:spacing w:line="276" w:lineRule="auto"/>
              <w:ind w:firstLine="0"/>
              <w:rPr>
                <w:rStyle w:val="Code"/>
              </w:rPr>
              <w:pPrChange w:id="225" w:author="blake grills" w:date="2020-03-20T09:55:00Z">
                <w:pPr>
                  <w:ind w:firstLine="0"/>
                </w:pPr>
              </w:pPrChange>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pPr>
              <w:spacing w:line="276" w:lineRule="auto"/>
              <w:ind w:firstLine="0"/>
              <w:rPr>
                <w:rStyle w:val="Code"/>
              </w:rPr>
              <w:pPrChange w:id="226" w:author="blake grills" w:date="2020-03-20T09:55:00Z">
                <w:pPr>
                  <w:ind w:firstLine="0"/>
                </w:pPr>
              </w:pPrChange>
            </w:pPr>
            <w:r w:rsidRPr="00562299">
              <w:rPr>
                <w:rStyle w:val="Code"/>
              </w:rPr>
              <w:t>//     }</w:t>
            </w:r>
          </w:p>
          <w:p w14:paraId="7327FB1C" w14:textId="25EC074F" w:rsidR="00562299" w:rsidRPr="002F6928" w:rsidRDefault="00562299">
            <w:pPr>
              <w:spacing w:line="276" w:lineRule="auto"/>
              <w:ind w:firstLine="0"/>
              <w:rPr>
                <w:rStyle w:val="Code"/>
              </w:rPr>
              <w:pPrChange w:id="227" w:author="blake grills" w:date="2020-03-20T09:55:00Z">
                <w:pPr>
                  <w:ind w:firstLine="0"/>
                </w:pPr>
              </w:pPrChange>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pPr>
        <w:ind w:firstLine="0"/>
        <w:jc w:val="both"/>
        <w:rPr>
          <w:szCs w:val="24"/>
        </w:rPr>
        <w:sectPr w:rsidR="004B145D" w:rsidSect="00403C1E">
          <w:pgSz w:w="15840" w:h="12240" w:orient="landscape"/>
          <w:pgMar w:top="1440" w:right="1440" w:bottom="1440" w:left="1440" w:header="720" w:footer="720" w:gutter="0"/>
          <w:cols w:space="720"/>
          <w:docGrid w:linePitch="360"/>
        </w:sectPr>
        <w:pPrChange w:id="228" w:author="Michael Decker" w:date="2020-03-19T17:36:00Z">
          <w:pPr>
            <w:jc w:val="both"/>
          </w:pPr>
        </w:pPrChange>
      </w:pPr>
    </w:p>
    <w:p w14:paraId="6F7C5B01" w14:textId="275C060F" w:rsidR="00976874" w:rsidDel="00F54079" w:rsidRDefault="00976874">
      <w:pPr>
        <w:ind w:firstLine="0"/>
        <w:jc w:val="both"/>
        <w:rPr>
          <w:del w:id="229" w:author="Michael Decker" w:date="2020-03-20T16:38:00Z"/>
          <w:szCs w:val="24"/>
        </w:rPr>
        <w:pPrChange w:id="230" w:author="Michael Decker" w:date="2020-03-19T17:36:00Z">
          <w:pPr>
            <w:jc w:val="both"/>
          </w:pPr>
        </w:pPrChange>
      </w:pPr>
    </w:p>
    <w:p w14:paraId="2F8DC2C6" w14:textId="59AAAAEB"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ins w:id="231" w:author="Michael Decker" w:date="2020-03-19T17:36:00Z">
        <w:r w:rsidR="0033096B">
          <w:rPr>
            <w:szCs w:val="24"/>
          </w:rPr>
          <w:t xml:space="preserve">. </w:t>
        </w:r>
      </w:ins>
      <w:ins w:id="232" w:author="blake grills" w:date="2020-03-19T00:57:00Z">
        <w:del w:id="233" w:author="Michael Decker" w:date="2020-03-19T17:36:00Z">
          <w:r w:rsidR="0023523B" w:rsidDel="0033096B">
            <w:rPr>
              <w:szCs w:val="24"/>
            </w:rPr>
            <w:delText>,</w:delText>
          </w:r>
        </w:del>
        <w:r w:rsidR="0023523B">
          <w:rPr>
            <w:szCs w:val="24"/>
          </w:rPr>
          <w:t xml:space="preserve"> </w:t>
        </w:r>
      </w:ins>
      <w:ins w:id="234" w:author="Michael Decker" w:date="2020-03-19T17:36:00Z">
        <w:r w:rsidR="0033096B">
          <w:rPr>
            <w:szCs w:val="24"/>
          </w:rPr>
          <w:t>W</w:t>
        </w:r>
      </w:ins>
      <w:r w:rsidR="0023523B">
        <w:rPr>
          <w:szCs w:val="24"/>
        </w:rPr>
        <w:t xml:space="preserve">hile there are references to code within it, we do not consider it to be commented out code because as a majority it is English </w:t>
      </w:r>
      <w:ins w:id="235" w:author="Michael Decker" w:date="2020-03-19T17:36:00Z">
        <w:r w:rsidR="0033096B">
          <w:rPr>
            <w:szCs w:val="24"/>
          </w:rPr>
          <w:t>p</w:t>
        </w:r>
      </w:ins>
      <w:del w:id="236" w:author="Michael Decker" w:date="2020-03-19T17:36:00Z">
        <w:r w:rsidR="0023523B" w:rsidDel="0033096B">
          <w:rPr>
            <w:szCs w:val="24"/>
          </w:rPr>
          <w:delText>P</w:delText>
        </w:r>
      </w:del>
      <w:r w:rsidR="0023523B">
        <w:rPr>
          <w:szCs w:val="24"/>
        </w:rPr>
        <w:t>rose</w:t>
      </w:r>
      <w:ins w:id="237" w:author="Michael Decker" w:date="2020-03-19T17:36:00Z">
        <w:r w:rsidR="0033096B">
          <w:rPr>
            <w:szCs w:val="24"/>
          </w:rPr>
          <w:t xml:space="preserve"> with the </w:t>
        </w:r>
      </w:ins>
      <w:ins w:id="238" w:author="Michael Decker" w:date="2020-03-19T17:37:00Z">
        <w:r w:rsidR="0033096B">
          <w:rPr>
            <w:szCs w:val="24"/>
          </w:rPr>
          <w:t>references behaving like nouns</w:t>
        </w:r>
      </w:ins>
      <w:r w:rsidR="0023523B">
        <w:rPr>
          <w:szCs w:val="24"/>
        </w:rPr>
        <w:t xml:space="preserve">.  </w:t>
      </w:r>
      <w:commentRangeStart w:id="239"/>
      <w:r w:rsidR="0023523B">
        <w:rPr>
          <w:szCs w:val="24"/>
        </w:rPr>
        <w:t>The third comment is a sample of a single line which has still been commented out using a block c</w:t>
      </w:r>
      <w:commentRangeEnd w:id="239"/>
      <w:r w:rsidR="008E729E">
        <w:rPr>
          <w:rStyle w:val="CommentReference"/>
        </w:rPr>
        <w:commentReference w:id="239"/>
      </w:r>
      <w:r w:rsidR="0023523B">
        <w:rPr>
          <w:szCs w:val="24"/>
        </w:rPr>
        <w:t xml:space="preserve">omment. The fourth comment is a large block of commented out code. The fifth comment is unique in that it </w:t>
      </w:r>
      <w:del w:id="240" w:author="Michael Decker" w:date="2020-03-19T17:43:00Z">
        <w:r w:rsidR="0023523B" w:rsidDel="008E729E">
          <w:rPr>
            <w:szCs w:val="24"/>
          </w:rPr>
          <w:delText xml:space="preserve">contains </w:delText>
        </w:r>
      </w:del>
      <w:ins w:id="241" w:author="Michael Decker" w:date="2020-03-19T17:43:00Z">
        <w:r w:rsidR="008E729E">
          <w:rPr>
            <w:szCs w:val="24"/>
          </w:rPr>
          <w:t xml:space="preserve">is </w:t>
        </w:r>
      </w:ins>
      <w:r w:rsidR="0023523B">
        <w:rPr>
          <w:szCs w:val="24"/>
        </w:rPr>
        <w:t>commented</w:t>
      </w:r>
      <w:ins w:id="242" w:author="Michael Decker" w:date="2020-03-19T17:43:00Z">
        <w:r w:rsidR="008E729E">
          <w:rPr>
            <w:szCs w:val="24"/>
          </w:rPr>
          <w:t>-</w:t>
        </w:r>
      </w:ins>
      <w:del w:id="243" w:author="Michael Decker" w:date="2020-03-19T17:43:00Z">
        <w:r w:rsidR="0023523B" w:rsidDel="008E729E">
          <w:rPr>
            <w:szCs w:val="24"/>
          </w:rPr>
          <w:delText xml:space="preserve"> </w:delText>
        </w:r>
      </w:del>
      <w:r w:rsidR="0023523B">
        <w:rPr>
          <w:szCs w:val="24"/>
        </w:rPr>
        <w:t>out code</w:t>
      </w:r>
      <w:ins w:id="244" w:author="Michael Decker" w:date="2020-03-19T17:43:00Z">
        <w:r w:rsidR="008E729E">
          <w:rPr>
            <w:szCs w:val="24"/>
          </w:rPr>
          <w:t>, but only a single word and</w:t>
        </w:r>
      </w:ins>
      <w:r w:rsidR="0023523B">
        <w:rPr>
          <w:szCs w:val="24"/>
        </w:rPr>
        <w:t xml:space="preserve"> on the same line as </w:t>
      </w:r>
      <w:ins w:id="245" w:author="Michael Decker" w:date="2020-03-19T17:43:00Z">
        <w:r w:rsidR="008E729E">
          <w:rPr>
            <w:szCs w:val="24"/>
          </w:rPr>
          <w:t xml:space="preserve">additional </w:t>
        </w:r>
      </w:ins>
      <w:r w:rsidR="0023523B">
        <w:rPr>
          <w:szCs w:val="24"/>
        </w:rPr>
        <w:t>code</w:t>
      </w:r>
      <w:ins w:id="246" w:author="Michael Decker" w:date="2020-03-19T17:43:00Z">
        <w:r w:rsidR="008E729E">
          <w:rPr>
            <w:szCs w:val="24"/>
          </w:rPr>
          <w:t>.</w:t>
        </w:r>
      </w:ins>
      <w:del w:id="247" w:author="Michael Decker" w:date="2020-03-19T17:43:00Z">
        <w:r w:rsidR="0023523B" w:rsidDel="008E729E">
          <w:rPr>
            <w:szCs w:val="24"/>
          </w:rPr>
          <w:delText>,</w:delText>
        </w:r>
      </w:del>
      <w:ins w:id="248" w:author="Michael Decker" w:date="2020-03-19T17:43:00Z">
        <w:r w:rsidR="008E729E">
          <w:rPr>
            <w:szCs w:val="24"/>
          </w:rPr>
          <w:t xml:space="preserve"> </w:t>
        </w:r>
      </w:ins>
      <w:r w:rsidR="0023523B">
        <w:rPr>
          <w:szCs w:val="24"/>
        </w:rPr>
        <w:t xml:space="preserve"> </w:t>
      </w:r>
      <w:ins w:id="249" w:author="Michael Decker" w:date="2020-03-19T17:43:00Z">
        <w:r w:rsidR="008E729E">
          <w:rPr>
            <w:szCs w:val="24"/>
          </w:rPr>
          <w:t>I</w:t>
        </w:r>
      </w:ins>
      <w:del w:id="250" w:author="Michael Decker" w:date="2020-03-19T17:43:00Z">
        <w:r w:rsidR="0023523B" w:rsidDel="008E729E">
          <w:rPr>
            <w:szCs w:val="24"/>
          </w:rPr>
          <w:delText>i</w:delText>
        </w:r>
      </w:del>
      <w:r w:rsidR="0023523B">
        <w:rPr>
          <w:szCs w:val="24"/>
        </w:rPr>
        <w:t>n this case</w:t>
      </w:r>
      <w:ins w:id="251" w:author="Michael Decker" w:date="2020-03-19T17:43:00Z">
        <w:r w:rsidR="008E729E">
          <w:rPr>
            <w:szCs w:val="24"/>
          </w:rPr>
          <w:t>,</w:t>
        </w:r>
      </w:ins>
      <w:r w:rsidR="0023523B">
        <w:rPr>
          <w:szCs w:val="24"/>
        </w:rPr>
        <w:t xml:space="preserve"> the virtualization has been commented out </w:t>
      </w:r>
      <w:r w:rsidR="00BE3D3A">
        <w:rPr>
          <w:szCs w:val="24"/>
        </w:rPr>
        <w:t>making the function no longer virtual</w:t>
      </w:r>
      <w:ins w:id="252" w:author="Michael Decker" w:date="2020-03-19T17:44:00Z">
        <w:r w:rsidR="00A32FC8">
          <w:rPr>
            <w:szCs w:val="24"/>
          </w:rPr>
          <w:t xml:space="preserve"> (additionally, the author may be highlighting that the method is an inherited virtual function)</w:t>
        </w:r>
      </w:ins>
      <w:r w:rsidR="00BE3D3A">
        <w:rPr>
          <w:szCs w:val="24"/>
        </w:rPr>
        <w:t>.</w:t>
      </w:r>
    </w:p>
    <w:p w14:paraId="715009B5" w14:textId="796F934F" w:rsidR="004B145D" w:rsidDel="00F54079" w:rsidRDefault="004B145D" w:rsidP="005C666F">
      <w:pPr>
        <w:jc w:val="both"/>
        <w:rPr>
          <w:del w:id="253" w:author="Michael Decker" w:date="2020-03-20T16:38:00Z"/>
          <w:szCs w:val="24"/>
        </w:rPr>
      </w:pPr>
    </w:p>
    <w:p w14:paraId="656B7F33" w14:textId="22134964" w:rsidR="002F6928" w:rsidRPr="00A20996" w:rsidRDefault="002F6928" w:rsidP="00A20996">
      <w:pPr>
        <w:pStyle w:val="Caption"/>
        <w:keepNext/>
        <w:jc w:val="center"/>
        <w:rPr>
          <w:sz w:val="24"/>
          <w:szCs w:val="24"/>
        </w:rPr>
      </w:pPr>
      <w:bookmarkStart w:id="254"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137EB">
        <w:rPr>
          <w:noProof/>
          <w:sz w:val="24"/>
          <w:szCs w:val="24"/>
        </w:rPr>
        <w:t>3</w:t>
      </w:r>
      <w:r w:rsidRPr="00A20996">
        <w:rPr>
          <w:sz w:val="24"/>
          <w:szCs w:val="24"/>
        </w:rPr>
        <w:fldChar w:fldCharType="end"/>
      </w:r>
      <w:bookmarkEnd w:id="254"/>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10255"/>
        <w:gridCol w:w="2695"/>
        <w:tblGridChange w:id="255">
          <w:tblGrid>
            <w:gridCol w:w="9350"/>
            <w:gridCol w:w="905"/>
            <w:gridCol w:w="2695"/>
            <w:gridCol w:w="5750"/>
          </w:tblGrid>
        </w:tblGridChange>
      </w:tblGrid>
      <w:tr w:rsidR="0034127D" w14:paraId="6A51F34E" w14:textId="77777777" w:rsidTr="0033096B">
        <w:tc>
          <w:tcPr>
            <w:tcW w:w="10255" w:type="dxa"/>
          </w:tcPr>
          <w:p w14:paraId="5C879481" w14:textId="411CEF40" w:rsidR="0034127D" w:rsidRPr="0034127D" w:rsidRDefault="0034127D">
            <w:pPr>
              <w:spacing w:line="240" w:lineRule="auto"/>
              <w:ind w:firstLine="0"/>
              <w:jc w:val="center"/>
              <w:rPr>
                <w:rStyle w:val="Code"/>
                <w:i w:val="0"/>
                <w:iCs w:val="0"/>
                <w:color w:val="44546A" w:themeColor="text2"/>
                <w:sz w:val="22"/>
                <w:szCs w:val="22"/>
              </w:rPr>
              <w:pPrChange w:id="256" w:author="Michael Decker" w:date="2020-03-20T10:08:00Z">
                <w:pPr>
                  <w:spacing w:line="240" w:lineRule="auto"/>
                  <w:ind w:firstLine="0"/>
                </w:pPr>
              </w:pPrChange>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pPr>
              <w:spacing w:line="240" w:lineRule="auto"/>
              <w:ind w:firstLine="0"/>
              <w:jc w:val="center"/>
              <w:rPr>
                <w:szCs w:val="24"/>
              </w:rPr>
              <w:pPrChange w:id="257" w:author="Michael Decker" w:date="2020-03-20T10:08:00Z">
                <w:pPr>
                  <w:spacing w:line="240" w:lineRule="auto"/>
                  <w:ind w:firstLine="0"/>
                </w:pPr>
              </w:pPrChange>
            </w:pPr>
            <w:r w:rsidRPr="0034127D">
              <w:rPr>
                <w:b/>
                <w:bCs/>
                <w:szCs w:val="24"/>
              </w:rPr>
              <w:t>C</w:t>
            </w:r>
            <w:r w:rsidRPr="00D5236F">
              <w:rPr>
                <w:b/>
                <w:bCs/>
              </w:rPr>
              <w:t>omment Description</w:t>
            </w:r>
          </w:p>
        </w:tc>
      </w:tr>
      <w:tr w:rsidR="0034127D" w14:paraId="0E0D2B89" w14:textId="52907A7E" w:rsidTr="0033096B">
        <w:tblPrEx>
          <w:tblW w:w="0" w:type="auto"/>
          <w:tblPrExChange w:id="258" w:author="Michael Decker" w:date="2020-03-19T17:39:00Z">
            <w:tblPrEx>
              <w:tblW w:w="0" w:type="auto"/>
            </w:tblPrEx>
          </w:tblPrExChange>
        </w:tblPrEx>
        <w:tc>
          <w:tcPr>
            <w:tcW w:w="10255" w:type="dxa"/>
            <w:tcPrChange w:id="259" w:author="Michael Decker" w:date="2020-03-19T17:39:00Z">
              <w:tcPr>
                <w:tcW w:w="9350" w:type="dxa"/>
              </w:tcPr>
            </w:tcPrChange>
          </w:tcPr>
          <w:p w14:paraId="6E1FA7B0" w14:textId="77777777" w:rsidR="0034127D" w:rsidRPr="0033096B" w:rsidRDefault="0034127D" w:rsidP="0034127D">
            <w:pPr>
              <w:spacing w:line="240" w:lineRule="auto"/>
              <w:ind w:firstLine="0"/>
              <w:rPr>
                <w:rStyle w:val="Code"/>
                <w:sz w:val="22"/>
                <w:szCs w:val="22"/>
                <w:rPrChange w:id="260" w:author="Michael Decker" w:date="2020-03-19T17:38:00Z">
                  <w:rPr>
                    <w:szCs w:val="24"/>
                  </w:rPr>
                </w:rPrChange>
              </w:rPr>
            </w:pPr>
            <w:r w:rsidRPr="0033096B">
              <w:rPr>
                <w:rStyle w:val="Code"/>
                <w:sz w:val="22"/>
                <w:szCs w:val="22"/>
                <w:rPrChange w:id="261" w:author="Michael Decker" w:date="2020-03-19T17:38:00Z">
                  <w:rPr>
                    <w:szCs w:val="24"/>
                  </w:rPr>
                </w:rPrChange>
              </w:rPr>
              <w:t>/*</w:t>
            </w:r>
          </w:p>
          <w:p w14:paraId="4F70F064" w14:textId="77777777" w:rsidR="0034127D" w:rsidRPr="0033096B" w:rsidRDefault="0034127D" w:rsidP="0034127D">
            <w:pPr>
              <w:spacing w:line="240" w:lineRule="auto"/>
              <w:ind w:firstLine="0"/>
              <w:rPr>
                <w:rStyle w:val="Code"/>
                <w:sz w:val="22"/>
                <w:szCs w:val="22"/>
                <w:rPrChange w:id="262" w:author="Michael Decker" w:date="2020-03-19T17:38:00Z">
                  <w:rPr>
                    <w:szCs w:val="24"/>
                  </w:rPr>
                </w:rPrChange>
              </w:rPr>
            </w:pPr>
            <w:r w:rsidRPr="0033096B">
              <w:rPr>
                <w:rStyle w:val="Code"/>
                <w:sz w:val="22"/>
                <w:szCs w:val="22"/>
                <w:rPrChange w:id="263" w:author="Michael Decker" w:date="2020-03-19T17:38:00Z">
                  <w:rPr>
                    <w:szCs w:val="24"/>
                  </w:rPr>
                </w:rPrChange>
              </w:rPr>
              <w:t xml:space="preserve"> * Licensed under the Apache License, Version 2.0 (the "License");</w:t>
            </w:r>
          </w:p>
          <w:p w14:paraId="3AC30412" w14:textId="77777777" w:rsidR="0034127D" w:rsidRPr="0033096B" w:rsidRDefault="0034127D" w:rsidP="0034127D">
            <w:pPr>
              <w:spacing w:line="240" w:lineRule="auto"/>
              <w:ind w:firstLine="0"/>
              <w:rPr>
                <w:rStyle w:val="Code"/>
                <w:sz w:val="22"/>
                <w:szCs w:val="22"/>
                <w:rPrChange w:id="264" w:author="Michael Decker" w:date="2020-03-19T17:38:00Z">
                  <w:rPr>
                    <w:szCs w:val="24"/>
                  </w:rPr>
                </w:rPrChange>
              </w:rPr>
            </w:pPr>
            <w:r w:rsidRPr="0033096B">
              <w:rPr>
                <w:rStyle w:val="Code"/>
                <w:sz w:val="22"/>
                <w:szCs w:val="22"/>
                <w:rPrChange w:id="265" w:author="Michael Decker" w:date="2020-03-19T17:38:00Z">
                  <w:rPr>
                    <w:szCs w:val="24"/>
                  </w:rPr>
                </w:rPrChange>
              </w:rPr>
              <w:t xml:space="preserve"> * you may not use this file except in compliance with the License.</w:t>
            </w:r>
          </w:p>
          <w:p w14:paraId="667FF4E9" w14:textId="77777777" w:rsidR="0034127D" w:rsidRPr="0033096B" w:rsidRDefault="0034127D" w:rsidP="0034127D">
            <w:pPr>
              <w:spacing w:line="240" w:lineRule="auto"/>
              <w:ind w:firstLine="0"/>
              <w:rPr>
                <w:rStyle w:val="Code"/>
                <w:sz w:val="22"/>
                <w:szCs w:val="22"/>
                <w:rPrChange w:id="266" w:author="Michael Decker" w:date="2020-03-19T17:38:00Z">
                  <w:rPr>
                    <w:szCs w:val="24"/>
                  </w:rPr>
                </w:rPrChange>
              </w:rPr>
            </w:pPr>
            <w:r w:rsidRPr="0033096B">
              <w:rPr>
                <w:rStyle w:val="Code"/>
                <w:sz w:val="22"/>
                <w:szCs w:val="22"/>
                <w:rPrChange w:id="267" w:author="Michael Decker" w:date="2020-03-19T17:38:00Z">
                  <w:rPr>
                    <w:szCs w:val="24"/>
                  </w:rPr>
                </w:rPrChange>
              </w:rPr>
              <w:t xml:space="preserve"> * You may obtain a copy of the License at</w:t>
            </w:r>
          </w:p>
          <w:p w14:paraId="55E38EB2" w14:textId="77777777" w:rsidR="0034127D" w:rsidRPr="0033096B" w:rsidRDefault="0034127D" w:rsidP="0034127D">
            <w:pPr>
              <w:spacing w:line="240" w:lineRule="auto"/>
              <w:ind w:firstLine="0"/>
              <w:rPr>
                <w:rStyle w:val="Code"/>
                <w:sz w:val="22"/>
                <w:szCs w:val="22"/>
                <w:rPrChange w:id="268" w:author="Michael Decker" w:date="2020-03-19T17:38:00Z">
                  <w:rPr>
                    <w:szCs w:val="24"/>
                  </w:rPr>
                </w:rPrChange>
              </w:rPr>
            </w:pPr>
            <w:r w:rsidRPr="0033096B">
              <w:rPr>
                <w:rStyle w:val="Code"/>
                <w:sz w:val="22"/>
                <w:szCs w:val="22"/>
                <w:rPrChange w:id="269" w:author="Michael Decker" w:date="2020-03-19T17:38:00Z">
                  <w:rPr>
                    <w:szCs w:val="24"/>
                  </w:rPr>
                </w:rPrChange>
              </w:rPr>
              <w:t xml:space="preserve"> *</w:t>
            </w:r>
          </w:p>
          <w:p w14:paraId="15E62CC4" w14:textId="77777777" w:rsidR="0034127D" w:rsidRPr="0033096B" w:rsidRDefault="0034127D" w:rsidP="0034127D">
            <w:pPr>
              <w:spacing w:line="240" w:lineRule="auto"/>
              <w:ind w:firstLine="0"/>
              <w:rPr>
                <w:rStyle w:val="Code"/>
                <w:sz w:val="22"/>
                <w:szCs w:val="22"/>
                <w:rPrChange w:id="270" w:author="Michael Decker" w:date="2020-03-19T17:38:00Z">
                  <w:rPr>
                    <w:szCs w:val="24"/>
                  </w:rPr>
                </w:rPrChange>
              </w:rPr>
            </w:pPr>
            <w:r w:rsidRPr="0033096B">
              <w:rPr>
                <w:rStyle w:val="Code"/>
                <w:sz w:val="22"/>
                <w:szCs w:val="22"/>
                <w:rPrChange w:id="271" w:author="Michael Decker" w:date="2020-03-19T17:38:00Z">
                  <w:rPr>
                    <w:szCs w:val="24"/>
                  </w:rPr>
                </w:rPrChange>
              </w:rPr>
              <w:t xml:space="preserve"> * http://www.apache.org/licenses/LICENSE-2.0</w:t>
            </w:r>
          </w:p>
          <w:p w14:paraId="3A501679" w14:textId="77777777" w:rsidR="0034127D" w:rsidRPr="0033096B" w:rsidRDefault="0034127D" w:rsidP="0034127D">
            <w:pPr>
              <w:spacing w:line="240" w:lineRule="auto"/>
              <w:ind w:firstLine="0"/>
              <w:rPr>
                <w:rStyle w:val="Code"/>
                <w:sz w:val="22"/>
                <w:szCs w:val="22"/>
                <w:rPrChange w:id="272" w:author="Michael Decker" w:date="2020-03-19T17:38:00Z">
                  <w:rPr>
                    <w:szCs w:val="24"/>
                  </w:rPr>
                </w:rPrChange>
              </w:rPr>
            </w:pPr>
            <w:r w:rsidRPr="0033096B">
              <w:rPr>
                <w:rStyle w:val="Code"/>
                <w:sz w:val="22"/>
                <w:szCs w:val="22"/>
                <w:rPrChange w:id="273" w:author="Michael Decker" w:date="2020-03-19T17:38:00Z">
                  <w:rPr>
                    <w:szCs w:val="24"/>
                  </w:rPr>
                </w:rPrChange>
              </w:rPr>
              <w:t xml:space="preserve"> *</w:t>
            </w:r>
          </w:p>
          <w:p w14:paraId="2D7AED6F" w14:textId="77777777" w:rsidR="0034127D" w:rsidRPr="0033096B" w:rsidRDefault="0034127D" w:rsidP="0034127D">
            <w:pPr>
              <w:spacing w:line="240" w:lineRule="auto"/>
              <w:ind w:firstLine="0"/>
              <w:rPr>
                <w:rStyle w:val="Code"/>
                <w:sz w:val="22"/>
                <w:szCs w:val="22"/>
                <w:rPrChange w:id="274" w:author="Michael Decker" w:date="2020-03-19T17:38:00Z">
                  <w:rPr>
                    <w:szCs w:val="24"/>
                  </w:rPr>
                </w:rPrChange>
              </w:rPr>
            </w:pPr>
            <w:r w:rsidRPr="0033096B">
              <w:rPr>
                <w:rStyle w:val="Code"/>
                <w:sz w:val="22"/>
                <w:szCs w:val="22"/>
                <w:rPrChange w:id="275" w:author="Michael Decker" w:date="2020-03-19T17:38:00Z">
                  <w:rPr>
                    <w:szCs w:val="24"/>
                  </w:rPr>
                </w:rPrChange>
              </w:rPr>
              <w:t xml:space="preserve"> * Unless required by applicable law or agreed to in writing, software</w:t>
            </w:r>
          </w:p>
          <w:p w14:paraId="5FF38E1E" w14:textId="77777777" w:rsidR="0034127D" w:rsidRPr="0033096B" w:rsidRDefault="0034127D" w:rsidP="0034127D">
            <w:pPr>
              <w:spacing w:line="240" w:lineRule="auto"/>
              <w:ind w:firstLine="0"/>
              <w:rPr>
                <w:rStyle w:val="Code"/>
                <w:sz w:val="22"/>
                <w:szCs w:val="22"/>
                <w:rPrChange w:id="276" w:author="Michael Decker" w:date="2020-03-19T17:38:00Z">
                  <w:rPr>
                    <w:szCs w:val="24"/>
                  </w:rPr>
                </w:rPrChange>
              </w:rPr>
            </w:pPr>
            <w:r w:rsidRPr="0033096B">
              <w:rPr>
                <w:rStyle w:val="Code"/>
                <w:sz w:val="22"/>
                <w:szCs w:val="22"/>
                <w:rPrChange w:id="277" w:author="Michael Decker" w:date="2020-03-19T17:38:00Z">
                  <w:rPr>
                    <w:szCs w:val="24"/>
                  </w:rPr>
                </w:rPrChange>
              </w:rPr>
              <w:t xml:space="preserve"> * distributed under the License is distributed on an "AS IS" BASIS,</w:t>
            </w:r>
          </w:p>
          <w:p w14:paraId="1DA00A17" w14:textId="77777777" w:rsidR="0034127D" w:rsidRPr="0033096B" w:rsidRDefault="0034127D" w:rsidP="0034127D">
            <w:pPr>
              <w:spacing w:line="240" w:lineRule="auto"/>
              <w:ind w:firstLine="0"/>
              <w:rPr>
                <w:rStyle w:val="Code"/>
                <w:sz w:val="22"/>
                <w:szCs w:val="22"/>
                <w:rPrChange w:id="278" w:author="Michael Decker" w:date="2020-03-19T17:38:00Z">
                  <w:rPr>
                    <w:szCs w:val="24"/>
                  </w:rPr>
                </w:rPrChange>
              </w:rPr>
            </w:pPr>
            <w:r w:rsidRPr="0033096B">
              <w:rPr>
                <w:rStyle w:val="Code"/>
                <w:sz w:val="22"/>
                <w:szCs w:val="22"/>
                <w:rPrChange w:id="279" w:author="Michael Decker" w:date="2020-03-19T17:38:00Z">
                  <w:rPr>
                    <w:szCs w:val="24"/>
                  </w:rPr>
                </w:rPrChange>
              </w:rPr>
              <w:t xml:space="preserve"> * WITHOUT WARRANTIES OR CONDITIONS OF ANY KIND, either express or implied.</w:t>
            </w:r>
          </w:p>
          <w:p w14:paraId="1FAFCB21" w14:textId="77777777" w:rsidR="0034127D" w:rsidRPr="0033096B" w:rsidRDefault="0034127D" w:rsidP="0034127D">
            <w:pPr>
              <w:spacing w:line="240" w:lineRule="auto"/>
              <w:ind w:firstLine="0"/>
              <w:rPr>
                <w:rStyle w:val="Code"/>
                <w:sz w:val="22"/>
                <w:szCs w:val="22"/>
                <w:rPrChange w:id="280" w:author="Michael Decker" w:date="2020-03-19T17:38:00Z">
                  <w:rPr>
                    <w:szCs w:val="24"/>
                  </w:rPr>
                </w:rPrChange>
              </w:rPr>
            </w:pPr>
            <w:r w:rsidRPr="0033096B">
              <w:rPr>
                <w:rStyle w:val="Code"/>
                <w:sz w:val="22"/>
                <w:szCs w:val="22"/>
                <w:rPrChange w:id="281" w:author="Michael Decker" w:date="2020-03-19T17:38:00Z">
                  <w:rPr>
                    <w:szCs w:val="24"/>
                  </w:rPr>
                </w:rPrChange>
              </w:rPr>
              <w:t xml:space="preserve"> * See the License for the specific language governing permissions and</w:t>
            </w:r>
          </w:p>
          <w:p w14:paraId="3610825D" w14:textId="77777777" w:rsidR="0034127D" w:rsidRPr="0033096B" w:rsidRDefault="0034127D" w:rsidP="0034127D">
            <w:pPr>
              <w:spacing w:line="240" w:lineRule="auto"/>
              <w:ind w:firstLine="0"/>
              <w:rPr>
                <w:rStyle w:val="Code"/>
                <w:sz w:val="22"/>
                <w:szCs w:val="22"/>
                <w:rPrChange w:id="282" w:author="Michael Decker" w:date="2020-03-19T17:38:00Z">
                  <w:rPr>
                    <w:szCs w:val="24"/>
                  </w:rPr>
                </w:rPrChange>
              </w:rPr>
            </w:pPr>
            <w:r w:rsidRPr="0033096B">
              <w:rPr>
                <w:rStyle w:val="Code"/>
                <w:sz w:val="22"/>
                <w:szCs w:val="22"/>
                <w:rPrChange w:id="283" w:author="Michael Decker" w:date="2020-03-19T17:38:00Z">
                  <w:rPr>
                    <w:szCs w:val="24"/>
                  </w:rPr>
                </w:rPrChange>
              </w:rPr>
              <w:t xml:space="preserve"> * limitations under the License.</w:t>
            </w:r>
          </w:p>
          <w:p w14:paraId="7CCE367C" w14:textId="3265E74D" w:rsidR="0034127D" w:rsidRPr="0033096B" w:rsidRDefault="0034127D" w:rsidP="0034127D">
            <w:pPr>
              <w:spacing w:line="240" w:lineRule="auto"/>
              <w:ind w:firstLine="0"/>
              <w:rPr>
                <w:rStyle w:val="Code"/>
                <w:sz w:val="22"/>
                <w:szCs w:val="22"/>
                <w:rPrChange w:id="284" w:author="Michael Decker" w:date="2020-03-19T17:38:00Z">
                  <w:rPr>
                    <w:szCs w:val="24"/>
                  </w:rPr>
                </w:rPrChange>
              </w:rPr>
            </w:pPr>
            <w:r w:rsidRPr="0033096B">
              <w:rPr>
                <w:rStyle w:val="Code"/>
                <w:sz w:val="22"/>
                <w:szCs w:val="22"/>
                <w:rPrChange w:id="285" w:author="Michael Decker" w:date="2020-03-19T17:38:00Z">
                  <w:rPr>
                    <w:szCs w:val="24"/>
                  </w:rPr>
                </w:rPrChange>
              </w:rPr>
              <w:t xml:space="preserve"> */</w:t>
            </w:r>
          </w:p>
        </w:tc>
        <w:tc>
          <w:tcPr>
            <w:tcW w:w="2695" w:type="dxa"/>
            <w:tcPrChange w:id="286" w:author="Michael Decker" w:date="2020-03-19T17:39:00Z">
              <w:tcPr>
                <w:tcW w:w="9350" w:type="dxa"/>
                <w:gridSpan w:val="3"/>
              </w:tcPr>
            </w:tcPrChange>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33096B">
        <w:tblPrEx>
          <w:tblW w:w="0" w:type="auto"/>
          <w:tblPrExChange w:id="287" w:author="Michael Decker" w:date="2020-03-19T17:39:00Z">
            <w:tblPrEx>
              <w:tblW w:w="0" w:type="auto"/>
            </w:tblPrEx>
          </w:tblPrExChange>
        </w:tblPrEx>
        <w:tc>
          <w:tcPr>
            <w:tcW w:w="10255" w:type="dxa"/>
            <w:tcPrChange w:id="288" w:author="Michael Decker" w:date="2020-03-19T17:39:00Z">
              <w:tcPr>
                <w:tcW w:w="9350" w:type="dxa"/>
              </w:tcPr>
            </w:tcPrChange>
          </w:tcPr>
          <w:p w14:paraId="6F115DF5" w14:textId="77777777" w:rsidR="0034127D" w:rsidRPr="0033096B" w:rsidRDefault="0034127D" w:rsidP="0034127D">
            <w:pPr>
              <w:spacing w:line="240" w:lineRule="auto"/>
              <w:ind w:firstLine="0"/>
              <w:rPr>
                <w:rStyle w:val="Code"/>
                <w:sz w:val="22"/>
                <w:szCs w:val="22"/>
                <w:rPrChange w:id="289" w:author="Michael Decker" w:date="2020-03-19T17:38:00Z">
                  <w:rPr>
                    <w:szCs w:val="24"/>
                  </w:rPr>
                </w:rPrChange>
              </w:rPr>
            </w:pPr>
            <w:r w:rsidRPr="0033096B">
              <w:rPr>
                <w:rStyle w:val="Code"/>
                <w:sz w:val="22"/>
                <w:szCs w:val="22"/>
                <w:rPrChange w:id="290" w:author="Michael Decker" w:date="2020-03-19T17:38:00Z">
                  <w:rPr>
                    <w:szCs w:val="24"/>
                  </w:rPr>
                </w:rPrChange>
              </w:rPr>
              <w:t>/*</w:t>
            </w:r>
          </w:p>
          <w:p w14:paraId="084E61B7" w14:textId="77777777" w:rsidR="0034127D" w:rsidRPr="0033096B" w:rsidRDefault="0034127D" w:rsidP="0034127D">
            <w:pPr>
              <w:spacing w:line="240" w:lineRule="auto"/>
              <w:ind w:firstLine="0"/>
              <w:rPr>
                <w:rStyle w:val="Code"/>
                <w:sz w:val="22"/>
                <w:szCs w:val="22"/>
                <w:rPrChange w:id="291" w:author="Michael Decker" w:date="2020-03-19T17:38:00Z">
                  <w:rPr>
                    <w:szCs w:val="24"/>
                  </w:rPr>
                </w:rPrChange>
              </w:rPr>
            </w:pPr>
            <w:r w:rsidRPr="0033096B">
              <w:rPr>
                <w:rStyle w:val="Code"/>
                <w:sz w:val="22"/>
                <w:szCs w:val="22"/>
                <w:rPrChange w:id="292" w:author="Michael Decker" w:date="2020-03-19T17:38:00Z">
                  <w:rPr>
                    <w:szCs w:val="24"/>
                  </w:rPr>
                </w:rPrChange>
              </w:rPr>
              <w:t xml:space="preserve"> * </w:t>
            </w:r>
            <w:proofErr w:type="spellStart"/>
            <w:r w:rsidRPr="0033096B">
              <w:rPr>
                <w:rStyle w:val="Code"/>
                <w:sz w:val="22"/>
                <w:szCs w:val="22"/>
                <w:rPrChange w:id="293" w:author="Michael Decker" w:date="2020-03-19T17:38:00Z">
                  <w:rPr>
                    <w:szCs w:val="24"/>
                  </w:rPr>
                </w:rPrChange>
              </w:rPr>
              <w:t>findInternal</w:t>
            </w:r>
            <w:proofErr w:type="spellEnd"/>
            <w:r w:rsidRPr="0033096B">
              <w:rPr>
                <w:rStyle w:val="Code"/>
                <w:sz w:val="22"/>
                <w:szCs w:val="22"/>
                <w:rPrChange w:id="294" w:author="Michael Decker" w:date="2020-03-19T17:38:00Z">
                  <w:rPr>
                    <w:szCs w:val="24"/>
                  </w:rPr>
                </w:rPrChange>
              </w:rPr>
              <w:t xml:space="preserve"> --</w:t>
            </w:r>
          </w:p>
          <w:p w14:paraId="42075790" w14:textId="77777777" w:rsidR="0034127D" w:rsidRPr="0033096B" w:rsidRDefault="0034127D" w:rsidP="0034127D">
            <w:pPr>
              <w:spacing w:line="240" w:lineRule="auto"/>
              <w:ind w:firstLine="0"/>
              <w:rPr>
                <w:rStyle w:val="Code"/>
                <w:sz w:val="22"/>
                <w:szCs w:val="22"/>
                <w:rPrChange w:id="295" w:author="Michael Decker" w:date="2020-03-19T17:38:00Z">
                  <w:rPr>
                    <w:szCs w:val="24"/>
                  </w:rPr>
                </w:rPrChange>
              </w:rPr>
            </w:pPr>
            <w:r w:rsidRPr="0033096B">
              <w:rPr>
                <w:rStyle w:val="Code"/>
                <w:sz w:val="22"/>
                <w:szCs w:val="22"/>
                <w:rPrChange w:id="296" w:author="Michael Decker" w:date="2020-03-19T17:38:00Z">
                  <w:rPr>
                    <w:szCs w:val="24"/>
                  </w:rPr>
                </w:rPrChange>
              </w:rPr>
              <w:t xml:space="preserve"> *</w:t>
            </w:r>
          </w:p>
          <w:p w14:paraId="2EB6FDFD" w14:textId="77777777" w:rsidR="0034127D" w:rsidRPr="0033096B" w:rsidRDefault="0034127D" w:rsidP="0034127D">
            <w:pPr>
              <w:spacing w:line="240" w:lineRule="auto"/>
              <w:ind w:firstLine="0"/>
              <w:rPr>
                <w:rStyle w:val="Code"/>
                <w:sz w:val="22"/>
                <w:szCs w:val="22"/>
                <w:rPrChange w:id="297" w:author="Michael Decker" w:date="2020-03-19T17:38:00Z">
                  <w:rPr>
                    <w:szCs w:val="24"/>
                  </w:rPr>
                </w:rPrChange>
              </w:rPr>
            </w:pPr>
            <w:r w:rsidRPr="0033096B">
              <w:rPr>
                <w:rStyle w:val="Code"/>
                <w:sz w:val="22"/>
                <w:szCs w:val="22"/>
                <w:rPrChange w:id="298" w:author="Michael Decker" w:date="2020-03-19T17:38:00Z">
                  <w:rPr>
                    <w:szCs w:val="24"/>
                  </w:rPr>
                </w:rPrChange>
              </w:rPr>
              <w:t xml:space="preserve"> *   Sets </w:t>
            </w:r>
            <w:proofErr w:type="spellStart"/>
            <w:proofErr w:type="gramStart"/>
            <w:r w:rsidRPr="0033096B">
              <w:rPr>
                <w:rStyle w:val="Code"/>
                <w:sz w:val="22"/>
                <w:szCs w:val="22"/>
                <w:rPrChange w:id="299" w:author="Michael Decker" w:date="2020-03-19T17:38:00Z">
                  <w:rPr>
                    <w:szCs w:val="24"/>
                  </w:rPr>
                </w:rPrChange>
              </w:rPr>
              <w:t>ret.second</w:t>
            </w:r>
            <w:proofErr w:type="spellEnd"/>
            <w:proofErr w:type="gramEnd"/>
            <w:r w:rsidRPr="0033096B">
              <w:rPr>
                <w:rStyle w:val="Code"/>
                <w:sz w:val="22"/>
                <w:szCs w:val="22"/>
                <w:rPrChange w:id="300" w:author="Michael Decker" w:date="2020-03-19T17:38:00Z">
                  <w:rPr>
                    <w:szCs w:val="24"/>
                  </w:rPr>
                </w:rPrChange>
              </w:rPr>
              <w:t xml:space="preserve"> to value found and </w:t>
            </w:r>
            <w:proofErr w:type="spellStart"/>
            <w:r w:rsidRPr="0033096B">
              <w:rPr>
                <w:rStyle w:val="Code"/>
                <w:sz w:val="22"/>
                <w:szCs w:val="22"/>
                <w:rPrChange w:id="301" w:author="Michael Decker" w:date="2020-03-19T17:38:00Z">
                  <w:rPr>
                    <w:szCs w:val="24"/>
                  </w:rPr>
                </w:rPrChange>
              </w:rPr>
              <w:t>ret.index</w:t>
            </w:r>
            <w:proofErr w:type="spellEnd"/>
            <w:r w:rsidRPr="0033096B">
              <w:rPr>
                <w:rStyle w:val="Code"/>
                <w:sz w:val="22"/>
                <w:szCs w:val="22"/>
                <w:rPrChange w:id="302" w:author="Michael Decker" w:date="2020-03-19T17:38:00Z">
                  <w:rPr>
                    <w:szCs w:val="24"/>
                  </w:rPr>
                </w:rPrChange>
              </w:rPr>
              <w:t xml:space="preserve"> to index</w:t>
            </w:r>
          </w:p>
          <w:p w14:paraId="3D3AA21C" w14:textId="77777777" w:rsidR="0034127D" w:rsidRPr="0033096B" w:rsidRDefault="0034127D" w:rsidP="0034127D">
            <w:pPr>
              <w:spacing w:line="240" w:lineRule="auto"/>
              <w:ind w:firstLine="0"/>
              <w:rPr>
                <w:rStyle w:val="Code"/>
                <w:sz w:val="22"/>
                <w:szCs w:val="22"/>
                <w:rPrChange w:id="303" w:author="Michael Decker" w:date="2020-03-19T17:38:00Z">
                  <w:rPr>
                    <w:szCs w:val="24"/>
                  </w:rPr>
                </w:rPrChange>
              </w:rPr>
            </w:pPr>
            <w:r w:rsidRPr="0033096B">
              <w:rPr>
                <w:rStyle w:val="Code"/>
                <w:sz w:val="22"/>
                <w:szCs w:val="22"/>
                <w:rPrChange w:id="304" w:author="Michael Decker" w:date="2020-03-19T17:38:00Z">
                  <w:rPr>
                    <w:szCs w:val="24"/>
                  </w:rPr>
                </w:rPrChange>
              </w:rPr>
              <w:t xml:space="preserve"> *   of key and returns true, or if key does not exist returns false and</w:t>
            </w:r>
          </w:p>
          <w:p w14:paraId="0D69E5CA" w14:textId="77777777" w:rsidR="0034127D" w:rsidRPr="0033096B" w:rsidRDefault="0034127D" w:rsidP="0034127D">
            <w:pPr>
              <w:spacing w:line="240" w:lineRule="auto"/>
              <w:ind w:firstLine="0"/>
              <w:rPr>
                <w:rStyle w:val="Code"/>
                <w:sz w:val="22"/>
                <w:szCs w:val="22"/>
                <w:rPrChange w:id="305" w:author="Michael Decker" w:date="2020-03-19T17:38:00Z">
                  <w:rPr>
                    <w:szCs w:val="24"/>
                  </w:rPr>
                </w:rPrChange>
              </w:rPr>
            </w:pPr>
            <w:r w:rsidRPr="0033096B">
              <w:rPr>
                <w:rStyle w:val="Code"/>
                <w:sz w:val="22"/>
                <w:szCs w:val="22"/>
                <w:rPrChange w:id="306" w:author="Michael Decker" w:date="2020-03-19T17:38:00Z">
                  <w:rPr>
                    <w:szCs w:val="24"/>
                  </w:rPr>
                </w:rPrChange>
              </w:rPr>
              <w:t xml:space="preserve"> *   </w:t>
            </w:r>
            <w:proofErr w:type="spellStart"/>
            <w:proofErr w:type="gramStart"/>
            <w:r w:rsidRPr="0033096B">
              <w:rPr>
                <w:rStyle w:val="Code"/>
                <w:sz w:val="22"/>
                <w:szCs w:val="22"/>
                <w:rPrChange w:id="307" w:author="Michael Decker" w:date="2020-03-19T17:38:00Z">
                  <w:rPr>
                    <w:szCs w:val="24"/>
                  </w:rPr>
                </w:rPrChange>
              </w:rPr>
              <w:t>ret.index</w:t>
            </w:r>
            <w:proofErr w:type="spellEnd"/>
            <w:proofErr w:type="gramEnd"/>
            <w:r w:rsidRPr="0033096B">
              <w:rPr>
                <w:rStyle w:val="Code"/>
                <w:sz w:val="22"/>
                <w:szCs w:val="22"/>
                <w:rPrChange w:id="308" w:author="Michael Decker" w:date="2020-03-19T17:38:00Z">
                  <w:rPr>
                    <w:szCs w:val="24"/>
                  </w:rPr>
                </w:rPrChange>
              </w:rPr>
              <w:t xml:space="preserve"> is set to capacity_.</w:t>
            </w:r>
          </w:p>
          <w:p w14:paraId="5684F6F7" w14:textId="32A13327" w:rsidR="0034127D" w:rsidRPr="0033096B" w:rsidRDefault="0034127D" w:rsidP="0034127D">
            <w:pPr>
              <w:spacing w:line="240" w:lineRule="auto"/>
              <w:ind w:firstLine="0"/>
              <w:rPr>
                <w:rStyle w:val="Code"/>
                <w:sz w:val="22"/>
                <w:szCs w:val="22"/>
                <w:rPrChange w:id="309" w:author="Michael Decker" w:date="2020-03-19T17:38:00Z">
                  <w:rPr>
                    <w:szCs w:val="24"/>
                  </w:rPr>
                </w:rPrChange>
              </w:rPr>
            </w:pPr>
            <w:r w:rsidRPr="0033096B">
              <w:rPr>
                <w:rStyle w:val="Code"/>
                <w:sz w:val="22"/>
                <w:szCs w:val="22"/>
                <w:rPrChange w:id="310" w:author="Michael Decker" w:date="2020-03-19T17:38:00Z">
                  <w:rPr>
                    <w:szCs w:val="24"/>
                  </w:rPr>
                </w:rPrChange>
              </w:rPr>
              <w:t xml:space="preserve"> */</w:t>
            </w:r>
          </w:p>
        </w:tc>
        <w:tc>
          <w:tcPr>
            <w:tcW w:w="2695" w:type="dxa"/>
            <w:tcPrChange w:id="311" w:author="Michael Decker" w:date="2020-03-19T17:39:00Z">
              <w:tcPr>
                <w:tcW w:w="9350" w:type="dxa"/>
                <w:gridSpan w:val="3"/>
              </w:tcPr>
            </w:tcPrChange>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33096B">
        <w:tblPrEx>
          <w:tblW w:w="0" w:type="auto"/>
          <w:tblPrExChange w:id="312" w:author="Michael Decker" w:date="2020-03-19T17:39:00Z">
            <w:tblPrEx>
              <w:tblW w:w="0" w:type="auto"/>
            </w:tblPrEx>
          </w:tblPrExChange>
        </w:tblPrEx>
        <w:tc>
          <w:tcPr>
            <w:tcW w:w="10255" w:type="dxa"/>
            <w:tcPrChange w:id="313" w:author="Michael Decker" w:date="2020-03-19T17:39:00Z">
              <w:tcPr>
                <w:tcW w:w="9350" w:type="dxa"/>
              </w:tcPr>
            </w:tcPrChange>
          </w:tcPr>
          <w:p w14:paraId="40878E94" w14:textId="77F17ECC" w:rsidR="0034127D" w:rsidRPr="0033096B" w:rsidRDefault="0034127D" w:rsidP="0034127D">
            <w:pPr>
              <w:ind w:firstLine="0"/>
              <w:jc w:val="center"/>
              <w:rPr>
                <w:rStyle w:val="Code"/>
                <w:sz w:val="22"/>
                <w:szCs w:val="22"/>
                <w:rPrChange w:id="314" w:author="Michael Decker" w:date="2020-03-19T17:38:00Z">
                  <w:rPr>
                    <w:szCs w:val="24"/>
                  </w:rPr>
                </w:rPrChange>
              </w:rPr>
            </w:pPr>
            <w:r w:rsidRPr="0033096B">
              <w:rPr>
                <w:rStyle w:val="Code"/>
                <w:sz w:val="22"/>
                <w:szCs w:val="22"/>
                <w:rPrChange w:id="315" w:author="Michael Decker" w:date="2020-03-19T17:38:00Z">
                  <w:rPr>
                    <w:szCs w:val="24"/>
                  </w:rPr>
                </w:rPrChange>
              </w:rPr>
              <w:t xml:space="preserve">/* Tests are based on the examples in the </w:t>
            </w:r>
            <w:proofErr w:type="spellStart"/>
            <w:r w:rsidRPr="0033096B">
              <w:rPr>
                <w:rStyle w:val="Code"/>
                <w:sz w:val="22"/>
                <w:szCs w:val="22"/>
                <w:rPrChange w:id="316" w:author="Michael Decker" w:date="2020-03-19T17:38:00Z">
                  <w:rPr>
                    <w:szCs w:val="24"/>
                  </w:rPr>
                </w:rPrChange>
              </w:rPr>
              <w:t>pandoc</w:t>
            </w:r>
            <w:proofErr w:type="spellEnd"/>
            <w:r w:rsidRPr="0033096B">
              <w:rPr>
                <w:rStyle w:val="Code"/>
                <w:sz w:val="22"/>
                <w:szCs w:val="22"/>
                <w:rPrChange w:id="317" w:author="Michael Decker" w:date="2020-03-19T17:38:00Z">
                  <w:rPr>
                    <w:szCs w:val="24"/>
                  </w:rPr>
                </w:rPrChange>
              </w:rPr>
              <w:t xml:space="preserve"> documentation */</w:t>
            </w:r>
          </w:p>
        </w:tc>
        <w:tc>
          <w:tcPr>
            <w:tcW w:w="2695" w:type="dxa"/>
            <w:tcPrChange w:id="318" w:author="Michael Decker" w:date="2020-03-19T17:39:00Z">
              <w:tcPr>
                <w:tcW w:w="9350" w:type="dxa"/>
                <w:gridSpan w:val="3"/>
              </w:tcPr>
            </w:tcPrChange>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33096B">
        <w:tblPrEx>
          <w:tblW w:w="0" w:type="auto"/>
          <w:tblPrExChange w:id="319" w:author="Michael Decker" w:date="2020-03-19T17:39:00Z">
            <w:tblPrEx>
              <w:tblW w:w="0" w:type="auto"/>
            </w:tblPrEx>
          </w:tblPrExChange>
        </w:tblPrEx>
        <w:tc>
          <w:tcPr>
            <w:tcW w:w="10255" w:type="dxa"/>
            <w:tcPrChange w:id="320" w:author="Michael Decker" w:date="2020-03-19T17:39:00Z">
              <w:tcPr>
                <w:tcW w:w="9350" w:type="dxa"/>
              </w:tcPr>
            </w:tcPrChange>
          </w:tcPr>
          <w:p w14:paraId="7097ACD0" w14:textId="77777777" w:rsidR="0034127D" w:rsidRPr="0033096B" w:rsidRDefault="0034127D" w:rsidP="0034127D">
            <w:pPr>
              <w:spacing w:line="240" w:lineRule="auto"/>
              <w:ind w:firstLine="0"/>
              <w:rPr>
                <w:rStyle w:val="Code"/>
                <w:sz w:val="22"/>
                <w:szCs w:val="22"/>
                <w:rPrChange w:id="321" w:author="Michael Decker" w:date="2020-03-19T17:38:00Z">
                  <w:rPr>
                    <w:szCs w:val="24"/>
                  </w:rPr>
                </w:rPrChange>
              </w:rPr>
            </w:pPr>
            <w:r w:rsidRPr="0033096B">
              <w:rPr>
                <w:rStyle w:val="Code"/>
                <w:sz w:val="22"/>
                <w:szCs w:val="22"/>
                <w:rPrChange w:id="322" w:author="Michael Decker" w:date="2020-03-19T17:38:00Z">
                  <w:rPr>
                    <w:szCs w:val="24"/>
                  </w:rPr>
                </w:rPrChange>
              </w:rPr>
              <w:t xml:space="preserve">/*var </w:t>
            </w:r>
            <w:proofErr w:type="spellStart"/>
            <w:r w:rsidRPr="0033096B">
              <w:rPr>
                <w:rStyle w:val="Code"/>
                <w:sz w:val="22"/>
                <w:szCs w:val="22"/>
                <w:rPrChange w:id="323" w:author="Michael Decker" w:date="2020-03-19T17:38:00Z">
                  <w:rPr>
                    <w:szCs w:val="24"/>
                  </w:rPr>
                </w:rPrChange>
              </w:rPr>
              <w:t>cour</w:t>
            </w:r>
            <w:proofErr w:type="spellEnd"/>
            <w:r w:rsidRPr="0033096B">
              <w:rPr>
                <w:rStyle w:val="Code"/>
                <w:sz w:val="22"/>
                <w:szCs w:val="22"/>
                <w:rPrChange w:id="324" w:author="Michael Decker" w:date="2020-03-19T17:38:00Z">
                  <w:rPr>
                    <w:szCs w:val="24"/>
                  </w:rPr>
                </w:rPrChange>
              </w:rPr>
              <w:t xml:space="preserve"> = </w:t>
            </w:r>
            <w:proofErr w:type="spellStart"/>
            <w:proofErr w:type="gramStart"/>
            <w:r w:rsidRPr="0033096B">
              <w:rPr>
                <w:rStyle w:val="Code"/>
                <w:sz w:val="22"/>
                <w:szCs w:val="22"/>
                <w:rPrChange w:id="325" w:author="Michael Decker" w:date="2020-03-19T17:38:00Z">
                  <w:rPr>
                    <w:szCs w:val="24"/>
                  </w:rPr>
                </w:rPrChange>
              </w:rPr>
              <w:t>EntityManager</w:t>
            </w:r>
            <w:proofErr w:type="spellEnd"/>
            <w:r w:rsidRPr="0033096B">
              <w:rPr>
                <w:rStyle w:val="Code"/>
                <w:sz w:val="22"/>
                <w:szCs w:val="22"/>
                <w:rPrChange w:id="326" w:author="Michael Decker" w:date="2020-03-19T17:38:00Z">
                  <w:rPr>
                    <w:szCs w:val="24"/>
                  </w:rPr>
                </w:rPrChange>
              </w:rPr>
              <w:t>&lt;Courier&gt;.</w:t>
            </w:r>
            <w:proofErr w:type="spellStart"/>
            <w:r w:rsidRPr="0033096B">
              <w:rPr>
                <w:rStyle w:val="Code"/>
                <w:sz w:val="22"/>
                <w:szCs w:val="22"/>
                <w:rPrChange w:id="327" w:author="Michael Decker" w:date="2020-03-19T17:38:00Z">
                  <w:rPr>
                    <w:szCs w:val="24"/>
                  </w:rPr>
                </w:rPrChange>
              </w:rPr>
              <w:t>Entities.FirstOrDefault</w:t>
            </w:r>
            <w:proofErr w:type="spellEnd"/>
            <w:proofErr w:type="gramEnd"/>
            <w:r w:rsidRPr="0033096B">
              <w:rPr>
                <w:rStyle w:val="Code"/>
                <w:sz w:val="22"/>
                <w:szCs w:val="22"/>
                <w:rPrChange w:id="328" w:author="Michael Decker" w:date="2020-03-19T17:38:00Z">
                  <w:rPr>
                    <w:szCs w:val="24"/>
                  </w:rPr>
                </w:rPrChange>
              </w:rPr>
              <w:t>();</w:t>
            </w:r>
          </w:p>
          <w:p w14:paraId="05CD9D81" w14:textId="77777777" w:rsidR="0034127D" w:rsidRPr="0033096B" w:rsidRDefault="0034127D" w:rsidP="0034127D">
            <w:pPr>
              <w:spacing w:line="240" w:lineRule="auto"/>
              <w:ind w:firstLine="0"/>
              <w:rPr>
                <w:rStyle w:val="Code"/>
                <w:sz w:val="22"/>
                <w:szCs w:val="22"/>
                <w:rPrChange w:id="329" w:author="Michael Decker" w:date="2020-03-19T17:38:00Z">
                  <w:rPr>
                    <w:szCs w:val="24"/>
                  </w:rPr>
                </w:rPrChange>
              </w:rPr>
            </w:pPr>
          </w:p>
          <w:p w14:paraId="3C200DBE" w14:textId="77777777" w:rsidR="0034127D" w:rsidRPr="0033096B" w:rsidRDefault="0034127D" w:rsidP="0034127D">
            <w:pPr>
              <w:spacing w:line="240" w:lineRule="auto"/>
              <w:ind w:firstLine="0"/>
              <w:rPr>
                <w:rStyle w:val="Code"/>
                <w:sz w:val="22"/>
                <w:szCs w:val="22"/>
                <w:rPrChange w:id="330" w:author="Michael Decker" w:date="2020-03-19T17:38:00Z">
                  <w:rPr>
                    <w:szCs w:val="24"/>
                  </w:rPr>
                </w:rPrChange>
              </w:rPr>
            </w:pPr>
            <w:r w:rsidRPr="0033096B">
              <w:rPr>
                <w:rStyle w:val="Code"/>
                <w:sz w:val="22"/>
                <w:szCs w:val="22"/>
                <w:rPrChange w:id="331" w:author="Michael Decker" w:date="2020-03-19T17:38:00Z">
                  <w:rPr>
                    <w:szCs w:val="24"/>
                  </w:rPr>
                </w:rPrChange>
              </w:rPr>
              <w:t xml:space="preserve">            </w:t>
            </w:r>
            <w:proofErr w:type="spellStart"/>
            <w:r w:rsidRPr="0033096B">
              <w:rPr>
                <w:rStyle w:val="Code"/>
                <w:sz w:val="22"/>
                <w:szCs w:val="22"/>
                <w:rPrChange w:id="332" w:author="Michael Decker" w:date="2020-03-19T17:38:00Z">
                  <w:rPr>
                    <w:szCs w:val="24"/>
                  </w:rPr>
                </w:rPrChange>
              </w:rPr>
              <w:t>UpdateManager.Subscribe</w:t>
            </w:r>
            <w:proofErr w:type="spellEnd"/>
            <w:r w:rsidRPr="0033096B">
              <w:rPr>
                <w:rStyle w:val="Code"/>
                <w:sz w:val="22"/>
                <w:szCs w:val="22"/>
                <w:rPrChange w:id="333" w:author="Michael Decker" w:date="2020-03-19T17:38:00Z">
                  <w:rPr>
                    <w:szCs w:val="24"/>
                  </w:rPr>
                </w:rPrChange>
              </w:rPr>
              <w:t>(() =&gt;</w:t>
            </w:r>
          </w:p>
          <w:p w14:paraId="34BC0E7C" w14:textId="77777777" w:rsidR="0034127D" w:rsidRPr="0033096B" w:rsidRDefault="0034127D" w:rsidP="0034127D">
            <w:pPr>
              <w:spacing w:line="240" w:lineRule="auto"/>
              <w:ind w:firstLine="0"/>
              <w:rPr>
                <w:rStyle w:val="Code"/>
                <w:sz w:val="22"/>
                <w:szCs w:val="22"/>
                <w:rPrChange w:id="334" w:author="Michael Decker" w:date="2020-03-19T17:38:00Z">
                  <w:rPr>
                    <w:szCs w:val="24"/>
                  </w:rPr>
                </w:rPrChange>
              </w:rPr>
            </w:pPr>
            <w:r w:rsidRPr="0033096B">
              <w:rPr>
                <w:rStyle w:val="Code"/>
                <w:sz w:val="22"/>
                <w:szCs w:val="22"/>
                <w:rPrChange w:id="335" w:author="Michael Decker" w:date="2020-03-19T17:38:00Z">
                  <w:rPr>
                    <w:szCs w:val="24"/>
                  </w:rPr>
                </w:rPrChange>
              </w:rPr>
              <w:t xml:space="preserve">            {</w:t>
            </w:r>
          </w:p>
          <w:p w14:paraId="2D848A6F" w14:textId="77777777" w:rsidR="0034127D" w:rsidRPr="0033096B" w:rsidRDefault="0034127D" w:rsidP="0034127D">
            <w:pPr>
              <w:spacing w:line="240" w:lineRule="auto"/>
              <w:ind w:firstLine="0"/>
              <w:rPr>
                <w:rStyle w:val="Code"/>
                <w:sz w:val="22"/>
                <w:szCs w:val="22"/>
                <w:rPrChange w:id="336" w:author="Michael Decker" w:date="2020-03-19T17:38:00Z">
                  <w:rPr>
                    <w:szCs w:val="24"/>
                  </w:rPr>
                </w:rPrChange>
              </w:rPr>
            </w:pPr>
            <w:r w:rsidRPr="0033096B">
              <w:rPr>
                <w:rStyle w:val="Code"/>
                <w:sz w:val="22"/>
                <w:szCs w:val="22"/>
                <w:rPrChange w:id="337" w:author="Michael Decker" w:date="2020-03-19T17:38:00Z">
                  <w:rPr>
                    <w:szCs w:val="24"/>
                  </w:rPr>
                </w:rPrChange>
              </w:rPr>
              <w:lastRenderedPageBreak/>
              <w:t xml:space="preserve">                if (</w:t>
            </w:r>
            <w:proofErr w:type="spellStart"/>
            <w:r w:rsidRPr="0033096B">
              <w:rPr>
                <w:rStyle w:val="Code"/>
                <w:sz w:val="22"/>
                <w:szCs w:val="22"/>
                <w:rPrChange w:id="338" w:author="Michael Decker" w:date="2020-03-19T17:38:00Z">
                  <w:rPr>
                    <w:szCs w:val="24"/>
                  </w:rPr>
                </w:rPrChange>
              </w:rPr>
              <w:t>cour</w:t>
            </w:r>
            <w:proofErr w:type="spellEnd"/>
            <w:r w:rsidRPr="0033096B">
              <w:rPr>
                <w:rStyle w:val="Code"/>
                <w:sz w:val="22"/>
                <w:szCs w:val="22"/>
                <w:rPrChange w:id="339" w:author="Michael Decker" w:date="2020-03-19T17:38:00Z">
                  <w:rPr>
                    <w:szCs w:val="24"/>
                  </w:rPr>
                </w:rPrChange>
              </w:rPr>
              <w:t xml:space="preserve"> == null)</w:t>
            </w:r>
          </w:p>
          <w:p w14:paraId="50BF8091" w14:textId="77777777" w:rsidR="0034127D" w:rsidRPr="0033096B" w:rsidRDefault="0034127D" w:rsidP="0034127D">
            <w:pPr>
              <w:spacing w:line="240" w:lineRule="auto"/>
              <w:ind w:firstLine="0"/>
              <w:rPr>
                <w:rStyle w:val="Code"/>
                <w:sz w:val="22"/>
                <w:szCs w:val="22"/>
                <w:rPrChange w:id="340" w:author="Michael Decker" w:date="2020-03-19T17:38:00Z">
                  <w:rPr>
                    <w:szCs w:val="24"/>
                  </w:rPr>
                </w:rPrChange>
              </w:rPr>
            </w:pPr>
            <w:r w:rsidRPr="0033096B">
              <w:rPr>
                <w:rStyle w:val="Code"/>
                <w:sz w:val="22"/>
                <w:szCs w:val="22"/>
                <w:rPrChange w:id="341" w:author="Michael Decker" w:date="2020-03-19T17:38:00Z">
                  <w:rPr>
                    <w:szCs w:val="24"/>
                  </w:rPr>
                </w:rPrChange>
              </w:rPr>
              <w:t xml:space="preserve">                    return;</w:t>
            </w:r>
          </w:p>
          <w:p w14:paraId="5DB41603" w14:textId="77777777" w:rsidR="0034127D" w:rsidRPr="0033096B" w:rsidRDefault="0034127D" w:rsidP="0034127D">
            <w:pPr>
              <w:spacing w:line="240" w:lineRule="auto"/>
              <w:ind w:firstLine="0"/>
              <w:rPr>
                <w:rStyle w:val="Code"/>
                <w:sz w:val="22"/>
                <w:szCs w:val="22"/>
                <w:rPrChange w:id="342" w:author="Michael Decker" w:date="2020-03-19T17:38:00Z">
                  <w:rPr>
                    <w:szCs w:val="24"/>
                  </w:rPr>
                </w:rPrChange>
              </w:rPr>
            </w:pPr>
            <w:r w:rsidRPr="0033096B">
              <w:rPr>
                <w:rStyle w:val="Code"/>
                <w:sz w:val="22"/>
                <w:szCs w:val="22"/>
                <w:rPrChange w:id="343" w:author="Michael Decker" w:date="2020-03-19T17:38:00Z">
                  <w:rPr>
                    <w:szCs w:val="24"/>
                  </w:rPr>
                </w:rPrChange>
              </w:rPr>
              <w:t xml:space="preserve">                var items = </w:t>
            </w:r>
            <w:proofErr w:type="spellStart"/>
            <w:proofErr w:type="gramStart"/>
            <w:r w:rsidRPr="0033096B">
              <w:rPr>
                <w:rStyle w:val="Code"/>
                <w:sz w:val="22"/>
                <w:szCs w:val="22"/>
                <w:rPrChange w:id="344" w:author="Michael Decker" w:date="2020-03-19T17:38:00Z">
                  <w:rPr>
                    <w:szCs w:val="24"/>
                  </w:rPr>
                </w:rPrChange>
              </w:rPr>
              <w:t>cour.Inventory.Items</w:t>
            </w:r>
            <w:proofErr w:type="spellEnd"/>
            <w:proofErr w:type="gramEnd"/>
            <w:r w:rsidRPr="0033096B">
              <w:rPr>
                <w:rStyle w:val="Code"/>
                <w:sz w:val="22"/>
                <w:szCs w:val="22"/>
                <w:rPrChange w:id="345" w:author="Michael Decker" w:date="2020-03-19T17:38:00Z">
                  <w:rPr>
                    <w:szCs w:val="24"/>
                  </w:rPr>
                </w:rPrChange>
              </w:rPr>
              <w:t>;</w:t>
            </w:r>
          </w:p>
          <w:p w14:paraId="60BD5B09" w14:textId="77777777" w:rsidR="0034127D" w:rsidRPr="0033096B" w:rsidRDefault="0034127D" w:rsidP="0034127D">
            <w:pPr>
              <w:spacing w:line="240" w:lineRule="auto"/>
              <w:ind w:firstLine="0"/>
              <w:rPr>
                <w:rStyle w:val="Code"/>
                <w:sz w:val="22"/>
                <w:szCs w:val="22"/>
                <w:rPrChange w:id="346" w:author="Michael Decker" w:date="2020-03-19T17:38:00Z">
                  <w:rPr>
                    <w:szCs w:val="24"/>
                  </w:rPr>
                </w:rPrChange>
              </w:rPr>
            </w:pPr>
            <w:r w:rsidRPr="0033096B">
              <w:rPr>
                <w:rStyle w:val="Code"/>
                <w:sz w:val="22"/>
                <w:szCs w:val="22"/>
                <w:rPrChange w:id="347" w:author="Michael Decker" w:date="2020-03-19T17:38:00Z">
                  <w:rPr>
                    <w:szCs w:val="24"/>
                  </w:rPr>
                </w:rPrChange>
              </w:rPr>
              <w:t xml:space="preserve">                </w:t>
            </w:r>
            <w:proofErr w:type="spellStart"/>
            <w:r w:rsidRPr="0033096B">
              <w:rPr>
                <w:rStyle w:val="Code"/>
                <w:sz w:val="22"/>
                <w:szCs w:val="22"/>
                <w:rPrChange w:id="348" w:author="Michael Decker" w:date="2020-03-19T17:38:00Z">
                  <w:rPr>
                    <w:szCs w:val="24"/>
                  </w:rPr>
                </w:rPrChange>
              </w:rPr>
              <w:t>Console.WriteLine</w:t>
            </w:r>
            <w:proofErr w:type="spellEnd"/>
            <w:r w:rsidRPr="0033096B">
              <w:rPr>
                <w:rStyle w:val="Code"/>
                <w:sz w:val="22"/>
                <w:szCs w:val="22"/>
                <w:rPrChange w:id="349" w:author="Michael Decker" w:date="2020-03-19T17:38:00Z">
                  <w:rPr>
                    <w:szCs w:val="24"/>
                  </w:rPr>
                </w:rPrChange>
              </w:rPr>
              <w:t>("-----------------------");</w:t>
            </w:r>
          </w:p>
          <w:p w14:paraId="5B5A6254" w14:textId="77777777" w:rsidR="0034127D" w:rsidRPr="0033096B" w:rsidRDefault="0034127D" w:rsidP="0034127D">
            <w:pPr>
              <w:spacing w:line="240" w:lineRule="auto"/>
              <w:ind w:firstLine="0"/>
              <w:rPr>
                <w:rStyle w:val="Code"/>
                <w:sz w:val="22"/>
                <w:szCs w:val="22"/>
                <w:rPrChange w:id="350" w:author="Michael Decker" w:date="2020-03-19T17:38:00Z">
                  <w:rPr>
                    <w:szCs w:val="24"/>
                  </w:rPr>
                </w:rPrChange>
              </w:rPr>
            </w:pPr>
            <w:r w:rsidRPr="0033096B">
              <w:rPr>
                <w:rStyle w:val="Code"/>
                <w:sz w:val="22"/>
                <w:szCs w:val="22"/>
                <w:rPrChange w:id="351" w:author="Michael Decker" w:date="2020-03-19T17:38:00Z">
                  <w:rPr>
                    <w:szCs w:val="24"/>
                  </w:rPr>
                </w:rPrChange>
              </w:rPr>
              <w:t xml:space="preserve">                foreach (var item in items)</w:t>
            </w:r>
          </w:p>
          <w:p w14:paraId="357B063C" w14:textId="77777777" w:rsidR="0034127D" w:rsidRPr="0033096B" w:rsidRDefault="0034127D" w:rsidP="0034127D">
            <w:pPr>
              <w:spacing w:line="240" w:lineRule="auto"/>
              <w:ind w:firstLine="0"/>
              <w:rPr>
                <w:rStyle w:val="Code"/>
                <w:sz w:val="22"/>
                <w:szCs w:val="22"/>
                <w:rPrChange w:id="352" w:author="Michael Decker" w:date="2020-03-19T17:38:00Z">
                  <w:rPr>
                    <w:szCs w:val="24"/>
                  </w:rPr>
                </w:rPrChange>
              </w:rPr>
            </w:pPr>
            <w:r w:rsidRPr="0033096B">
              <w:rPr>
                <w:rStyle w:val="Code"/>
                <w:sz w:val="22"/>
                <w:szCs w:val="22"/>
                <w:rPrChange w:id="353" w:author="Michael Decker" w:date="2020-03-19T17:38:00Z">
                  <w:rPr>
                    <w:szCs w:val="24"/>
                  </w:rPr>
                </w:rPrChange>
              </w:rPr>
              <w:t xml:space="preserve">                {</w:t>
            </w:r>
          </w:p>
          <w:p w14:paraId="5EEE0AF1" w14:textId="6D26A11B" w:rsidR="0034127D" w:rsidRDefault="0034127D" w:rsidP="0034127D">
            <w:pPr>
              <w:spacing w:line="240" w:lineRule="auto"/>
              <w:ind w:firstLine="0"/>
              <w:rPr>
                <w:ins w:id="354" w:author="Michael Decker" w:date="2020-03-19T17:39:00Z"/>
                <w:rStyle w:val="Code"/>
                <w:sz w:val="22"/>
                <w:szCs w:val="22"/>
              </w:rPr>
            </w:pPr>
            <w:r w:rsidRPr="0033096B">
              <w:rPr>
                <w:rStyle w:val="Code"/>
                <w:sz w:val="22"/>
                <w:szCs w:val="22"/>
                <w:rPrChange w:id="355" w:author="Michael Decker" w:date="2020-03-19T17:38:00Z">
                  <w:rPr>
                    <w:szCs w:val="24"/>
                  </w:rPr>
                </w:rPrChange>
              </w:rPr>
              <w:t xml:space="preserve">                    </w:t>
            </w:r>
            <w:proofErr w:type="spellStart"/>
            <w:r w:rsidRPr="0033096B">
              <w:rPr>
                <w:rStyle w:val="Code"/>
                <w:sz w:val="22"/>
                <w:szCs w:val="22"/>
                <w:rPrChange w:id="356" w:author="Michael Decker" w:date="2020-03-19T17:38:00Z">
                  <w:rPr>
                    <w:szCs w:val="24"/>
                  </w:rPr>
                </w:rPrChange>
              </w:rPr>
              <w:t>Console.WriteLine</w:t>
            </w:r>
            <w:proofErr w:type="spellEnd"/>
            <w:r w:rsidRPr="0033096B">
              <w:rPr>
                <w:rStyle w:val="Code"/>
                <w:sz w:val="22"/>
                <w:szCs w:val="22"/>
                <w:rPrChange w:id="357" w:author="Michael Decker" w:date="2020-03-19T17:38:00Z">
                  <w:rPr>
                    <w:szCs w:val="24"/>
                  </w:rPr>
                </w:rPrChange>
              </w:rPr>
              <w:t>($"{</w:t>
            </w:r>
            <w:proofErr w:type="spellStart"/>
            <w:proofErr w:type="gramStart"/>
            <w:r w:rsidRPr="0033096B">
              <w:rPr>
                <w:rStyle w:val="Code"/>
                <w:sz w:val="22"/>
                <w:szCs w:val="22"/>
                <w:rPrChange w:id="358" w:author="Michael Decker" w:date="2020-03-19T17:38:00Z">
                  <w:rPr>
                    <w:szCs w:val="24"/>
                  </w:rPr>
                </w:rPrChange>
              </w:rPr>
              <w:t>item.Name</w:t>
            </w:r>
            <w:proofErr w:type="spellEnd"/>
            <w:proofErr w:type="gramEnd"/>
            <w:r w:rsidRPr="0033096B">
              <w:rPr>
                <w:rStyle w:val="Code"/>
                <w:sz w:val="22"/>
                <w:szCs w:val="22"/>
                <w:rPrChange w:id="359" w:author="Michael Decker" w:date="2020-03-19T17:38:00Z">
                  <w:rPr>
                    <w:szCs w:val="24"/>
                  </w:rPr>
                </w:rPrChange>
              </w:rPr>
              <w:t xml:space="preserve">} </w:t>
            </w:r>
            <w:commentRangeStart w:id="360"/>
            <w:ins w:id="361" w:author="Michael Decker" w:date="2020-03-19T17:39:00Z">
              <w:r>
                <w:rPr>
                  <w:rStyle w:val="Code"/>
                  <w:sz w:val="22"/>
                  <w:szCs w:val="22"/>
                </w:rPr>
                <w:t>\</w:t>
              </w:r>
              <w:commentRangeEnd w:id="360"/>
              <w:r>
                <w:rPr>
                  <w:rStyle w:val="CommentReference"/>
                </w:rPr>
                <w:commentReference w:id="360"/>
              </w:r>
            </w:ins>
          </w:p>
          <w:p w14:paraId="4BAAFDD8" w14:textId="127CF5CA" w:rsidR="0034127D" w:rsidRPr="0033096B" w:rsidRDefault="0034127D" w:rsidP="0034127D">
            <w:pPr>
              <w:spacing w:line="240" w:lineRule="auto"/>
              <w:ind w:firstLine="0"/>
              <w:rPr>
                <w:rStyle w:val="Code"/>
                <w:sz w:val="22"/>
                <w:szCs w:val="22"/>
                <w:rPrChange w:id="362" w:author="Michael Decker" w:date="2020-03-19T17:38:00Z">
                  <w:rPr>
                    <w:szCs w:val="24"/>
                  </w:rPr>
                </w:rPrChange>
              </w:rPr>
            </w:pPr>
            <w:r w:rsidRPr="0033096B">
              <w:rPr>
                <w:rStyle w:val="Code"/>
                <w:sz w:val="22"/>
                <w:szCs w:val="22"/>
                <w:rPrChange w:id="363" w:author="Michael Decker" w:date="2020-03-19T17:38:00Z">
                  <w:rPr>
                    <w:szCs w:val="24"/>
                  </w:rPr>
                </w:rPrChange>
              </w:rPr>
              <w:t>{</w:t>
            </w:r>
            <w:proofErr w:type="gramStart"/>
            <w:r w:rsidRPr="0033096B">
              <w:rPr>
                <w:rStyle w:val="Code"/>
                <w:sz w:val="22"/>
                <w:szCs w:val="22"/>
                <w:rPrChange w:id="364" w:author="Michael Decker" w:date="2020-03-19T17:38:00Z">
                  <w:rPr>
                    <w:szCs w:val="24"/>
                  </w:rPr>
                </w:rPrChange>
              </w:rPr>
              <w:t>item.</w:t>
            </w:r>
            <w:proofErr w:type="spellStart"/>
            <w:r w:rsidRPr="0033096B">
              <w:rPr>
                <w:rStyle w:val="Code"/>
                <w:sz w:val="22"/>
                <w:szCs w:val="22"/>
                <w:rPrChange w:id="365" w:author="Michael Decker" w:date="2020-03-19T17:38:00Z">
                  <w:rPr>
                    <w:szCs w:val="24"/>
                  </w:rPr>
                </w:rPrChange>
              </w:rPr>
              <w:t>OldOwner</w:t>
            </w:r>
            <w:proofErr w:type="spellEnd"/>
            <w:r w:rsidRPr="0033096B">
              <w:rPr>
                <w:rStyle w:val="Code"/>
                <w:sz w:val="22"/>
                <w:szCs w:val="22"/>
                <w:rPrChange w:id="366" w:author="Michael Decker" w:date="2020-03-19T17:38:00Z">
                  <w:rPr>
                    <w:szCs w:val="24"/>
                  </w:rPr>
                </w:rPrChange>
              </w:rPr>
              <w:t>?.</w:t>
            </w:r>
            <w:proofErr w:type="gramEnd"/>
            <w:r w:rsidRPr="0033096B">
              <w:rPr>
                <w:rStyle w:val="Code"/>
                <w:sz w:val="22"/>
                <w:szCs w:val="22"/>
                <w:rPrChange w:id="367" w:author="Michael Decker" w:date="2020-03-19T17:38:00Z">
                  <w:rPr>
                    <w:szCs w:val="24"/>
                  </w:rPr>
                </w:rPrChange>
              </w:rPr>
              <w:t>Name} | {</w:t>
            </w:r>
            <w:proofErr w:type="spellStart"/>
            <w:r w:rsidRPr="0033096B">
              <w:rPr>
                <w:rStyle w:val="Code"/>
                <w:sz w:val="22"/>
                <w:szCs w:val="22"/>
                <w:rPrChange w:id="368" w:author="Michael Decker" w:date="2020-03-19T17:38:00Z">
                  <w:rPr>
                    <w:szCs w:val="24"/>
                  </w:rPr>
                </w:rPrChange>
              </w:rPr>
              <w:t>item.Owner?.Name</w:t>
            </w:r>
            <w:proofErr w:type="spellEnd"/>
            <w:r w:rsidRPr="0033096B">
              <w:rPr>
                <w:rStyle w:val="Code"/>
                <w:sz w:val="22"/>
                <w:szCs w:val="22"/>
                <w:rPrChange w:id="369" w:author="Michael Decker" w:date="2020-03-19T17:38:00Z">
                  <w:rPr>
                    <w:szCs w:val="24"/>
                  </w:rPr>
                </w:rPrChange>
              </w:rPr>
              <w:t>}");</w:t>
            </w:r>
          </w:p>
          <w:p w14:paraId="79D91D55" w14:textId="77777777" w:rsidR="0034127D" w:rsidRPr="0033096B" w:rsidRDefault="0034127D" w:rsidP="0034127D">
            <w:pPr>
              <w:spacing w:line="240" w:lineRule="auto"/>
              <w:ind w:firstLine="0"/>
              <w:rPr>
                <w:rStyle w:val="Code"/>
                <w:sz w:val="22"/>
                <w:szCs w:val="22"/>
                <w:rPrChange w:id="370" w:author="Michael Decker" w:date="2020-03-19T17:38:00Z">
                  <w:rPr>
                    <w:szCs w:val="24"/>
                  </w:rPr>
                </w:rPrChange>
              </w:rPr>
            </w:pPr>
            <w:r w:rsidRPr="0033096B">
              <w:rPr>
                <w:rStyle w:val="Code"/>
                <w:sz w:val="22"/>
                <w:szCs w:val="22"/>
                <w:rPrChange w:id="371" w:author="Michael Decker" w:date="2020-03-19T17:38:00Z">
                  <w:rPr>
                    <w:szCs w:val="24"/>
                  </w:rPr>
                </w:rPrChange>
              </w:rPr>
              <w:t xml:space="preserve">                }</w:t>
            </w:r>
          </w:p>
          <w:p w14:paraId="745783EB" w14:textId="19474C3A" w:rsidR="0034127D" w:rsidRPr="0033096B" w:rsidRDefault="0034127D" w:rsidP="0034127D">
            <w:pPr>
              <w:spacing w:line="240" w:lineRule="auto"/>
              <w:ind w:firstLine="0"/>
              <w:rPr>
                <w:rStyle w:val="Code"/>
                <w:sz w:val="22"/>
                <w:szCs w:val="22"/>
                <w:rPrChange w:id="372" w:author="Michael Decker" w:date="2020-03-19T17:38:00Z">
                  <w:rPr>
                    <w:szCs w:val="24"/>
                  </w:rPr>
                </w:rPrChange>
              </w:rPr>
            </w:pPr>
            <w:r w:rsidRPr="0033096B">
              <w:rPr>
                <w:rStyle w:val="Code"/>
                <w:sz w:val="22"/>
                <w:szCs w:val="22"/>
                <w:rPrChange w:id="373" w:author="Michael Decker" w:date="2020-03-19T17:38:00Z">
                  <w:rPr>
                    <w:szCs w:val="24"/>
                  </w:rPr>
                </w:rPrChange>
              </w:rPr>
              <w:t xml:space="preserve">            }, 1000</w:t>
            </w:r>
            <w:proofErr w:type="gramStart"/>
            <w:r w:rsidRPr="0033096B">
              <w:rPr>
                <w:rStyle w:val="Code"/>
                <w:sz w:val="22"/>
                <w:szCs w:val="22"/>
                <w:rPrChange w:id="374" w:author="Michael Decker" w:date="2020-03-19T17:38:00Z">
                  <w:rPr>
                    <w:szCs w:val="24"/>
                  </w:rPr>
                </w:rPrChange>
              </w:rPr>
              <w:t>);*</w:t>
            </w:r>
            <w:proofErr w:type="gramEnd"/>
            <w:r w:rsidRPr="0033096B">
              <w:rPr>
                <w:rStyle w:val="Code"/>
                <w:sz w:val="22"/>
                <w:szCs w:val="22"/>
                <w:rPrChange w:id="375" w:author="Michael Decker" w:date="2020-03-19T17:38:00Z">
                  <w:rPr>
                    <w:szCs w:val="24"/>
                  </w:rPr>
                </w:rPrChange>
              </w:rPr>
              <w:t>/</w:t>
            </w:r>
          </w:p>
        </w:tc>
        <w:tc>
          <w:tcPr>
            <w:tcW w:w="2695" w:type="dxa"/>
            <w:tcPrChange w:id="376" w:author="Michael Decker" w:date="2020-03-19T17:39:00Z">
              <w:tcPr>
                <w:tcW w:w="9350" w:type="dxa"/>
                <w:gridSpan w:val="3"/>
              </w:tcPr>
            </w:tcPrChange>
          </w:tcPr>
          <w:p w14:paraId="248915D0" w14:textId="0D566835" w:rsidR="0034127D" w:rsidRPr="00A20996" w:rsidRDefault="0034127D" w:rsidP="0034127D">
            <w:pPr>
              <w:spacing w:line="240" w:lineRule="auto"/>
              <w:ind w:firstLine="0"/>
              <w:rPr>
                <w:szCs w:val="24"/>
              </w:rPr>
            </w:pPr>
            <w:r w:rsidRPr="00520C41">
              <w:rPr>
                <w:szCs w:val="24"/>
              </w:rPr>
              <w:lastRenderedPageBreak/>
              <w:t>This comment is a sample of commented out code.</w:t>
            </w:r>
          </w:p>
        </w:tc>
      </w:tr>
      <w:tr w:rsidR="0034127D" w14:paraId="7A7E9C20" w14:textId="1DD829E4" w:rsidTr="0033096B">
        <w:tblPrEx>
          <w:tblW w:w="0" w:type="auto"/>
          <w:tblPrExChange w:id="377" w:author="Michael Decker" w:date="2020-03-19T17:39:00Z">
            <w:tblPrEx>
              <w:tblW w:w="0" w:type="auto"/>
            </w:tblPrEx>
          </w:tblPrExChange>
        </w:tblPrEx>
        <w:tc>
          <w:tcPr>
            <w:tcW w:w="10255" w:type="dxa"/>
            <w:tcPrChange w:id="378" w:author="Michael Decker" w:date="2020-03-19T17:39:00Z">
              <w:tcPr>
                <w:tcW w:w="9350" w:type="dxa"/>
              </w:tcPr>
            </w:tcPrChange>
          </w:tcPr>
          <w:p w14:paraId="7F65ABD9" w14:textId="713F2A8D" w:rsidR="0034127D" w:rsidRPr="0033096B" w:rsidRDefault="0034127D" w:rsidP="0034127D">
            <w:pPr>
              <w:spacing w:line="240" w:lineRule="auto"/>
              <w:ind w:firstLine="0"/>
              <w:rPr>
                <w:rStyle w:val="Code"/>
                <w:sz w:val="22"/>
                <w:szCs w:val="22"/>
                <w:rPrChange w:id="379" w:author="Michael Decker" w:date="2020-03-19T17:38:00Z">
                  <w:rPr>
                    <w:szCs w:val="24"/>
                  </w:rPr>
                </w:rPrChange>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proofErr w:type="gramStart"/>
            <w:r w:rsidRPr="0034127D">
              <w:rPr>
                <w:rStyle w:val="Code"/>
                <w:sz w:val="22"/>
                <w:szCs w:val="22"/>
              </w:rPr>
              <w:t>AbstractASTMatcherRule</w:t>
            </w:r>
            <w:proofErr w:type="spellEnd"/>
            <w:r w:rsidRPr="0034127D">
              <w:rPr>
                <w:rStyle w:val="Code"/>
                <w:sz w:val="22"/>
                <w:szCs w:val="22"/>
              </w:rPr>
              <w:t>::</w:t>
            </w:r>
            <w:proofErr w:type="spellStart"/>
            <w:proofErr w:type="gramEnd"/>
            <w:r w:rsidRPr="0034127D">
              <w:rPr>
                <w:rStyle w:val="Code"/>
                <w:sz w:val="22"/>
                <w:szCs w:val="22"/>
              </w:rPr>
              <w:t>setUp</w:t>
            </w:r>
            <w:proofErr w:type="spellEnd"/>
            <w:r w:rsidRPr="0034127D">
              <w:rPr>
                <w:rStyle w:val="Code"/>
                <w:sz w:val="22"/>
                <w:szCs w:val="22"/>
              </w:rPr>
              <w:t>()</w:t>
            </w:r>
          </w:p>
        </w:tc>
        <w:tc>
          <w:tcPr>
            <w:tcW w:w="2695" w:type="dxa"/>
            <w:tcPrChange w:id="380" w:author="Michael Decker" w:date="2020-03-19T17:39:00Z">
              <w:tcPr>
                <w:tcW w:w="9350" w:type="dxa"/>
                <w:gridSpan w:val="3"/>
              </w:tcPr>
            </w:tcPrChange>
          </w:tcPr>
          <w:p w14:paraId="08CBCB06" w14:textId="16164BC0" w:rsidR="0034127D" w:rsidRPr="00F302F0" w:rsidRDefault="0034127D" w:rsidP="0034127D">
            <w:pPr>
              <w:spacing w:line="240" w:lineRule="auto"/>
              <w:ind w:firstLine="0"/>
              <w:rPr>
                <w:szCs w:val="24"/>
              </w:rPr>
            </w:pPr>
            <w:r>
              <w:rPr>
                <w:szCs w:val="24"/>
              </w:rPr>
              <w:t>This comment is a special sample of commented out code were only the virtualization of the function has been commented out.</w:t>
            </w:r>
          </w:p>
        </w:tc>
      </w:tr>
    </w:tbl>
    <w:p w14:paraId="0474EAAB" w14:textId="77777777" w:rsidR="004B145D" w:rsidRDefault="004B145D" w:rsidP="00531EC9">
      <w:pPr>
        <w:jc w:val="both"/>
        <w:rPr>
          <w:ins w:id="381" w:author="blake grills" w:date="2020-03-18T23:50:00Z"/>
          <w:szCs w:val="24"/>
        </w:rPr>
        <w:sectPr w:rsidR="004B145D" w:rsidSect="00403C1E">
          <w:pgSz w:w="15840" w:h="12240" w:orient="landscape"/>
          <w:pgMar w:top="1440" w:right="1440" w:bottom="1440" w:left="1440" w:header="720" w:footer="720" w:gutter="0"/>
          <w:cols w:space="720"/>
          <w:docGrid w:linePitch="360"/>
        </w:sectPr>
      </w:pPr>
    </w:p>
    <w:p w14:paraId="6EF8479B" w14:textId="1114D51C" w:rsidR="002F6928" w:rsidDel="00F54079" w:rsidRDefault="002F6928" w:rsidP="00531EC9">
      <w:pPr>
        <w:jc w:val="both"/>
        <w:rPr>
          <w:del w:id="382" w:author="Michael Decker" w:date="2020-03-20T16:38:00Z"/>
          <w:szCs w:val="24"/>
        </w:rPr>
      </w:pPr>
    </w:p>
    <w:p w14:paraId="63E58977" w14:textId="67404320"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del w:id="383" w:author="Michael Decker" w:date="2020-03-20T16:38:00Z">
        <w:r w:rsidDel="00F54079">
          <w:rPr>
            <w:szCs w:val="24"/>
          </w:rPr>
          <w:delText xml:space="preserve"> </w:delText>
        </w:r>
      </w:del>
      <w:r>
        <w:rPr>
          <w:szCs w:val="24"/>
        </w:rPr>
        <w:t xml:space="preserve">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ins w:id="384" w:author="Michael Decker" w:date="2020-03-18T15:26:00Z">
        <w:r w:rsidR="004979E3">
          <w:rPr>
            <w:szCs w:val="24"/>
          </w:rPr>
          <w:t xml:space="preserve">These types of comments employ specific structure syntax and </w:t>
        </w:r>
      </w:ins>
      <w:ins w:id="385" w:author="Michael Decker" w:date="2020-03-18T15:27:00Z">
        <w:r w:rsidR="004979E3">
          <w:rPr>
            <w:szCs w:val="24"/>
          </w:rPr>
          <w:t xml:space="preserve">operators to allow for the automatic generation of API </w:t>
        </w:r>
        <w:proofErr w:type="spellStart"/>
        <w:r w:rsidR="004979E3">
          <w:rPr>
            <w:szCs w:val="24"/>
          </w:rPr>
          <w:t>documention</w:t>
        </w:r>
        <w:proofErr w:type="spellEnd"/>
        <w:r w:rsidR="004979E3">
          <w:rPr>
            <w:szCs w:val="24"/>
          </w:rPr>
          <w:t xml:space="preserve">.  </w:t>
        </w:r>
      </w:ins>
      <w:ins w:id="386" w:author="Michael Decker" w:date="2020-03-18T15:26:00Z">
        <w:r w:rsidR="004979E3">
          <w:rPr>
            <w:szCs w:val="24"/>
          </w:rPr>
          <w:t xml:space="preserve"> </w:t>
        </w:r>
      </w:ins>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w:t>
      </w:r>
      <w:commentRangeStart w:id="387"/>
      <w:r w:rsidR="00310BAD">
        <w:rPr>
          <w:szCs w:val="24"/>
        </w:rPr>
        <w:t>here.</w:t>
      </w:r>
      <w:commentRangeEnd w:id="387"/>
      <w:r w:rsidR="00D65CD4">
        <w:rPr>
          <w:rStyle w:val="CommentReference"/>
        </w:rPr>
        <w:commentReference w:id="387"/>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w:t>
      </w:r>
      <w:del w:id="388" w:author="Michael Decker" w:date="2020-03-19T17:45:00Z">
        <w:r w:rsidR="00BE3D3A" w:rsidDel="00AF3653">
          <w:rPr>
            <w:szCs w:val="24"/>
          </w:rPr>
          <w:delText xml:space="preserve"> </w:delText>
        </w:r>
      </w:del>
      <w:r w:rsidR="00BE3D3A">
        <w:rPr>
          <w:szCs w:val="24"/>
        </w:rPr>
        <w:t>to be commented</w:t>
      </w:r>
      <w:ins w:id="389" w:author="Michael Decker" w:date="2020-03-19T17:45:00Z">
        <w:r w:rsidR="00AF3653">
          <w:rPr>
            <w:szCs w:val="24"/>
          </w:rPr>
          <w:t>-</w:t>
        </w:r>
      </w:ins>
      <w:del w:id="390" w:author="Michael Decker" w:date="2020-03-19T17:45:00Z">
        <w:r w:rsidR="00BE3D3A" w:rsidDel="00AF3653">
          <w:rPr>
            <w:szCs w:val="24"/>
          </w:rPr>
          <w:delText xml:space="preserve"> </w:delText>
        </w:r>
      </w:del>
      <w:r w:rsidR="00BE3D3A">
        <w:rPr>
          <w:szCs w:val="24"/>
        </w:rPr>
        <w:t xml:space="preserve">out code as it is used as English words. The third comment is a sample of standard English </w:t>
      </w:r>
      <w:ins w:id="391" w:author="Michael Decker" w:date="2020-03-19T17:45:00Z">
        <w:r w:rsidR="00AF3653">
          <w:rPr>
            <w:szCs w:val="24"/>
          </w:rPr>
          <w:t>p</w:t>
        </w:r>
      </w:ins>
      <w:del w:id="392" w:author="Michael Decker" w:date="2020-03-19T17:45:00Z">
        <w:r w:rsidR="00BE3D3A" w:rsidDel="00AF3653">
          <w:rPr>
            <w:szCs w:val="24"/>
          </w:rPr>
          <w:delText>P</w:delText>
        </w:r>
      </w:del>
      <w:r w:rsidR="00BE3D3A">
        <w:rPr>
          <w:szCs w:val="24"/>
        </w:rPr>
        <w:t>rose being commented out using single line commenting from Doxygen/Javadoc. The fourth comment is a sample of an alternative commenting method of doing block comments when using Doxygen/Javadoc style comments. The final comment is all commented out code, which has been commented out using the Doxygen/Javadoc style.</w:t>
      </w:r>
    </w:p>
    <w:p w14:paraId="0CD33892" w14:textId="48733BE1" w:rsidR="004B145D" w:rsidDel="00F54079" w:rsidRDefault="004B145D" w:rsidP="00531EC9">
      <w:pPr>
        <w:jc w:val="both"/>
        <w:rPr>
          <w:del w:id="393" w:author="Michael Decker" w:date="2020-03-20T16:38:00Z"/>
          <w:szCs w:val="24"/>
        </w:rPr>
      </w:pPr>
    </w:p>
    <w:p w14:paraId="311954FE" w14:textId="6FCE2522" w:rsidR="00F3698E" w:rsidRPr="00F3698E" w:rsidRDefault="00F3698E" w:rsidP="00F3698E">
      <w:pPr>
        <w:pStyle w:val="Caption"/>
        <w:keepNext/>
        <w:jc w:val="center"/>
        <w:rPr>
          <w:smallCaps/>
          <w:sz w:val="24"/>
          <w:szCs w:val="24"/>
        </w:rPr>
      </w:pPr>
      <w:bookmarkStart w:id="394"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137EB">
        <w:rPr>
          <w:noProof/>
          <w:sz w:val="24"/>
          <w:szCs w:val="24"/>
        </w:rPr>
        <w:t>4</w:t>
      </w:r>
      <w:r w:rsidRPr="00F3698E">
        <w:rPr>
          <w:sz w:val="24"/>
          <w:szCs w:val="24"/>
        </w:rPr>
        <w:fldChar w:fldCharType="end"/>
      </w:r>
      <w:bookmarkEnd w:id="394"/>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5"/>
        <w:gridCol w:w="3595"/>
        <w:tblGridChange w:id="395">
          <w:tblGrid>
            <w:gridCol w:w="9350"/>
            <w:gridCol w:w="5"/>
            <w:gridCol w:w="3595"/>
            <w:gridCol w:w="5750"/>
          </w:tblGrid>
        </w:tblGridChange>
      </w:tblGrid>
      <w:tr w:rsidR="00E912B6" w14:paraId="3EAB4D36" w14:textId="77777777" w:rsidTr="00397FA2">
        <w:tc>
          <w:tcPr>
            <w:tcW w:w="9355" w:type="dxa"/>
          </w:tcPr>
          <w:p w14:paraId="4660FF66" w14:textId="451EF2D9" w:rsidR="00E912B6" w:rsidRPr="00F3698E" w:rsidRDefault="00E912B6">
            <w:pPr>
              <w:spacing w:line="259" w:lineRule="auto"/>
              <w:ind w:firstLine="0"/>
              <w:jc w:val="center"/>
              <w:rPr>
                <w:szCs w:val="24"/>
              </w:rPr>
              <w:pPrChange w:id="396" w:author="Michael Decker" w:date="2020-03-20T10:11:00Z">
                <w:pPr>
                  <w:spacing w:line="259" w:lineRule="auto"/>
                  <w:ind w:firstLine="0"/>
                </w:pPr>
              </w:pPrChange>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pPr>
              <w:spacing w:line="259" w:lineRule="auto"/>
              <w:ind w:firstLine="0"/>
              <w:jc w:val="center"/>
              <w:rPr>
                <w:szCs w:val="24"/>
              </w:rPr>
              <w:pPrChange w:id="397" w:author="Michael Decker" w:date="2020-03-20T10:11:00Z">
                <w:pPr>
                  <w:spacing w:line="259" w:lineRule="auto"/>
                  <w:ind w:firstLine="0"/>
                </w:pPr>
              </w:pPrChange>
            </w:pPr>
            <w:r w:rsidRPr="0034127D">
              <w:rPr>
                <w:b/>
                <w:bCs/>
                <w:szCs w:val="24"/>
              </w:rPr>
              <w:t>C</w:t>
            </w:r>
            <w:r w:rsidRPr="00D5236F">
              <w:rPr>
                <w:b/>
                <w:bCs/>
              </w:rPr>
              <w:t>omment Description</w:t>
            </w:r>
          </w:p>
        </w:tc>
      </w:tr>
      <w:tr w:rsidR="00E912B6" w14:paraId="5476D894" w14:textId="4A20E759" w:rsidTr="00397FA2">
        <w:tblPrEx>
          <w:tblW w:w="0" w:type="auto"/>
          <w:tblPrExChange w:id="398" w:author="blake grills" w:date="2020-03-19T00:13:00Z">
            <w:tblPrEx>
              <w:tblW w:w="0" w:type="auto"/>
            </w:tblPrEx>
          </w:tblPrExChange>
        </w:tblPrEx>
        <w:tc>
          <w:tcPr>
            <w:tcW w:w="9355" w:type="dxa"/>
            <w:tcPrChange w:id="399" w:author="blake grills" w:date="2020-03-19T00:13:00Z">
              <w:tcPr>
                <w:tcW w:w="9350" w:type="dxa"/>
              </w:tcPr>
            </w:tcPrChange>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Change w:id="400" w:author="blake grills" w:date="2020-03-19T00:13:00Z">
              <w:tcPr>
                <w:tcW w:w="9350" w:type="dxa"/>
                <w:gridSpan w:val="3"/>
              </w:tcPr>
            </w:tcPrChange>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397FA2">
        <w:tblPrEx>
          <w:tblW w:w="0" w:type="auto"/>
          <w:tblPrExChange w:id="401" w:author="blake grills" w:date="2020-03-19T00:13:00Z">
            <w:tblPrEx>
              <w:tblW w:w="0" w:type="auto"/>
            </w:tblPrEx>
          </w:tblPrExChange>
        </w:tblPrEx>
        <w:tc>
          <w:tcPr>
            <w:tcW w:w="9355" w:type="dxa"/>
            <w:tcPrChange w:id="402" w:author="blake grills" w:date="2020-03-19T00:13:00Z">
              <w:tcPr>
                <w:tcW w:w="9350" w:type="dxa"/>
              </w:tcPr>
            </w:tcPrChange>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Change w:id="403" w:author="blake grills" w:date="2020-03-19T00:13:00Z">
              <w:tcPr>
                <w:tcW w:w="9350" w:type="dxa"/>
                <w:gridSpan w:val="3"/>
              </w:tcPr>
            </w:tcPrChange>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397FA2">
        <w:tblPrEx>
          <w:tblW w:w="0" w:type="auto"/>
          <w:tblPrExChange w:id="404" w:author="blake grills" w:date="2020-03-19T00:13:00Z">
            <w:tblPrEx>
              <w:tblW w:w="0" w:type="auto"/>
            </w:tblPrEx>
          </w:tblPrExChange>
        </w:tblPrEx>
        <w:tc>
          <w:tcPr>
            <w:tcW w:w="9355" w:type="dxa"/>
            <w:tcPrChange w:id="405" w:author="blake grills" w:date="2020-03-19T00:13:00Z">
              <w:tcPr>
                <w:tcW w:w="9350" w:type="dxa"/>
              </w:tcPr>
            </w:tcPrChange>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Change w:id="406" w:author="blake grills" w:date="2020-03-19T00:13:00Z">
              <w:tcPr>
                <w:tcW w:w="9350" w:type="dxa"/>
                <w:gridSpan w:val="3"/>
              </w:tcPr>
            </w:tcPrChange>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397FA2">
        <w:tblPrEx>
          <w:tblW w:w="0" w:type="auto"/>
          <w:tblPrExChange w:id="407" w:author="blake grills" w:date="2020-03-19T00:13:00Z">
            <w:tblPrEx>
              <w:tblW w:w="0" w:type="auto"/>
            </w:tblPrEx>
          </w:tblPrExChange>
        </w:tblPrEx>
        <w:tc>
          <w:tcPr>
            <w:tcW w:w="9355" w:type="dxa"/>
            <w:tcPrChange w:id="408" w:author="blake grills" w:date="2020-03-19T00:13:00Z">
              <w:tcPr>
                <w:tcW w:w="9350" w:type="dxa"/>
              </w:tcPr>
            </w:tcPrChange>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Change w:id="409" w:author="blake grills" w:date="2020-03-19T00:13:00Z">
              <w:tcPr>
                <w:tcW w:w="9350" w:type="dxa"/>
                <w:gridSpan w:val="3"/>
              </w:tcPr>
            </w:tcPrChange>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397FA2">
        <w:tblPrEx>
          <w:tblW w:w="0" w:type="auto"/>
          <w:tblPrExChange w:id="410" w:author="blake grills" w:date="2020-03-19T00:13:00Z">
            <w:tblPrEx>
              <w:tblW w:w="0" w:type="auto"/>
            </w:tblPrEx>
          </w:tblPrExChange>
        </w:tblPrEx>
        <w:tc>
          <w:tcPr>
            <w:tcW w:w="9355" w:type="dxa"/>
            <w:tcPrChange w:id="411" w:author="blake grills" w:date="2020-03-19T00:13:00Z">
              <w:tcPr>
                <w:tcW w:w="9350" w:type="dxa"/>
              </w:tcPr>
            </w:tcPrChange>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Change w:id="412" w:author="blake grills" w:date="2020-03-19T00:13:00Z">
              <w:tcPr>
                <w:tcW w:w="9350" w:type="dxa"/>
                <w:gridSpan w:val="3"/>
              </w:tcPr>
            </w:tcPrChange>
          </w:tcPr>
          <w:p w14:paraId="22B1CA87" w14:textId="63753F46" w:rsidR="00E912B6" w:rsidRPr="00451BCC" w:rsidRDefault="00E912B6" w:rsidP="00E912B6">
            <w:pPr>
              <w:spacing w:line="259" w:lineRule="auto"/>
              <w:ind w:firstLine="0"/>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ins w:id="413" w:author="blake grills" w:date="2020-03-18T23:51:00Z"/>
          <w:szCs w:val="24"/>
        </w:rPr>
        <w:sectPr w:rsidR="004B145D" w:rsidSect="00403C1E">
          <w:pgSz w:w="15840" w:h="12240" w:orient="landscape"/>
          <w:pgMar w:top="1440" w:right="1440" w:bottom="1440" w:left="1440" w:header="720" w:footer="720" w:gutter="0"/>
          <w:cols w:space="720"/>
          <w:docGrid w:linePitch="360"/>
        </w:sectPr>
      </w:pPr>
    </w:p>
    <w:p w14:paraId="4CFEA1EC" w14:textId="5A980B8B" w:rsidR="00403C1E" w:rsidRDefault="00C131C0" w:rsidP="00BD27FB">
      <w:pPr>
        <w:jc w:val="both"/>
        <w:rPr>
          <w:szCs w:val="24"/>
        </w:rPr>
      </w:pPr>
      <w:r>
        <w:rPr>
          <w:szCs w:val="24"/>
        </w:rPr>
        <w:lastRenderedPageBreak/>
        <w:t>The final method</w:t>
      </w:r>
      <w:ins w:id="414" w:author="Michael Decker" w:date="2020-03-19T17:46:00Z">
        <w:r w:rsidR="00412B0D">
          <w:rPr>
            <w:szCs w:val="24"/>
          </w:rPr>
          <w:t>s</w:t>
        </w:r>
      </w:ins>
      <w:r>
        <w:rPr>
          <w:szCs w:val="24"/>
        </w:rPr>
        <w:t xml:space="preserve"> for commenting, which is used exclusively in order to comment out code, is </w:t>
      </w:r>
      <w:del w:id="415" w:author="Michael Decker" w:date="2020-03-19T17:46:00Z">
        <w:r w:rsidDel="00412B0D">
          <w:rPr>
            <w:szCs w:val="24"/>
          </w:rPr>
          <w:delText xml:space="preserve">the </w:delText>
        </w:r>
      </w:del>
      <w:ins w:id="416" w:author="Michael Decker" w:date="2020-03-19T17:46:00Z">
        <w:r w:rsidR="00412B0D">
          <w:rPr>
            <w:szCs w:val="24"/>
          </w:rPr>
          <w:t xml:space="preserve">with </w:t>
        </w:r>
      </w:ins>
      <w:r w:rsidRPr="00412B0D">
        <w:rPr>
          <w:rStyle w:val="Code"/>
          <w:rPrChange w:id="417" w:author="Michael Decker" w:date="2020-03-19T17:46:00Z">
            <w:rPr>
              <w:szCs w:val="24"/>
            </w:rPr>
          </w:rPrChange>
        </w:rPr>
        <w:t>#</w:t>
      </w:r>
      <w:proofErr w:type="gramStart"/>
      <w:r w:rsidRPr="00412B0D">
        <w:rPr>
          <w:rStyle w:val="Code"/>
          <w:rPrChange w:id="418" w:author="Michael Decker" w:date="2020-03-19T17:46:00Z">
            <w:rPr>
              <w:szCs w:val="24"/>
            </w:rPr>
          </w:rPrChange>
        </w:rPr>
        <w:t>if(</w:t>
      </w:r>
      <w:proofErr w:type="gramEnd"/>
      <w:r w:rsidRPr="00412B0D">
        <w:rPr>
          <w:rStyle w:val="Code"/>
          <w:rPrChange w:id="419" w:author="Michael Decker" w:date="2020-03-19T17:46:00Z">
            <w:rPr>
              <w:szCs w:val="24"/>
            </w:rPr>
          </w:rPrChange>
        </w:rPr>
        <w:t>0)</w:t>
      </w:r>
      <w:r>
        <w:rPr>
          <w:szCs w:val="24"/>
        </w:rPr>
        <w:t xml:space="preserve"> </w:t>
      </w:r>
      <w:ins w:id="420" w:author="Michael Decker" w:date="2020-03-19T17:46:00Z">
        <w:r w:rsidR="00412B0D">
          <w:rPr>
            <w:szCs w:val="24"/>
          </w:rPr>
          <w:t xml:space="preserve">or </w:t>
        </w:r>
        <w:r w:rsidR="00412B0D" w:rsidRPr="00412B0D">
          <w:rPr>
            <w:rStyle w:val="Code"/>
            <w:rPrChange w:id="421" w:author="Michael Decker" w:date="2020-03-19T17:46:00Z">
              <w:rPr>
                <w:szCs w:val="24"/>
              </w:rPr>
            </w:rPrChange>
          </w:rPr>
          <w:t>if(0)</w:t>
        </w:r>
        <w:r w:rsidR="00412B0D">
          <w:rPr>
            <w:szCs w:val="24"/>
          </w:rPr>
          <w:t xml:space="preserve"> </w:t>
        </w:r>
      </w:ins>
      <w:r>
        <w:rPr>
          <w:szCs w:val="24"/>
        </w:rPr>
        <w:t>block comment. This method of commenting is used to quickly comment out portions of code</w:t>
      </w:r>
      <w:ins w:id="422" w:author="Michael Decker" w:date="2020-03-19T17:47:00Z">
        <w:r w:rsidR="00854111">
          <w:rPr>
            <w:szCs w:val="24"/>
          </w:rPr>
          <w:t>.  The difference between the two is the first is stripped by the preprocessor while the second</w:t>
        </w:r>
      </w:ins>
      <w:ins w:id="423" w:author="Michael Decker" w:date="2020-03-19T17:48:00Z">
        <w:r w:rsidR="00854111">
          <w:rPr>
            <w:szCs w:val="24"/>
          </w:rPr>
          <w:t xml:space="preserve"> is compiled and can be</w:t>
        </w:r>
      </w:ins>
      <w:del w:id="424" w:author="Michael Decker" w:date="2020-03-19T17:48:00Z">
        <w:r w:rsidDel="00854111">
          <w:rPr>
            <w:szCs w:val="24"/>
          </w:rPr>
          <w:delText xml:space="preserve"> and prevent it from being compiled</w:delText>
        </w:r>
      </w:del>
      <w:ins w:id="425" w:author="Michael Decker" w:date="2020-03-19T17:48:00Z">
        <w:r w:rsidR="00854111">
          <w:rPr>
            <w:szCs w:val="24"/>
          </w:rPr>
          <w:t xml:space="preserve"> execu</w:t>
        </w:r>
        <w:r w:rsidR="00A76524">
          <w:rPr>
            <w:szCs w:val="24"/>
          </w:rPr>
          <w:t>t</w:t>
        </w:r>
        <w:r w:rsidR="00854111">
          <w:rPr>
            <w:szCs w:val="24"/>
          </w:rPr>
          <w:t>ed</w:t>
        </w:r>
      </w:ins>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w:t>
      </w:r>
      <w:del w:id="426" w:author="blake grills" w:date="2020-03-19T01:14:00Z">
        <w:r w:rsidR="00A02D70" w:rsidDel="00403C1E">
          <w:rPr>
            <w:szCs w:val="24"/>
          </w:rPr>
          <w:delText xml:space="preserve">(TABLE 5) </w:delText>
        </w:r>
      </w:del>
      <w:del w:id="427" w:author="blake grills" w:date="2020-03-19T01:12:00Z">
        <w:r w:rsidR="00A02D70" w:rsidDel="00403C1E">
          <w:rPr>
            <w:szCs w:val="24"/>
          </w:rPr>
          <w:delText>contains five examples of #if(0) comments as well as descriptions of what the comment contains.</w:delText>
        </w:r>
      </w:del>
      <w:r w:rsidR="00403C1E">
        <w:rPr>
          <w:szCs w:val="24"/>
        </w:rPr>
        <w:t xml:space="preserve">contains two examples of commented out code, one using the preprocessing </w:t>
      </w:r>
      <w:r w:rsidR="00403C1E" w:rsidRPr="00A76524">
        <w:rPr>
          <w:rStyle w:val="Code"/>
          <w:rPrChange w:id="428" w:author="Michael Decker" w:date="2020-03-19T17:49:00Z">
            <w:rPr>
              <w:szCs w:val="24"/>
            </w:rPr>
          </w:rPrChange>
        </w:rPr>
        <w:t>#if 0</w:t>
      </w:r>
      <w:r w:rsidR="00403C1E">
        <w:rPr>
          <w:szCs w:val="24"/>
        </w:rPr>
        <w:t xml:space="preserve"> method and the other using the </w:t>
      </w:r>
      <w:r w:rsidR="00403C1E" w:rsidRPr="00A76524">
        <w:rPr>
          <w:rStyle w:val="Code"/>
          <w:rPrChange w:id="429" w:author="Michael Decker" w:date="2020-03-19T17:49:00Z">
            <w:rPr>
              <w:szCs w:val="24"/>
            </w:rPr>
          </w:rPrChange>
        </w:rPr>
        <w:t>if(0)</w:t>
      </w:r>
      <w:r w:rsidR="00403C1E">
        <w:rPr>
          <w:szCs w:val="24"/>
        </w:rPr>
        <w:t xml:space="preserve"> block.</w:t>
      </w:r>
    </w:p>
    <w:p w14:paraId="617FFBB0" w14:textId="65130948" w:rsidR="00403C1E" w:rsidRPr="00025D2F" w:rsidRDefault="00403C1E" w:rsidP="002E34E0">
      <w:pPr>
        <w:pStyle w:val="Caption"/>
        <w:keepNext/>
        <w:jc w:val="center"/>
        <w:rPr>
          <w:szCs w:val="24"/>
        </w:rPr>
      </w:pPr>
      <w:bookmarkStart w:id="430" w:name="_Ref35472861"/>
      <w:r w:rsidRPr="00403C1E">
        <w:rPr>
          <w:sz w:val="24"/>
          <w:szCs w:val="24"/>
          <w:rPrChange w:id="431" w:author="blake grills" w:date="2020-03-19T01:19:00Z">
            <w:rPr/>
          </w:rPrChange>
        </w:rPr>
        <w:t xml:space="preserve">TABLE </w:t>
      </w:r>
      <w:r w:rsidRPr="00403C1E">
        <w:rPr>
          <w:sz w:val="24"/>
          <w:szCs w:val="24"/>
          <w:rPrChange w:id="432" w:author="blake grills" w:date="2020-03-19T01:19:00Z">
            <w:rPr/>
          </w:rPrChange>
        </w:rPr>
        <w:fldChar w:fldCharType="begin"/>
      </w:r>
      <w:r w:rsidRPr="00403C1E">
        <w:rPr>
          <w:sz w:val="24"/>
          <w:szCs w:val="24"/>
          <w:rPrChange w:id="433" w:author="blake grills" w:date="2020-03-19T01:19:00Z">
            <w:rPr/>
          </w:rPrChange>
        </w:rPr>
        <w:instrText xml:space="preserve"> SEQ Table \* ARABIC </w:instrText>
      </w:r>
      <w:r w:rsidRPr="00403C1E">
        <w:rPr>
          <w:sz w:val="24"/>
          <w:szCs w:val="24"/>
          <w:rPrChange w:id="434" w:author="blake grills" w:date="2020-03-19T01:19:00Z">
            <w:rPr/>
          </w:rPrChange>
        </w:rPr>
        <w:fldChar w:fldCharType="separate"/>
      </w:r>
      <w:r w:rsidR="000137EB">
        <w:rPr>
          <w:noProof/>
          <w:sz w:val="24"/>
          <w:szCs w:val="24"/>
        </w:rPr>
        <w:t>5</w:t>
      </w:r>
      <w:r w:rsidRPr="00403C1E">
        <w:rPr>
          <w:sz w:val="24"/>
          <w:szCs w:val="24"/>
          <w:rPrChange w:id="435" w:author="blake grills" w:date="2020-03-19T01:19:00Z">
            <w:rPr/>
          </w:rPrChange>
        </w:rPr>
        <w:fldChar w:fldCharType="end"/>
      </w:r>
      <w:bookmarkEnd w:id="430"/>
      <w:r w:rsidRPr="00403C1E">
        <w:rPr>
          <w:sz w:val="24"/>
          <w:szCs w:val="24"/>
          <w:rPrChange w:id="436" w:author="blake grills" w:date="2020-03-19T01:19:00Z">
            <w:rPr/>
          </w:rPrChange>
        </w:rPr>
        <w:t xml:space="preserve">. </w:t>
      </w:r>
      <w:r w:rsidRPr="00403C1E">
        <w:rPr>
          <w:smallCaps/>
          <w:sz w:val="24"/>
          <w:szCs w:val="24"/>
          <w:rPrChange w:id="437" w:author="blake grills" w:date="2020-03-19T01:19:00Z">
            <w:rPr/>
          </w:rPrChange>
        </w:rPr>
        <w:t xml:space="preserve">The first cell of this table contains code which has been commented out using the preprocessor method #if. The second cell contains the same commented out code which has been commented out using a standard </w:t>
      </w:r>
      <w:proofErr w:type="gramStart"/>
      <w:r w:rsidRPr="00403C1E">
        <w:rPr>
          <w:smallCaps/>
          <w:sz w:val="24"/>
          <w:szCs w:val="24"/>
          <w:rPrChange w:id="438" w:author="blake grills" w:date="2020-03-19T01:19:00Z">
            <w:rPr/>
          </w:rPrChange>
        </w:rPr>
        <w:t>if(</w:t>
      </w:r>
      <w:proofErr w:type="gramEnd"/>
      <w:r w:rsidRPr="00403C1E">
        <w:rPr>
          <w:smallCaps/>
          <w:sz w:val="24"/>
          <w:szCs w:val="24"/>
          <w:rPrChange w:id="439" w:author="blake grills" w:date="2020-03-19T01:19:00Z">
            <w:rPr/>
          </w:rPrChange>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11585479" w:rsidR="00403C1E" w:rsidRDefault="00403C1E" w:rsidP="00BD27FB">
            <w:pPr>
              <w:ind w:firstLine="0"/>
              <w:jc w:val="both"/>
              <w:rPr>
                <w:rStyle w:val="Code"/>
              </w:rPr>
            </w:pPr>
            <w:r>
              <w:rPr>
                <w:rStyle w:val="Code"/>
              </w:rPr>
              <w:t xml:space="preserve">    </w:t>
            </w:r>
            <w:ins w:id="440" w:author="Michael Decker" w:date="2020-03-19T17:49:00Z">
              <w:r w:rsidR="00A76524">
                <w:rPr>
                  <w:rStyle w:val="Code"/>
                </w:rPr>
                <w:t>f</w:t>
              </w:r>
            </w:ins>
            <w:del w:id="441" w:author="Michael Decker" w:date="2020-03-19T17:49:00Z">
              <w:r w:rsidDel="00A76524">
                <w:rPr>
                  <w:rStyle w:val="Code"/>
                </w:rPr>
                <w:delText>F</w:delText>
              </w:r>
            </w:del>
            <w:proofErr w:type="gramStart"/>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403C1E" w:rsidRDefault="00403C1E" w:rsidP="00BD27FB">
            <w:pPr>
              <w:ind w:firstLine="0"/>
              <w:jc w:val="both"/>
              <w:rPr>
                <w:rStyle w:val="Code"/>
                <w:rPrChange w:id="442" w:author="blake grills" w:date="2020-03-19T01:14:00Z">
                  <w:rPr>
                    <w:szCs w:val="24"/>
                  </w:rPr>
                </w:rPrChang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04AD4F2C" w:rsidR="00403C1E" w:rsidRDefault="00403C1E" w:rsidP="00403C1E">
            <w:pPr>
              <w:ind w:firstLine="0"/>
              <w:jc w:val="both"/>
              <w:rPr>
                <w:rStyle w:val="Code"/>
              </w:rPr>
            </w:pPr>
            <w:r>
              <w:rPr>
                <w:rStyle w:val="Code"/>
              </w:rPr>
              <w:t xml:space="preserve">    </w:t>
            </w:r>
            <w:ins w:id="443" w:author="Michael Decker" w:date="2020-03-19T17:49:00Z">
              <w:r w:rsidR="00A76524">
                <w:rPr>
                  <w:rStyle w:val="Code"/>
                </w:rPr>
                <w:t>f</w:t>
              </w:r>
            </w:ins>
            <w:del w:id="444" w:author="Michael Decker" w:date="2020-03-19T17:49:00Z">
              <w:r w:rsidDel="00A76524">
                <w:rPr>
                  <w:rStyle w:val="Code"/>
                </w:rPr>
                <w:delText>F</w:delText>
              </w:r>
            </w:del>
            <w:proofErr w:type="gramStart"/>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403C1E" w:rsidRDefault="00403C1E" w:rsidP="00BD27FB">
            <w:pPr>
              <w:ind w:firstLine="0"/>
              <w:jc w:val="both"/>
              <w:rPr>
                <w:rStyle w:val="Code"/>
                <w:rPrChange w:id="445" w:author="blake grills" w:date="2020-03-19T01:16:00Z">
                  <w:rPr>
                    <w:szCs w:val="24"/>
                  </w:rPr>
                </w:rPrChange>
              </w:rPr>
            </w:pPr>
            <w:r>
              <w:rPr>
                <w:rStyle w:val="Code"/>
              </w:rPr>
              <w:t>}</w:t>
            </w:r>
          </w:p>
        </w:tc>
      </w:tr>
    </w:tbl>
    <w:p w14:paraId="71ECFF53" w14:textId="2007240C" w:rsidR="00310BAD" w:rsidRDefault="00403C1E" w:rsidP="00BD27FB">
      <w:pPr>
        <w:jc w:val="both"/>
        <w:rPr>
          <w:szCs w:val="24"/>
        </w:rPr>
      </w:pPr>
      <w:r>
        <w:rPr>
          <w:szCs w:val="24"/>
        </w:rPr>
        <w:t xml:space="preserve"> </w:t>
      </w:r>
    </w:p>
    <w:p w14:paraId="34490726" w14:textId="2A0AB8DB" w:rsidR="00BD27FB" w:rsidRDefault="00BD27FB" w:rsidP="00BD27FB">
      <w:pPr>
        <w:jc w:val="both"/>
        <w:rPr>
          <w:szCs w:val="24"/>
        </w:rPr>
      </w:pP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446" w:name="_Ref34250973"/>
    </w:p>
    <w:bookmarkEnd w:id="446"/>
    <w:p w14:paraId="024F3406" w14:textId="2ED03B7D" w:rsidR="004C4088" w:rsidRDefault="004C4088" w:rsidP="004C4088">
      <w:pPr>
        <w:rPr>
          <w:b/>
          <w:bCs/>
          <w:sz w:val="32"/>
          <w:szCs w:val="32"/>
        </w:rPr>
      </w:pPr>
      <w:r>
        <w:tab/>
      </w:r>
      <w:r>
        <w:tab/>
      </w:r>
      <w:r>
        <w:tab/>
      </w:r>
      <w:r>
        <w:tab/>
        <w:t xml:space="preserve">          </w:t>
      </w:r>
      <w:commentRangeStart w:id="447"/>
      <w:r w:rsidRPr="004C4088">
        <w:rPr>
          <w:b/>
          <w:bCs/>
          <w:sz w:val="32"/>
          <w:szCs w:val="32"/>
        </w:rPr>
        <w:t>srcML</w:t>
      </w:r>
      <w:commentRangeEnd w:id="447"/>
      <w:r w:rsidR="00E90326">
        <w:rPr>
          <w:rStyle w:val="CommentReference"/>
        </w:rPr>
        <w:commentReference w:id="447"/>
      </w:r>
    </w:p>
    <w:p w14:paraId="636C3C64" w14:textId="7B74CDD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del w:id="448" w:author="blake grills" w:date="2020-03-19T14:37:00Z">
        <w:r w:rsidRPr="002248ED" w:rsidDel="00B26D4D">
          <w:rPr>
            <w:rFonts w:cs="Times New Roman"/>
            <w:szCs w:val="24"/>
          </w:rPr>
          <w:delText>A</w:delText>
        </w:r>
        <w:r w:rsidDel="00B26D4D">
          <w:rPr>
            <w:rFonts w:cs="Times New Roman"/>
            <w:szCs w:val="24"/>
          </w:rPr>
          <w:delText xml:space="preserve"> major</w:delText>
        </w:r>
        <w:r w:rsidRPr="002248ED" w:rsidDel="00B26D4D">
          <w:rPr>
            <w:rFonts w:cs="Times New Roman"/>
            <w:szCs w:val="24"/>
          </w:rPr>
          <w:delText xml:space="preserve"> reason that </w:delText>
        </w:r>
      </w:del>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F92559" w:rsidRDefault="007E7142">
      <w:pPr>
        <w:ind w:firstLine="0"/>
        <w:jc w:val="center"/>
        <w:rPr>
          <w:rStyle w:val="Code"/>
          <w:rPrChange w:id="449" w:author="blake grills" w:date="2020-03-20T10:30:00Z">
            <w:rPr>
              <w:rStyle w:val="Code"/>
              <w:sz w:val="19"/>
              <w:szCs w:val="19"/>
            </w:rPr>
          </w:rPrChange>
        </w:rPr>
        <w:pPrChange w:id="450" w:author="blake grills" w:date="2020-03-19T16:10:00Z">
          <w:pPr/>
        </w:pPrChange>
      </w:pPr>
      <w:proofErr w:type="spellStart"/>
      <w:r w:rsidRPr="00F92559">
        <w:rPr>
          <w:rStyle w:val="Code"/>
          <w:rPrChange w:id="451" w:author="blake grills" w:date="2020-03-20T10:30:00Z">
            <w:rPr>
              <w:rStyle w:val="Code"/>
              <w:sz w:val="19"/>
              <w:szCs w:val="19"/>
            </w:rPr>
          </w:rPrChange>
        </w:rPr>
        <w:t>srcml</w:t>
      </w:r>
      <w:proofErr w:type="spellEnd"/>
      <w:r w:rsidRPr="00F92559">
        <w:rPr>
          <w:rStyle w:val="Code"/>
          <w:rPrChange w:id="452" w:author="blake grills" w:date="2020-03-20T10:30:00Z">
            <w:rPr>
              <w:rStyle w:val="Code"/>
              <w:sz w:val="19"/>
              <w:szCs w:val="19"/>
            </w:rPr>
          </w:rPrChang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pPr>
        <w:ind w:firstLine="0"/>
        <w:rPr>
          <w:rFonts w:cs="Times New Roman"/>
          <w:szCs w:val="24"/>
        </w:rPr>
        <w:sectPr w:rsidR="007E7142" w:rsidSect="004B145D">
          <w:pgSz w:w="12240" w:h="15840"/>
          <w:pgMar w:top="1440" w:right="1440" w:bottom="1440" w:left="1440" w:header="720" w:footer="720" w:gutter="0"/>
          <w:cols w:space="720"/>
          <w:docGrid w:linePitch="360"/>
        </w:sectPr>
        <w:pPrChange w:id="453" w:author="blake grills" w:date="2020-03-19T16:11:00Z">
          <w:pPr/>
        </w:pPrChange>
      </w:pPr>
      <w:r>
        <w:rPr>
          <w:rFonts w:cs="Times New Roman"/>
          <w:szCs w:val="24"/>
        </w:rPr>
        <w:lastRenderedPageBreak/>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operators, controls and blocks. It is important to note that certain symbols can not be visualized in XML, for example, the less than symbol in the control block of the for loop is visualized as &amp;lt;.</w:t>
      </w:r>
    </w:p>
    <w:p w14:paraId="025580E6" w14:textId="4E7ED0D2" w:rsidR="00B26D4D" w:rsidRPr="00546A5A" w:rsidRDefault="00B26D4D">
      <w:pPr>
        <w:pStyle w:val="Caption"/>
        <w:keepNext/>
        <w:jc w:val="center"/>
        <w:rPr>
          <w:szCs w:val="24"/>
        </w:rPr>
        <w:pPrChange w:id="454" w:author="blake grills" w:date="2020-03-19T14:38:00Z">
          <w:pPr/>
        </w:pPrChange>
      </w:pPr>
      <w:bookmarkStart w:id="455" w:name="_Ref35526509"/>
      <w:r w:rsidRPr="005D5075">
        <w:rPr>
          <w:sz w:val="24"/>
          <w:szCs w:val="24"/>
          <w:rPrChange w:id="456" w:author="blake grills" w:date="2020-03-19T16:07:00Z">
            <w:rPr>
              <w:i/>
              <w:iCs/>
            </w:rPr>
          </w:rPrChange>
        </w:rPr>
        <w:lastRenderedPageBreak/>
        <w:t xml:space="preserve">TABLE </w:t>
      </w:r>
      <w:r w:rsidRPr="005D5075">
        <w:rPr>
          <w:sz w:val="24"/>
          <w:szCs w:val="24"/>
          <w:rPrChange w:id="457" w:author="blake grills" w:date="2020-03-19T16:07:00Z">
            <w:rPr>
              <w:i/>
              <w:iCs/>
            </w:rPr>
          </w:rPrChange>
        </w:rPr>
        <w:fldChar w:fldCharType="begin"/>
      </w:r>
      <w:r w:rsidRPr="005D5075">
        <w:rPr>
          <w:sz w:val="24"/>
          <w:szCs w:val="24"/>
          <w:rPrChange w:id="458" w:author="blake grills" w:date="2020-03-19T16:07:00Z">
            <w:rPr>
              <w:i/>
              <w:iCs/>
            </w:rPr>
          </w:rPrChange>
        </w:rPr>
        <w:instrText xml:space="preserve"> SEQ Table \* ARABIC </w:instrText>
      </w:r>
      <w:r w:rsidRPr="005D5075">
        <w:rPr>
          <w:sz w:val="24"/>
          <w:szCs w:val="24"/>
          <w:rPrChange w:id="459" w:author="blake grills" w:date="2020-03-19T16:07:00Z">
            <w:rPr>
              <w:i/>
              <w:iCs/>
            </w:rPr>
          </w:rPrChange>
        </w:rPr>
        <w:fldChar w:fldCharType="separate"/>
      </w:r>
      <w:ins w:id="460" w:author="blake grills" w:date="2020-03-20T12:20:00Z">
        <w:r w:rsidR="000137EB">
          <w:rPr>
            <w:noProof/>
            <w:sz w:val="24"/>
            <w:szCs w:val="24"/>
          </w:rPr>
          <w:t>6</w:t>
        </w:r>
      </w:ins>
      <w:del w:id="461" w:author="blake grills" w:date="2020-03-20T11:25:00Z">
        <w:r w:rsidRPr="005D5075" w:rsidDel="002E34E0">
          <w:rPr>
            <w:noProof/>
            <w:sz w:val="24"/>
            <w:szCs w:val="24"/>
            <w:rPrChange w:id="462" w:author="blake grills" w:date="2020-03-19T16:07:00Z">
              <w:rPr>
                <w:i/>
                <w:iCs/>
                <w:noProof/>
              </w:rPr>
            </w:rPrChange>
          </w:rPr>
          <w:delText>6</w:delText>
        </w:r>
      </w:del>
      <w:r w:rsidRPr="005D5075">
        <w:rPr>
          <w:sz w:val="24"/>
          <w:szCs w:val="24"/>
          <w:rPrChange w:id="463" w:author="blake grills" w:date="2020-03-19T16:07:00Z">
            <w:rPr>
              <w:i/>
              <w:iCs/>
            </w:rPr>
          </w:rPrChange>
        </w:rPr>
        <w:fldChar w:fldCharType="end"/>
      </w:r>
      <w:bookmarkEnd w:id="455"/>
      <w:r w:rsidRPr="005D5075">
        <w:rPr>
          <w:sz w:val="24"/>
          <w:szCs w:val="24"/>
          <w:rPrChange w:id="464" w:author="blake grills" w:date="2020-03-19T16:07:00Z">
            <w:rPr>
              <w:i/>
              <w:iCs/>
            </w:rPr>
          </w:rPrChange>
        </w:rPr>
        <w:t>.</w:t>
      </w:r>
      <w:r w:rsidR="005D5075" w:rsidRPr="005D5075">
        <w:rPr>
          <w:sz w:val="24"/>
          <w:szCs w:val="24"/>
          <w:rPrChange w:id="465" w:author="blake grills" w:date="2020-03-19T16:07:00Z">
            <w:rPr>
              <w:i/>
              <w:iCs/>
            </w:rPr>
          </w:rPrChange>
        </w:rPr>
        <w:t xml:space="preserve"> </w:t>
      </w:r>
      <w:r w:rsidR="005D5075" w:rsidRPr="005D5075">
        <w:rPr>
          <w:smallCaps/>
          <w:sz w:val="24"/>
          <w:szCs w:val="24"/>
          <w:rPrChange w:id="466" w:author="blake grills" w:date="2020-03-19T16:07:00Z">
            <w:rPr>
              <w:i/>
              <w:iCs/>
            </w:rPr>
          </w:rPrChange>
        </w:rPr>
        <w:t>The top block of the table provides a small sample function written in C++. The bottom block of the table provides the same code after it has been translated to XML using srcML. Each line of the function has been broken down and each piece is then tagged.</w:t>
      </w:r>
      <w:r w:rsidR="005D5075" w:rsidRPr="005D5075">
        <w:rPr>
          <w:sz w:val="24"/>
          <w:szCs w:val="24"/>
          <w:rPrChange w:id="467" w:author="blake grills" w:date="2020-03-19T16:07:00Z">
            <w:rPr>
              <w:i/>
              <w:iCs/>
            </w:rPr>
          </w:rPrChange>
        </w:rPr>
        <w:t xml:space="preserve"> </w:t>
      </w:r>
    </w:p>
    <w:tbl>
      <w:tblPr>
        <w:tblStyle w:val="TableGrid"/>
        <w:tblW w:w="13675" w:type="dxa"/>
        <w:tblLook w:val="04A0" w:firstRow="1" w:lastRow="0" w:firstColumn="1" w:lastColumn="0" w:noHBand="0" w:noVBand="1"/>
        <w:tblPrChange w:id="468" w:author="blake grills" w:date="2020-03-19T15:56:00Z">
          <w:tblPr>
            <w:tblStyle w:val="TableGrid"/>
            <w:tblW w:w="0" w:type="auto"/>
            <w:tblLook w:val="04A0" w:firstRow="1" w:lastRow="0" w:firstColumn="1" w:lastColumn="0" w:noHBand="0" w:noVBand="1"/>
          </w:tblPr>
        </w:tblPrChange>
      </w:tblPr>
      <w:tblGrid>
        <w:gridCol w:w="13675"/>
        <w:tblGridChange w:id="469">
          <w:tblGrid>
            <w:gridCol w:w="11306"/>
          </w:tblGrid>
        </w:tblGridChange>
      </w:tblGrid>
      <w:tr w:rsidR="00B26D4D" w14:paraId="0FC5A390" w14:textId="77777777" w:rsidTr="00C26694">
        <w:tc>
          <w:tcPr>
            <w:tcW w:w="13675" w:type="dxa"/>
            <w:tcPrChange w:id="470" w:author="blake grills" w:date="2020-03-19T15:56:00Z">
              <w:tcPr>
                <w:tcW w:w="9350" w:type="dxa"/>
              </w:tcPr>
            </w:tcPrChange>
          </w:tcPr>
          <w:p w14:paraId="4FFD30A4" w14:textId="60D9B7C7" w:rsidR="00C26694" w:rsidRPr="00C26694" w:rsidRDefault="00C26694">
            <w:pPr>
              <w:spacing w:line="276" w:lineRule="auto"/>
              <w:ind w:firstLine="0"/>
              <w:rPr>
                <w:rStyle w:val="Code"/>
                <w:rPrChange w:id="471" w:author="blake grills" w:date="2020-03-19T15:44:00Z">
                  <w:rPr>
                    <w:rFonts w:cs="Times New Roman"/>
                    <w:szCs w:val="24"/>
                  </w:rPr>
                </w:rPrChange>
              </w:rPr>
              <w:pPrChange w:id="472" w:author="blake grills" w:date="2020-03-19T15:44:00Z">
                <w:pPr>
                  <w:ind w:firstLine="0"/>
                </w:pPr>
              </w:pPrChange>
            </w:pPr>
            <w:r w:rsidRPr="00C26694">
              <w:rPr>
                <w:rStyle w:val="Code"/>
                <w:rPrChange w:id="473" w:author="blake grills" w:date="2020-03-19T15:44:00Z">
                  <w:rPr>
                    <w:rFonts w:cs="Times New Roman"/>
                    <w:szCs w:val="24"/>
                  </w:rPr>
                </w:rPrChange>
              </w:rPr>
              <w:t xml:space="preserve">int </w:t>
            </w:r>
            <w:commentRangeStart w:id="474"/>
            <w:proofErr w:type="gramStart"/>
            <w:r w:rsidRPr="00C26694">
              <w:rPr>
                <w:rStyle w:val="Code"/>
                <w:rPrChange w:id="475" w:author="blake grills" w:date="2020-03-19T15:44:00Z">
                  <w:rPr>
                    <w:rFonts w:cs="Times New Roman"/>
                    <w:szCs w:val="24"/>
                  </w:rPr>
                </w:rPrChange>
              </w:rPr>
              <w:t>main(</w:t>
            </w:r>
            <w:proofErr w:type="gramEnd"/>
            <w:r w:rsidRPr="00C26694">
              <w:rPr>
                <w:rStyle w:val="Code"/>
                <w:rPrChange w:id="476" w:author="blake grills" w:date="2020-03-19T15:44:00Z">
                  <w:rPr>
                    <w:rFonts w:cs="Times New Roman"/>
                    <w:szCs w:val="24"/>
                  </w:rPr>
                </w:rPrChange>
              </w:rPr>
              <w:t>)</w:t>
            </w:r>
            <w:r w:rsidR="005D5075">
              <w:rPr>
                <w:rStyle w:val="Code"/>
              </w:rPr>
              <w:t>{</w:t>
            </w:r>
          </w:p>
          <w:p w14:paraId="3F3FDCBE" w14:textId="77777777" w:rsidR="00C26694" w:rsidRPr="00C26694" w:rsidRDefault="00C26694">
            <w:pPr>
              <w:spacing w:line="276" w:lineRule="auto"/>
              <w:ind w:firstLine="0"/>
              <w:rPr>
                <w:rStyle w:val="Code"/>
                <w:rPrChange w:id="477" w:author="blake grills" w:date="2020-03-19T15:44:00Z">
                  <w:rPr>
                    <w:rFonts w:cs="Times New Roman"/>
                    <w:szCs w:val="24"/>
                  </w:rPr>
                </w:rPrChange>
              </w:rPr>
              <w:pPrChange w:id="478" w:author="blake grills" w:date="2020-03-19T15:44:00Z">
                <w:pPr>
                  <w:ind w:firstLine="0"/>
                </w:pPr>
              </w:pPrChange>
            </w:pPr>
            <w:r w:rsidRPr="00C26694">
              <w:rPr>
                <w:rStyle w:val="Code"/>
                <w:rPrChange w:id="479" w:author="blake grills" w:date="2020-03-19T15:44:00Z">
                  <w:rPr>
                    <w:rFonts w:cs="Times New Roman"/>
                    <w:szCs w:val="24"/>
                  </w:rPr>
                </w:rPrChange>
              </w:rPr>
              <w:t xml:space="preserve">    int a = 0;</w:t>
            </w:r>
            <w:commentRangeEnd w:id="474"/>
            <w:r w:rsidR="00282235">
              <w:rPr>
                <w:rStyle w:val="CommentReference"/>
              </w:rPr>
              <w:commentReference w:id="474"/>
            </w:r>
          </w:p>
          <w:p w14:paraId="100444B6" w14:textId="77777777" w:rsidR="00C26694" w:rsidRPr="00C26694" w:rsidRDefault="00C26694">
            <w:pPr>
              <w:spacing w:line="276" w:lineRule="auto"/>
              <w:ind w:firstLine="0"/>
              <w:rPr>
                <w:rStyle w:val="Code"/>
                <w:rPrChange w:id="480" w:author="blake grills" w:date="2020-03-19T15:44:00Z">
                  <w:rPr>
                    <w:rFonts w:cs="Times New Roman"/>
                    <w:szCs w:val="24"/>
                  </w:rPr>
                </w:rPrChange>
              </w:rPr>
              <w:pPrChange w:id="481" w:author="blake grills" w:date="2020-03-19T15:44:00Z">
                <w:pPr>
                  <w:ind w:firstLine="0"/>
                </w:pPr>
              </w:pPrChange>
            </w:pPr>
            <w:r w:rsidRPr="00C26694">
              <w:rPr>
                <w:rStyle w:val="Code"/>
                <w:rPrChange w:id="482" w:author="blake grills" w:date="2020-03-19T15:44:00Z">
                  <w:rPr>
                    <w:rFonts w:cs="Times New Roman"/>
                    <w:szCs w:val="24"/>
                  </w:rPr>
                </w:rPrChange>
              </w:rPr>
              <w:t xml:space="preserve">    </w:t>
            </w:r>
            <w:proofErr w:type="gramStart"/>
            <w:r w:rsidRPr="00C26694">
              <w:rPr>
                <w:rStyle w:val="Code"/>
                <w:rPrChange w:id="483" w:author="blake grills" w:date="2020-03-19T15:44:00Z">
                  <w:rPr>
                    <w:rFonts w:cs="Times New Roman"/>
                    <w:szCs w:val="24"/>
                  </w:rPr>
                </w:rPrChange>
              </w:rPr>
              <w:t>for</w:t>
            </w:r>
            <w:commentRangeStart w:id="484"/>
            <w:r w:rsidRPr="00C26694">
              <w:rPr>
                <w:rStyle w:val="Code"/>
                <w:rPrChange w:id="485" w:author="blake grills" w:date="2020-03-19T15:44:00Z">
                  <w:rPr>
                    <w:rFonts w:cs="Times New Roman"/>
                    <w:szCs w:val="24"/>
                  </w:rPr>
                </w:rPrChange>
              </w:rPr>
              <w:t>(</w:t>
            </w:r>
            <w:proofErr w:type="gramEnd"/>
            <w:r w:rsidRPr="00C26694">
              <w:rPr>
                <w:rStyle w:val="Code"/>
                <w:rPrChange w:id="486" w:author="blake grills" w:date="2020-03-19T15:44:00Z">
                  <w:rPr>
                    <w:rFonts w:cs="Times New Roman"/>
                    <w:szCs w:val="24"/>
                  </w:rPr>
                </w:rPrChange>
              </w:rPr>
              <w:t xml:space="preserve">int </w:t>
            </w:r>
            <w:proofErr w:type="spellStart"/>
            <w:r w:rsidRPr="00C26694">
              <w:rPr>
                <w:rStyle w:val="Code"/>
                <w:rPrChange w:id="487" w:author="blake grills" w:date="2020-03-19T15:44:00Z">
                  <w:rPr>
                    <w:rFonts w:cs="Times New Roman"/>
                    <w:szCs w:val="24"/>
                  </w:rPr>
                </w:rPrChange>
              </w:rPr>
              <w:t>i</w:t>
            </w:r>
            <w:proofErr w:type="spellEnd"/>
            <w:r w:rsidRPr="00C26694">
              <w:rPr>
                <w:rStyle w:val="Code"/>
                <w:rPrChange w:id="488" w:author="blake grills" w:date="2020-03-19T15:44:00Z">
                  <w:rPr>
                    <w:rFonts w:cs="Times New Roman"/>
                    <w:szCs w:val="24"/>
                  </w:rPr>
                </w:rPrChange>
              </w:rPr>
              <w:t xml:space="preserve"> = 0; </w:t>
            </w:r>
            <w:proofErr w:type="spellStart"/>
            <w:r w:rsidRPr="00C26694">
              <w:rPr>
                <w:rStyle w:val="Code"/>
                <w:rPrChange w:id="489" w:author="blake grills" w:date="2020-03-19T15:44:00Z">
                  <w:rPr>
                    <w:rFonts w:cs="Times New Roman"/>
                    <w:szCs w:val="24"/>
                  </w:rPr>
                </w:rPrChange>
              </w:rPr>
              <w:t>i</w:t>
            </w:r>
            <w:proofErr w:type="spellEnd"/>
            <w:r w:rsidRPr="00C26694">
              <w:rPr>
                <w:rStyle w:val="Code"/>
                <w:rPrChange w:id="490" w:author="blake grills" w:date="2020-03-19T15:44:00Z">
                  <w:rPr>
                    <w:rFonts w:cs="Times New Roman"/>
                    <w:szCs w:val="24"/>
                  </w:rPr>
                </w:rPrChange>
              </w:rPr>
              <w:t xml:space="preserve"> &lt; 15; ++</w:t>
            </w:r>
            <w:proofErr w:type="spellStart"/>
            <w:r w:rsidRPr="00C26694">
              <w:rPr>
                <w:rStyle w:val="Code"/>
                <w:rPrChange w:id="491" w:author="blake grills" w:date="2020-03-19T15:44:00Z">
                  <w:rPr>
                    <w:rFonts w:cs="Times New Roman"/>
                    <w:szCs w:val="24"/>
                  </w:rPr>
                </w:rPrChange>
              </w:rPr>
              <w:t>i</w:t>
            </w:r>
            <w:proofErr w:type="spellEnd"/>
            <w:r w:rsidRPr="00C26694">
              <w:rPr>
                <w:rStyle w:val="Code"/>
                <w:rPrChange w:id="492" w:author="blake grills" w:date="2020-03-19T15:44:00Z">
                  <w:rPr>
                    <w:rFonts w:cs="Times New Roman"/>
                    <w:szCs w:val="24"/>
                  </w:rPr>
                </w:rPrChange>
              </w:rPr>
              <w:t>){</w:t>
            </w:r>
            <w:commentRangeEnd w:id="484"/>
            <w:r w:rsidR="00282235">
              <w:rPr>
                <w:rStyle w:val="CommentReference"/>
              </w:rPr>
              <w:commentReference w:id="484"/>
            </w:r>
          </w:p>
          <w:p w14:paraId="0ECCABDF" w14:textId="77777777" w:rsidR="00C26694" w:rsidRPr="00C26694" w:rsidRDefault="00C26694">
            <w:pPr>
              <w:spacing w:line="276" w:lineRule="auto"/>
              <w:ind w:firstLine="0"/>
              <w:rPr>
                <w:rStyle w:val="Code"/>
                <w:rPrChange w:id="493" w:author="blake grills" w:date="2020-03-19T15:44:00Z">
                  <w:rPr>
                    <w:rFonts w:cs="Times New Roman"/>
                    <w:szCs w:val="24"/>
                  </w:rPr>
                </w:rPrChange>
              </w:rPr>
              <w:pPrChange w:id="494" w:author="blake grills" w:date="2020-03-19T15:44:00Z">
                <w:pPr>
                  <w:ind w:firstLine="0"/>
                </w:pPr>
              </w:pPrChange>
            </w:pPr>
            <w:r w:rsidRPr="00C26694">
              <w:rPr>
                <w:rStyle w:val="Code"/>
                <w:rPrChange w:id="495" w:author="blake grills" w:date="2020-03-19T15:44:00Z">
                  <w:rPr>
                    <w:rFonts w:cs="Times New Roman"/>
                    <w:szCs w:val="24"/>
                  </w:rPr>
                </w:rPrChange>
              </w:rPr>
              <w:t xml:space="preserve">        a += </w:t>
            </w:r>
            <w:proofErr w:type="spellStart"/>
            <w:r w:rsidRPr="00C26694">
              <w:rPr>
                <w:rStyle w:val="Code"/>
                <w:rPrChange w:id="496" w:author="blake grills" w:date="2020-03-19T15:44:00Z">
                  <w:rPr>
                    <w:rFonts w:cs="Times New Roman"/>
                    <w:szCs w:val="24"/>
                  </w:rPr>
                </w:rPrChange>
              </w:rPr>
              <w:t>i</w:t>
            </w:r>
            <w:proofErr w:type="spellEnd"/>
            <w:r w:rsidRPr="00C26694">
              <w:rPr>
                <w:rStyle w:val="Code"/>
                <w:rPrChange w:id="497" w:author="blake grills" w:date="2020-03-19T15:44:00Z">
                  <w:rPr>
                    <w:rFonts w:cs="Times New Roman"/>
                    <w:szCs w:val="24"/>
                  </w:rPr>
                </w:rPrChange>
              </w:rPr>
              <w:t>;</w:t>
            </w:r>
          </w:p>
          <w:p w14:paraId="5CEA54DD" w14:textId="77777777" w:rsidR="00C26694" w:rsidRPr="00C26694" w:rsidRDefault="00C26694">
            <w:pPr>
              <w:spacing w:line="276" w:lineRule="auto"/>
              <w:ind w:firstLine="0"/>
              <w:rPr>
                <w:rStyle w:val="Code"/>
                <w:rPrChange w:id="498" w:author="blake grills" w:date="2020-03-19T15:44:00Z">
                  <w:rPr>
                    <w:rFonts w:cs="Times New Roman"/>
                    <w:szCs w:val="24"/>
                  </w:rPr>
                </w:rPrChange>
              </w:rPr>
              <w:pPrChange w:id="499" w:author="blake grills" w:date="2020-03-19T15:44:00Z">
                <w:pPr>
                  <w:ind w:firstLine="0"/>
                </w:pPr>
              </w:pPrChange>
            </w:pPr>
            <w:r w:rsidRPr="00C26694">
              <w:rPr>
                <w:rStyle w:val="Code"/>
                <w:rPrChange w:id="500" w:author="blake grills" w:date="2020-03-19T15:44:00Z">
                  <w:rPr>
                    <w:rFonts w:cs="Times New Roman"/>
                    <w:szCs w:val="24"/>
                  </w:rPr>
                </w:rPrChange>
              </w:rPr>
              <w:t xml:space="preserve">    }</w:t>
            </w:r>
          </w:p>
          <w:p w14:paraId="24C68DBC" w14:textId="77777777" w:rsidR="00C26694" w:rsidRPr="00C26694" w:rsidRDefault="00C26694">
            <w:pPr>
              <w:spacing w:line="276" w:lineRule="auto"/>
              <w:ind w:firstLine="0"/>
              <w:rPr>
                <w:rStyle w:val="Code"/>
                <w:rPrChange w:id="501" w:author="blake grills" w:date="2020-03-19T15:44:00Z">
                  <w:rPr>
                    <w:rFonts w:cs="Times New Roman"/>
                    <w:szCs w:val="24"/>
                  </w:rPr>
                </w:rPrChange>
              </w:rPr>
              <w:pPrChange w:id="502" w:author="blake grills" w:date="2020-03-19T15:44:00Z">
                <w:pPr>
                  <w:ind w:firstLine="0"/>
                </w:pPr>
              </w:pPrChange>
            </w:pPr>
          </w:p>
          <w:p w14:paraId="70382AE7" w14:textId="77777777" w:rsidR="00C26694" w:rsidRPr="00C26694" w:rsidRDefault="00C26694">
            <w:pPr>
              <w:spacing w:line="276" w:lineRule="auto"/>
              <w:ind w:firstLine="0"/>
              <w:rPr>
                <w:rStyle w:val="Code"/>
                <w:rPrChange w:id="503" w:author="blake grills" w:date="2020-03-19T15:44:00Z">
                  <w:rPr>
                    <w:rFonts w:cs="Times New Roman"/>
                    <w:szCs w:val="24"/>
                  </w:rPr>
                </w:rPrChange>
              </w:rPr>
              <w:pPrChange w:id="504" w:author="blake grills" w:date="2020-03-19T15:44:00Z">
                <w:pPr>
                  <w:ind w:firstLine="0"/>
                </w:pPr>
              </w:pPrChange>
            </w:pPr>
            <w:r w:rsidRPr="00C26694">
              <w:rPr>
                <w:rStyle w:val="Code"/>
                <w:rPrChange w:id="505" w:author="blake grills" w:date="2020-03-19T15:44:00Z">
                  <w:rPr>
                    <w:rFonts w:cs="Times New Roman"/>
                    <w:szCs w:val="24"/>
                  </w:rPr>
                </w:rPrChange>
              </w:rPr>
              <w:t xml:space="preserve">    return 0;</w:t>
            </w:r>
          </w:p>
          <w:p w14:paraId="77D3B4A2" w14:textId="21E37578" w:rsidR="00B26D4D" w:rsidRDefault="005D5075">
            <w:pPr>
              <w:spacing w:line="276" w:lineRule="auto"/>
              <w:ind w:firstLine="0"/>
              <w:rPr>
                <w:rFonts w:cs="Times New Roman"/>
                <w:szCs w:val="24"/>
              </w:rPr>
              <w:pPrChange w:id="506" w:author="blake grills" w:date="2020-03-19T15:44:00Z">
                <w:pPr>
                  <w:ind w:firstLine="0"/>
                </w:pPr>
              </w:pPrChange>
            </w:pPr>
            <w:r>
              <w:rPr>
                <w:rFonts w:cs="Times New Roman"/>
                <w:szCs w:val="24"/>
              </w:rPr>
              <w:t>}</w:t>
            </w:r>
          </w:p>
        </w:tc>
      </w:tr>
      <w:tr w:rsidR="00B26D4D" w14:paraId="7944B3AB" w14:textId="77777777" w:rsidTr="00C26694">
        <w:tc>
          <w:tcPr>
            <w:tcW w:w="13675" w:type="dxa"/>
            <w:tcPrChange w:id="507" w:author="blake grills" w:date="2020-03-19T15:56:00Z">
              <w:tcPr>
                <w:tcW w:w="9350" w:type="dxa"/>
              </w:tcPr>
            </w:tcPrChange>
          </w:tcPr>
          <w:p w14:paraId="435D3B26" w14:textId="77777777" w:rsidR="007E7142" w:rsidRPr="007E7142" w:rsidRDefault="007E7142" w:rsidP="007E7142">
            <w:pPr>
              <w:spacing w:line="276" w:lineRule="auto"/>
              <w:ind w:firstLine="0"/>
              <w:rPr>
                <w:rStyle w:val="Code"/>
              </w:rPr>
            </w:pPr>
            <w:r w:rsidRPr="007E7142">
              <w:rPr>
                <w:rStyle w:val="Code"/>
              </w:rPr>
              <w:t>&lt;?xml version="1.0" enco</w:t>
            </w:r>
            <w:commentRangeStart w:id="508"/>
            <w:r w:rsidRPr="007E7142">
              <w:rPr>
                <w:rStyle w:val="Code"/>
              </w:rPr>
              <w:t>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C26694" w:rsidRDefault="005D5075">
            <w:pPr>
              <w:spacing w:line="276" w:lineRule="auto"/>
              <w:ind w:firstLine="0"/>
              <w:rPr>
                <w:rStyle w:val="Code"/>
                <w:rPrChange w:id="509" w:author="blake grills" w:date="2020-03-19T15:56:00Z">
                  <w:rPr>
                    <w:rFonts w:cs="Times New Roman"/>
                    <w:szCs w:val="24"/>
                  </w:rPr>
                </w:rPrChange>
              </w:rPr>
              <w:pPrChange w:id="510" w:author="blake grills" w:date="2020-03-19T15:56:00Z">
                <w:pPr>
                  <w:ind w:firstLine="0"/>
                </w:pPr>
              </w:pPrChange>
            </w:pPr>
            <w:proofErr w:type="gramStart"/>
            <w:r w:rsidRPr="005D5075">
              <w:rPr>
                <w:rStyle w:val="Code"/>
              </w:rPr>
              <w:t>}&lt;</w:t>
            </w:r>
            <w:proofErr w:type="gramEnd"/>
            <w:r w:rsidRPr="005D5075">
              <w:rPr>
                <w:rStyle w:val="Code"/>
              </w:rPr>
              <w:t>/block&gt;&lt;/function&gt;</w:t>
            </w:r>
            <w:r w:rsidR="007E7142">
              <w:rPr>
                <w:rStyle w:val="Code"/>
              </w:rPr>
              <w:t>&lt;/unit&gt;</w:t>
            </w:r>
            <w:commentRangeEnd w:id="508"/>
            <w:r w:rsidR="00AB4B6B">
              <w:rPr>
                <w:rStyle w:val="CommentReference"/>
              </w:rPr>
              <w:commentReference w:id="508"/>
            </w:r>
          </w:p>
        </w:tc>
      </w:tr>
    </w:tbl>
    <w:p w14:paraId="33D35960" w14:textId="77777777" w:rsidR="00B26D4D" w:rsidRDefault="00B26D4D" w:rsidP="00144CB3">
      <w:pPr>
        <w:rPr>
          <w:rFonts w:cs="Times New Roman"/>
          <w:szCs w:val="24"/>
        </w:rPr>
        <w:sectPr w:rsidR="00B26D4D" w:rsidSect="00B26D4D">
          <w:pgSz w:w="15840" w:h="12240" w:orient="landscape"/>
          <w:pgMar w:top="1440" w:right="1440" w:bottom="1440" w:left="1440" w:header="720" w:footer="720" w:gutter="0"/>
          <w:cols w:space="720"/>
          <w:docGrid w:linePitch="360"/>
          <w:sectPrChange w:id="511" w:author="blake grills" w:date="2020-03-19T14:38:00Z">
            <w:sectPr w:rsidR="00B26D4D" w:rsidSect="00B26D4D">
              <w:pgSz w:w="12240" w:h="15840" w:orient="portrait"/>
              <w:pgMar w:top="1440" w:right="1440" w:bottom="1440" w:left="1440" w:header="720" w:footer="720" w:gutter="0"/>
            </w:sectPr>
          </w:sectPrChange>
        </w:sectPr>
      </w:pPr>
    </w:p>
    <w:p w14:paraId="6581A5F4" w14:textId="603A336A" w:rsidR="00B26D4D" w:rsidRDefault="00B26D4D" w:rsidP="00144CB3">
      <w:pPr>
        <w:rPr>
          <w:rFonts w:cs="Times New Roman"/>
          <w:szCs w:val="24"/>
        </w:rPr>
      </w:pPr>
    </w:p>
    <w:p w14:paraId="14F3D597" w14:textId="2DAA4108"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an </w:t>
      </w:r>
      <w:del w:id="512" w:author="Michael Decker" w:date="2020-03-20T16:39:00Z">
        <w:r w:rsidR="008B0D80" w:rsidDel="00BE4BE9">
          <w:rPr>
            <w:rFonts w:cs="Times New Roman"/>
            <w:szCs w:val="24"/>
          </w:rPr>
          <w:delText>XML</w:delText>
        </w:r>
      </w:del>
      <w:proofErr w:type="spellStart"/>
      <w:ins w:id="513" w:author="Michael Decker" w:date="2020-03-20T16:39:00Z">
        <w:r w:rsidR="00BE4BE9">
          <w:rPr>
            <w:rFonts w:cs="Times New Roman"/>
            <w:szCs w:val="24"/>
          </w:rPr>
          <w:t>srcML</w:t>
        </w:r>
      </w:ins>
      <w:proofErr w:type="spellEnd"/>
      <w:r w:rsidR="008B0D80">
        <w:rPr>
          <w:rFonts w:cs="Times New Roman"/>
          <w:szCs w:val="24"/>
        </w:rPr>
        <w:t xml:space="preserve"> archive. There are a few notable characteristics of archive files that differ from the standard format. </w:t>
      </w:r>
      <w:r w:rsidR="003353F1">
        <w:rPr>
          <w:rFonts w:cs="Times New Roman"/>
          <w:szCs w:val="24"/>
        </w:rPr>
        <w:t>First</w:t>
      </w:r>
      <w:ins w:id="514" w:author="Michael Decker" w:date="2020-03-20T16:41:00Z">
        <w:r w:rsidR="00BE4BE9">
          <w:rPr>
            <w:rFonts w:cs="Times New Roman"/>
            <w:szCs w:val="24"/>
          </w:rPr>
          <w:t>, a</w:t>
        </w:r>
      </w:ins>
      <w:r w:rsidR="003353F1">
        <w:rPr>
          <w:rFonts w:cs="Times New Roman"/>
          <w:szCs w:val="24"/>
        </w:rPr>
        <w:t xml:space="preserve"> </w:t>
      </w:r>
      <w:r w:rsidR="003353F1" w:rsidRPr="00BE4BE9">
        <w:rPr>
          <w:rStyle w:val="Code"/>
          <w:rPrChange w:id="515" w:author="Michael Decker" w:date="2020-03-20T16:41:00Z">
            <w:rPr>
              <w:rFonts w:cs="Times New Roman"/>
              <w:szCs w:val="24"/>
            </w:rPr>
          </w:rPrChange>
        </w:rPr>
        <w:t>unit</w:t>
      </w:r>
      <w:r w:rsidR="003353F1">
        <w:rPr>
          <w:rFonts w:cs="Times New Roman"/>
          <w:szCs w:val="24"/>
        </w:rPr>
        <w:t xml:space="preserve"> tag</w:t>
      </w:r>
      <w:del w:id="516" w:author="Michael Decker" w:date="2020-03-20T16:41:00Z">
        <w:r w:rsidR="003353F1" w:rsidDel="00BE4BE9">
          <w:rPr>
            <w:rFonts w:cs="Times New Roman"/>
            <w:szCs w:val="24"/>
          </w:rPr>
          <w:delText>s</w:delText>
        </w:r>
      </w:del>
      <w:r w:rsidR="003353F1">
        <w:rPr>
          <w:rFonts w:cs="Times New Roman"/>
          <w:szCs w:val="24"/>
        </w:rPr>
        <w:t xml:space="preserve"> </w:t>
      </w:r>
      <w:ins w:id="517" w:author="Michael Decker" w:date="2020-03-20T16:40:00Z">
        <w:r w:rsidR="00BE4BE9">
          <w:rPr>
            <w:rFonts w:cs="Times New Roman"/>
            <w:szCs w:val="24"/>
          </w:rPr>
          <w:t xml:space="preserve">still </w:t>
        </w:r>
      </w:ins>
      <w:r w:rsidR="003353F1">
        <w:rPr>
          <w:rFonts w:cs="Times New Roman"/>
          <w:szCs w:val="24"/>
        </w:rPr>
        <w:t>represent</w:t>
      </w:r>
      <w:ins w:id="518" w:author="Michael Decker" w:date="2020-03-20T16:41:00Z">
        <w:r w:rsidR="00BE4BE9">
          <w:rPr>
            <w:rFonts w:cs="Times New Roman"/>
            <w:szCs w:val="24"/>
          </w:rPr>
          <w:t>s</w:t>
        </w:r>
      </w:ins>
      <w:r w:rsidR="003353F1">
        <w:rPr>
          <w:rFonts w:cs="Times New Roman"/>
          <w:szCs w:val="24"/>
        </w:rPr>
        <w:t xml:space="preserve"> </w:t>
      </w:r>
      <w:del w:id="519" w:author="Michael Decker" w:date="2020-03-20T16:41:00Z">
        <w:r w:rsidR="003353F1" w:rsidDel="00BE4BE9">
          <w:rPr>
            <w:rFonts w:cs="Times New Roman"/>
            <w:szCs w:val="24"/>
          </w:rPr>
          <w:delText xml:space="preserve">each </w:delText>
        </w:r>
      </w:del>
      <w:ins w:id="520" w:author="Michael Decker" w:date="2020-03-20T16:41:00Z">
        <w:r w:rsidR="00BE4BE9">
          <w:rPr>
            <w:rFonts w:cs="Times New Roman"/>
            <w:szCs w:val="24"/>
          </w:rPr>
          <w:t>a</w:t>
        </w:r>
        <w:r w:rsidR="00BE4BE9">
          <w:rPr>
            <w:rFonts w:cs="Times New Roman"/>
            <w:szCs w:val="24"/>
          </w:rPr>
          <w:t xml:space="preserve"> </w:t>
        </w:r>
      </w:ins>
      <w:r w:rsidR="003353F1">
        <w:rPr>
          <w:rFonts w:cs="Times New Roman"/>
          <w:szCs w:val="24"/>
        </w:rPr>
        <w:t xml:space="preserve">file within the archive and while the format remains largely the </w:t>
      </w:r>
      <w:proofErr w:type="gramStart"/>
      <w:r w:rsidR="003353F1">
        <w:rPr>
          <w:rFonts w:cs="Times New Roman"/>
          <w:szCs w:val="24"/>
        </w:rPr>
        <w:t>same</w:t>
      </w:r>
      <w:proofErr w:type="gramEnd"/>
      <w:r w:rsidR="003353F1">
        <w:rPr>
          <w:rFonts w:cs="Times New Roman"/>
          <w:szCs w:val="24"/>
        </w:rPr>
        <w:t xml:space="preserve"> we now include the hash of each file inside the unit tag attributes. </w:t>
      </w:r>
      <w:ins w:id="521" w:author="Michael Decker" w:date="2020-03-20T16:41:00Z">
        <w:r w:rsidR="00BE4BE9">
          <w:rPr>
            <w:rFonts w:cs="Times New Roman"/>
            <w:szCs w:val="24"/>
          </w:rPr>
          <w:t xml:space="preserve">What is new is a new </w:t>
        </w:r>
      </w:ins>
      <w:ins w:id="522" w:author="Michael Decker" w:date="2020-03-20T16:43:00Z">
        <w:r w:rsidR="00BE4BE9">
          <w:rPr>
            <w:rFonts w:cs="Times New Roman"/>
            <w:szCs w:val="24"/>
          </w:rPr>
          <w:t>archive</w:t>
        </w:r>
      </w:ins>
      <w:ins w:id="523" w:author="Michael Decker" w:date="2020-03-20T16:42:00Z">
        <w:r w:rsidR="00BE4BE9">
          <w:rPr>
            <w:rFonts w:cs="Times New Roman"/>
            <w:szCs w:val="24"/>
          </w:rPr>
          <w:t xml:space="preserve"> </w:t>
        </w:r>
        <w:r w:rsidR="00BE4BE9" w:rsidRPr="00BE4BE9">
          <w:rPr>
            <w:rStyle w:val="Code"/>
            <w:rPrChange w:id="524" w:author="Michael Decker" w:date="2020-03-20T16:42:00Z">
              <w:rPr>
                <w:rFonts w:cs="Times New Roman"/>
                <w:szCs w:val="24"/>
              </w:rPr>
            </w:rPrChange>
          </w:rPr>
          <w:t>unit</w:t>
        </w:r>
        <w:r w:rsidR="00BE4BE9">
          <w:rPr>
            <w:rFonts w:cs="Times New Roman"/>
            <w:szCs w:val="24"/>
          </w:rPr>
          <w:t xml:space="preserve"> tag, which encompasses all the file </w:t>
        </w:r>
        <w:r w:rsidR="00BE4BE9" w:rsidRPr="00BE4BE9">
          <w:rPr>
            <w:rStyle w:val="Code"/>
            <w:rPrChange w:id="525" w:author="Michael Decker" w:date="2020-03-20T16:42:00Z">
              <w:rPr>
                <w:rFonts w:cs="Times New Roman"/>
                <w:szCs w:val="24"/>
              </w:rPr>
            </w:rPrChange>
          </w:rPr>
          <w:t>unit</w:t>
        </w:r>
        <w:r w:rsidR="00BE4BE9">
          <w:rPr>
            <w:rFonts w:cs="Times New Roman"/>
            <w:szCs w:val="24"/>
          </w:rPr>
          <w:t xml:space="preserve"> tags</w:t>
        </w:r>
      </w:ins>
      <w:ins w:id="526" w:author="Michael Decker" w:date="2020-03-20T16:41:00Z">
        <w:r w:rsidR="00BE4BE9">
          <w:rPr>
            <w:rFonts w:cs="Times New Roman"/>
            <w:szCs w:val="24"/>
          </w:rPr>
          <w:t xml:space="preserve"> </w:t>
        </w:r>
      </w:ins>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7F3325">
        <w:rPr>
          <w:rStyle w:val="Code"/>
          <w:rPrChange w:id="527" w:author="blake grills" w:date="2020-03-20T11:35:00Z">
            <w:rPr>
              <w:rFonts w:cs="Times New Roman"/>
              <w:szCs w:val="24"/>
            </w:rPr>
          </w:rPrChange>
        </w:rPr>
        <w:t>srcml</w:t>
      </w:r>
      <w:proofErr w:type="spellEnd"/>
      <w:r w:rsidRPr="007F3325">
        <w:rPr>
          <w:rStyle w:val="Code"/>
          <w:rPrChange w:id="528" w:author="blake grills" w:date="2020-03-20T11:35:00Z">
            <w:rPr>
              <w:rFonts w:cs="Times New Roman"/>
              <w:szCs w:val="24"/>
            </w:rPr>
          </w:rPrChange>
        </w:rPr>
        <w:t xml:space="preserve"> –verbose path -o archivesample.xml</w:t>
      </w:r>
    </w:p>
    <w:p w14:paraId="6C72793F" w14:textId="6640D38F" w:rsidR="007F3325" w:rsidRPr="00E60EA9" w:rsidRDefault="00646626">
      <w:pPr>
        <w:rPr>
          <w:rStyle w:val="Code"/>
          <w:rFonts w:ascii="Times New Roman" w:hAnsi="Times New Roman"/>
          <w:i w:val="0"/>
          <w:iCs w:val="0"/>
          <w:rPrChange w:id="529" w:author="blake grills" w:date="2020-03-20T11:36:00Z">
            <w:rPr>
              <w:rStyle w:val="Code"/>
            </w:rPr>
          </w:rPrChange>
        </w:rPr>
        <w:pPrChange w:id="530" w:author="blake grills" w:date="2020-03-20T11:36:00Z">
          <w:pPr>
            <w:jc w:val="center"/>
          </w:pPr>
        </w:pPrChange>
      </w:pPr>
      <w:ins w:id="531" w:author="Michael Decker" w:date="2020-03-20T16:44:00Z">
        <w:r>
          <w:rPr>
            <w:rStyle w:val="Code"/>
            <w:rFonts w:ascii="Times New Roman" w:hAnsi="Times New Roman"/>
            <w:i w:val="0"/>
            <w:iCs w:val="0"/>
          </w:rPr>
          <w:t xml:space="preserve">The command shown takes a directory and coverts each source-code file it finds and places it in the archive.  </w:t>
        </w:r>
        <w:r w:rsidR="00F96E5F">
          <w:rPr>
            <w:rStyle w:val="Code"/>
            <w:rFonts w:ascii="Times New Roman" w:hAnsi="Times New Roman"/>
            <w:i w:val="0"/>
            <w:iCs w:val="0"/>
          </w:rPr>
          <w:t xml:space="preserve">As for </w:t>
        </w:r>
      </w:ins>
      <w:ins w:id="532" w:author="Michael Decker" w:date="2020-03-20T16:45:00Z">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ins>
      <w:r w:rsidR="00F96E5F">
        <w:rPr>
          <w:rStyle w:val="Code"/>
          <w:rFonts w:ascii="Times New Roman" w:hAnsi="Times New Roman"/>
          <w:i w:val="0"/>
          <w:iCs w:val="0"/>
        </w:rPr>
        <w:fldChar w:fldCharType="separate"/>
      </w:r>
      <w:ins w:id="533" w:author="Michael Decker" w:date="2020-03-20T16:45:00Z">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ins>
      <w:commentRangeStart w:id="534"/>
      <w:r w:rsidR="00E60EA9" w:rsidRPr="00E60EA9">
        <w:rPr>
          <w:rStyle w:val="Code"/>
          <w:rFonts w:ascii="Times New Roman" w:hAnsi="Times New Roman"/>
          <w:i w:val="0"/>
          <w:iCs w:val="0"/>
          <w:rPrChange w:id="535" w:author="blake grills" w:date="2020-03-20T11:36:00Z">
            <w:rPr>
              <w:rStyle w:val="Code"/>
            </w:rPr>
          </w:rPrChange>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w:t>
      </w:r>
      <w:proofErr w:type="spellStart"/>
      <w:r w:rsidR="00E9514E">
        <w:rPr>
          <w:rStyle w:val="Code"/>
          <w:rFonts w:ascii="Times New Roman" w:hAnsi="Times New Roman"/>
          <w:i w:val="0"/>
          <w:iCs w:val="0"/>
        </w:rPr>
        <w:t>u</w:t>
      </w:r>
      <w:ins w:id="536" w:author="Michael Decker" w:date="2020-03-20T16:45:00Z">
        <w:r w:rsidR="00F96E5F">
          <w:rPr>
            <w:rStyle w:val="Code"/>
            <w:rFonts w:ascii="Times New Roman" w:hAnsi="Times New Roman"/>
            <w:i w:val="0"/>
            <w:iCs w:val="0"/>
          </w:rPr>
          <w:t>t</w:t>
        </w:r>
      </w:ins>
      <w:del w:id="537" w:author="Michael Decker" w:date="2020-03-20T16:45:00Z">
        <w:r w:rsidR="00E9514E" w:rsidDel="00F96E5F">
          <w:rPr>
            <w:rStyle w:val="Code"/>
            <w:rFonts w:ascii="Times New Roman" w:hAnsi="Times New Roman"/>
            <w:i w:val="0"/>
            <w:iCs w:val="0"/>
          </w:rPr>
          <w:delText>s</w:delText>
        </w:r>
      </w:del>
      <w:r w:rsidR="00E9514E">
        <w:rPr>
          <w:rStyle w:val="Code"/>
          <w:rFonts w:ascii="Times New Roman" w:hAnsi="Times New Roman"/>
          <w:i w:val="0"/>
          <w:iCs w:val="0"/>
        </w:rPr>
        <w:t>i</w:t>
      </w:r>
      <w:commentRangeEnd w:id="534"/>
      <w:r w:rsidR="00D23A72">
        <w:rPr>
          <w:rStyle w:val="CommentReference"/>
        </w:rPr>
        <w:commentReference w:id="534"/>
      </w:r>
      <w:r w:rsidR="00E9514E">
        <w:rPr>
          <w:rStyle w:val="Code"/>
          <w:rFonts w:ascii="Times New Roman" w:hAnsi="Times New Roman"/>
          <w:i w:val="0"/>
          <w:iCs w:val="0"/>
        </w:rPr>
        <w:t>ng</w:t>
      </w:r>
      <w:proofErr w:type="spellEnd"/>
      <w:r w:rsidR="00E9514E">
        <w:rPr>
          <w:rStyle w:val="Code"/>
          <w:rFonts w:ascii="Times New Roman" w:hAnsi="Times New Roman"/>
          <w:i w:val="0"/>
          <w:iCs w:val="0"/>
        </w:rPr>
        <w:t xml:space="preserve"> </w:t>
      </w:r>
      <w:proofErr w:type="spellStart"/>
      <w:r w:rsidR="00E9514E">
        <w:rPr>
          <w:rStyle w:val="Code"/>
          <w:rFonts w:ascii="Times New Roman" w:hAnsi="Times New Roman"/>
          <w:i w:val="0"/>
          <w:iCs w:val="0"/>
        </w:rPr>
        <w:t>srcML</w:t>
      </w:r>
      <w:proofErr w:type="spellEnd"/>
      <w:r w:rsidR="00E9514E">
        <w:rPr>
          <w:rStyle w:val="Code"/>
          <w:rFonts w:ascii="Times New Roman" w:hAnsi="Times New Roman"/>
          <w:i w:val="0"/>
          <w:iCs w:val="0"/>
        </w:rPr>
        <w:t>.</w:t>
      </w:r>
    </w:p>
    <w:p w14:paraId="5FF7FAAF" w14:textId="11EA8163" w:rsidR="00CC1298" w:rsidRDefault="00CC1298">
      <w:pPr>
        <w:rPr>
          <w:rStyle w:val="Code"/>
          <w:rPrChange w:id="538" w:author="blake grills" w:date="2020-03-20T11:35:00Z">
            <w:rPr>
              <w:rFonts w:cs="Times New Roman"/>
              <w:szCs w:val="24"/>
            </w:rPr>
          </w:rPrChange>
        </w:rPr>
        <w:sectPr w:rsidR="00CC1298" w:rsidSect="004B145D">
          <w:pgSz w:w="12240" w:h="15840"/>
          <w:pgMar w:top="1440" w:right="1440" w:bottom="1440" w:left="1440" w:header="720" w:footer="720" w:gutter="0"/>
          <w:cols w:space="720"/>
          <w:docGrid w:linePitch="360"/>
        </w:sectPr>
      </w:pPr>
    </w:p>
    <w:p w14:paraId="685ECEFC" w14:textId="154C420C" w:rsidR="002E34E0" w:rsidRPr="00DD1F97" w:rsidRDefault="002E34E0">
      <w:pPr>
        <w:pStyle w:val="Caption"/>
        <w:keepNext/>
        <w:ind w:firstLine="0"/>
        <w:jc w:val="center"/>
        <w:rPr>
          <w:szCs w:val="24"/>
        </w:rPr>
        <w:pPrChange w:id="539" w:author="blake grills" w:date="2020-03-20T11:30:00Z">
          <w:pPr/>
        </w:pPrChange>
      </w:pPr>
      <w:bookmarkStart w:id="540" w:name="_Ref35596463"/>
      <w:r w:rsidRPr="007F3325">
        <w:rPr>
          <w:sz w:val="24"/>
          <w:szCs w:val="24"/>
          <w:rPrChange w:id="541" w:author="blake grills" w:date="2020-03-20T11:30:00Z">
            <w:rPr>
              <w:i/>
              <w:iCs/>
            </w:rPr>
          </w:rPrChange>
        </w:rPr>
        <w:lastRenderedPageBreak/>
        <w:t>T</w:t>
      </w:r>
      <w:r w:rsidR="007F3325" w:rsidRPr="007F3325">
        <w:rPr>
          <w:sz w:val="24"/>
          <w:szCs w:val="24"/>
          <w:rPrChange w:id="542" w:author="blake grills" w:date="2020-03-20T11:30:00Z">
            <w:rPr>
              <w:i/>
              <w:iCs/>
            </w:rPr>
          </w:rPrChange>
        </w:rPr>
        <w:t>ABLE</w:t>
      </w:r>
      <w:r w:rsidRPr="007F3325">
        <w:rPr>
          <w:sz w:val="24"/>
          <w:szCs w:val="24"/>
          <w:rPrChange w:id="543" w:author="blake grills" w:date="2020-03-20T11:30:00Z">
            <w:rPr>
              <w:i/>
              <w:iCs/>
            </w:rPr>
          </w:rPrChange>
        </w:rPr>
        <w:t xml:space="preserve"> </w:t>
      </w:r>
      <w:r w:rsidRPr="007F3325">
        <w:rPr>
          <w:sz w:val="24"/>
          <w:szCs w:val="24"/>
          <w:rPrChange w:id="544" w:author="blake grills" w:date="2020-03-20T11:30:00Z">
            <w:rPr>
              <w:i/>
              <w:iCs/>
            </w:rPr>
          </w:rPrChange>
        </w:rPr>
        <w:fldChar w:fldCharType="begin"/>
      </w:r>
      <w:r w:rsidRPr="007F3325">
        <w:rPr>
          <w:sz w:val="24"/>
          <w:szCs w:val="24"/>
          <w:rPrChange w:id="545" w:author="blake grills" w:date="2020-03-20T11:30:00Z">
            <w:rPr>
              <w:i/>
              <w:iCs/>
            </w:rPr>
          </w:rPrChange>
        </w:rPr>
        <w:instrText xml:space="preserve"> SEQ Table \* ARABIC </w:instrText>
      </w:r>
      <w:r w:rsidRPr="007F3325">
        <w:rPr>
          <w:sz w:val="24"/>
          <w:szCs w:val="24"/>
          <w:rPrChange w:id="546" w:author="blake grills" w:date="2020-03-20T11:30:00Z">
            <w:rPr>
              <w:i/>
              <w:iCs/>
            </w:rPr>
          </w:rPrChange>
        </w:rPr>
        <w:fldChar w:fldCharType="separate"/>
      </w:r>
      <w:r w:rsidR="000137EB">
        <w:rPr>
          <w:noProof/>
          <w:sz w:val="24"/>
          <w:szCs w:val="24"/>
        </w:rPr>
        <w:t>7</w:t>
      </w:r>
      <w:r w:rsidRPr="007F3325">
        <w:rPr>
          <w:sz w:val="24"/>
          <w:szCs w:val="24"/>
          <w:rPrChange w:id="547" w:author="blake grills" w:date="2020-03-20T11:30:00Z">
            <w:rPr>
              <w:i/>
              <w:iCs/>
            </w:rPr>
          </w:rPrChange>
        </w:rPr>
        <w:fldChar w:fldCharType="end"/>
      </w:r>
      <w:bookmarkEnd w:id="540"/>
      <w:r w:rsidRPr="007F3325">
        <w:rPr>
          <w:sz w:val="24"/>
          <w:szCs w:val="24"/>
          <w:rPrChange w:id="548" w:author="blake grills" w:date="2020-03-20T11:30:00Z">
            <w:rPr>
              <w:i/>
              <w:iCs/>
            </w:rPr>
          </w:rPrChange>
        </w:rPr>
        <w:t>.</w:t>
      </w:r>
      <w:r w:rsidR="007F3325" w:rsidRPr="007F3325">
        <w:rPr>
          <w:sz w:val="24"/>
          <w:szCs w:val="24"/>
          <w:rPrChange w:id="549" w:author="blake grills" w:date="2020-03-20T11:30:00Z">
            <w:rPr>
              <w:i/>
              <w:iCs/>
            </w:rPr>
          </w:rPrChange>
        </w:rPr>
        <w:t xml:space="preserve"> </w:t>
      </w:r>
      <w:r w:rsidR="007F3325" w:rsidRPr="007F3325">
        <w:rPr>
          <w:smallCaps/>
          <w:sz w:val="24"/>
          <w:szCs w:val="24"/>
          <w:rPrChange w:id="550" w:author="blake grills" w:date="2020-03-20T11:30:00Z">
            <w:rPr>
              <w:i/>
              <w:iCs/>
            </w:rPr>
          </w:rPrChange>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Change w:id="551" w:author="blake grills" w:date="2020-03-20T11:25:00Z">
          <w:tblPr>
            <w:tblStyle w:val="TableGrid"/>
            <w:tblW w:w="0" w:type="auto"/>
            <w:tblLook w:val="04A0" w:firstRow="1" w:lastRow="0" w:firstColumn="1" w:lastColumn="0" w:noHBand="0" w:noVBand="1"/>
          </w:tblPr>
        </w:tblPrChange>
      </w:tblPr>
      <w:tblGrid>
        <w:gridCol w:w="12950"/>
        <w:tblGridChange w:id="552">
          <w:tblGrid>
            <w:gridCol w:w="12950"/>
          </w:tblGrid>
        </w:tblGridChange>
      </w:tblGrid>
      <w:tr w:rsidR="003353F1" w14:paraId="5492091C" w14:textId="77777777" w:rsidTr="002E34E0">
        <w:tc>
          <w:tcPr>
            <w:tcW w:w="12950" w:type="dxa"/>
            <w:tcPrChange w:id="553" w:author="blake grills" w:date="2020-03-20T11:25:00Z">
              <w:tcPr>
                <w:tcW w:w="9350" w:type="dxa"/>
              </w:tcPr>
            </w:tcPrChange>
          </w:tcPr>
          <w:p w14:paraId="682F1FCE" w14:textId="77777777" w:rsidR="00DB1734" w:rsidRDefault="00DB1734">
            <w:pPr>
              <w:spacing w:line="276" w:lineRule="auto"/>
              <w:ind w:firstLine="0"/>
              <w:rPr>
                <w:ins w:id="554" w:author="Michael Decker" w:date="2020-03-20T16:46:00Z"/>
                <w:rStyle w:val="Code"/>
              </w:rPr>
            </w:pPr>
          </w:p>
          <w:p w14:paraId="77B55C5B" w14:textId="630F9760" w:rsidR="003353F1" w:rsidRPr="003353F1" w:rsidRDefault="003353F1">
            <w:pPr>
              <w:spacing w:line="276" w:lineRule="auto"/>
              <w:ind w:firstLine="0"/>
              <w:rPr>
                <w:rStyle w:val="Code"/>
                <w:rPrChange w:id="555" w:author="blake grills" w:date="2020-03-20T11:15:00Z">
                  <w:rPr>
                    <w:rFonts w:cs="Times New Roman"/>
                    <w:szCs w:val="24"/>
                  </w:rPr>
                </w:rPrChange>
              </w:rPr>
              <w:pPrChange w:id="556" w:author="Michael Decker" w:date="2020-03-20T11:15:00Z">
                <w:pPr>
                  <w:ind w:firstLine="0"/>
                </w:pPr>
              </w:pPrChange>
            </w:pPr>
            <w:r w:rsidRPr="003353F1">
              <w:rPr>
                <w:rStyle w:val="Code"/>
                <w:rPrChange w:id="557" w:author="blake grills" w:date="2020-03-20T11:15:00Z">
                  <w:rPr>
                    <w:rFonts w:cs="Times New Roman"/>
                    <w:szCs w:val="24"/>
                  </w:rPr>
                </w:rPrChange>
              </w:rPr>
              <w:t xml:space="preserve">&lt;unit </w:t>
            </w:r>
            <w:commentRangeStart w:id="558"/>
            <w:proofErr w:type="spellStart"/>
            <w:r w:rsidRPr="003353F1">
              <w:rPr>
                <w:rStyle w:val="Code"/>
                <w:rPrChange w:id="559" w:author="blake grills" w:date="2020-03-20T11:15:00Z">
                  <w:rPr>
                    <w:rFonts w:cs="Times New Roman"/>
                    <w:szCs w:val="24"/>
                  </w:rPr>
                </w:rPrChange>
              </w:rPr>
              <w:t>xmlns:cpp</w:t>
            </w:r>
            <w:proofErr w:type="spellEnd"/>
            <w:r w:rsidRPr="003353F1">
              <w:rPr>
                <w:rStyle w:val="Code"/>
                <w:rPrChange w:id="560" w:author="blake grills" w:date="2020-03-20T11:15:00Z">
                  <w:rPr>
                    <w:rFonts w:cs="Times New Roman"/>
                    <w:szCs w:val="24"/>
                  </w:rPr>
                </w:rPrChange>
              </w:rPr>
              <w:t>="</w:t>
            </w:r>
            <w:commentRangeEnd w:id="558"/>
            <w:r w:rsidR="00DB1734">
              <w:rPr>
                <w:rStyle w:val="CommentReference"/>
              </w:rPr>
              <w:commentReference w:id="558"/>
            </w:r>
            <w:r w:rsidRPr="003353F1">
              <w:rPr>
                <w:rStyle w:val="Code"/>
                <w:rPrChange w:id="561" w:author="blake grills" w:date="2020-03-20T11:15:00Z">
                  <w:rPr>
                    <w:rFonts w:cs="Times New Roman"/>
                    <w:szCs w:val="24"/>
                  </w:rPr>
                </w:rPrChange>
              </w:rPr>
              <w:t>http://www.srcML.org/srcML/cpp" revision="0.9.5" language="C#" filename="</w:t>
            </w:r>
            <w:del w:id="562" w:author="Michael Decker" w:date="2020-03-20T16:45:00Z">
              <w:r w:rsidRPr="003353F1" w:rsidDel="00CB1BB1">
                <w:rPr>
                  <w:rStyle w:val="Code"/>
                  <w:rPrChange w:id="563" w:author="blake grills" w:date="2020-03-20T11:15:00Z">
                    <w:rPr>
                      <w:rFonts w:cs="Times New Roman"/>
                      <w:szCs w:val="24"/>
                    </w:rPr>
                  </w:rPrChange>
                </w:rPr>
                <w:delText>E:\Work\school\ThesisProject\ThesisCorpus\~ready\</w:delText>
              </w:r>
            </w:del>
            <w:r w:rsidRPr="003353F1">
              <w:rPr>
                <w:rStyle w:val="Code"/>
                <w:rPrChange w:id="564" w:author="blake grills" w:date="2020-03-20T11:15:00Z">
                  <w:rPr>
                    <w:rFonts w:cs="Times New Roman"/>
                    <w:szCs w:val="24"/>
                  </w:rPr>
                </w:rPrChange>
              </w:rPr>
              <w:t>Class1.cs" hash="693d899bc71f2dcd8335fac076940b2b8e1a933e"&gt;</w:t>
            </w:r>
            <w:ins w:id="565" w:author="Michael Decker" w:date="2020-03-20T16:45:00Z">
              <w:r w:rsidR="00CB1BB1">
                <w:rPr>
                  <w:rStyle w:val="Code"/>
                </w:rPr>
                <w:t>…&lt;/</w:t>
              </w:r>
            </w:ins>
            <w:del w:id="566" w:author="Michael Decker" w:date="2020-03-20T16:45:00Z">
              <w:r w:rsidRPr="003353F1" w:rsidDel="00CB1BB1">
                <w:rPr>
                  <w:rStyle w:val="Code"/>
                  <w:rPrChange w:id="567" w:author="blake grills" w:date="2020-03-20T11:15:00Z">
                    <w:rPr>
                      <w:rFonts w:cs="Times New Roman"/>
                      <w:szCs w:val="24"/>
                    </w:rPr>
                  </w:rPrChange>
                </w:rPr>
                <w:delText>&lt;expr_stmt&gt;&lt;expr&gt;&lt;operator&gt;..&lt;/operator&gt;&lt;operator&gt;/&lt;/operator&gt;&lt;operator&gt;..&lt;/operator&gt;&lt;operator&gt;/&lt;/operator&gt;&lt;operator&gt;..&lt;/operator&gt;&lt;operator&gt;/&lt;/operator&gt;&lt;operator&gt;..&lt;/operator&gt;&lt;operator&gt;/&lt;/operator&gt;&lt;operator&gt;..&lt;/operator&gt;&lt;operator&gt;/&lt;/operator&gt;&lt;name&gt;sandbox&lt;/name&gt;&lt;operator&gt;/&lt;/operator&gt;&lt;name&gt;SharedData&lt;/name&gt;&lt;operator&gt;/&lt;/operator&gt;&lt;macro&gt;&lt;name&gt;Class1&lt;/name&gt;&lt;/macro&gt;&lt;operator&gt;.&lt;/operator&gt;&lt;macro&gt;&lt;name&gt;cs&lt;/name&gt;&lt;/macro&gt;&lt;/expr&gt;&lt;/expr_stmt&gt;&lt;/</w:delText>
              </w:r>
            </w:del>
            <w:r w:rsidRPr="003353F1">
              <w:rPr>
                <w:rStyle w:val="Code"/>
                <w:rPrChange w:id="568" w:author="blake grills" w:date="2020-03-20T11:15:00Z">
                  <w:rPr>
                    <w:rFonts w:cs="Times New Roman"/>
                    <w:szCs w:val="24"/>
                  </w:rPr>
                </w:rPrChange>
              </w:rPr>
              <w:t>unit&gt;</w:t>
            </w:r>
          </w:p>
          <w:p w14:paraId="03A511D0" w14:textId="77777777" w:rsidR="003353F1" w:rsidRPr="003353F1" w:rsidRDefault="003353F1">
            <w:pPr>
              <w:spacing w:line="276" w:lineRule="auto"/>
              <w:ind w:firstLine="0"/>
              <w:rPr>
                <w:rStyle w:val="Code"/>
                <w:rPrChange w:id="569" w:author="blake grills" w:date="2020-03-20T11:15:00Z">
                  <w:rPr>
                    <w:rFonts w:cs="Times New Roman"/>
                    <w:szCs w:val="24"/>
                  </w:rPr>
                </w:rPrChange>
              </w:rPr>
              <w:pPrChange w:id="570" w:author="Michael Decker" w:date="2020-03-20T11:15:00Z">
                <w:pPr>
                  <w:ind w:firstLine="0"/>
                </w:pPr>
              </w:pPrChange>
            </w:pPr>
          </w:p>
          <w:p w14:paraId="6EA90AB0" w14:textId="16CE4E7E" w:rsidR="003353F1" w:rsidRPr="003353F1" w:rsidDel="0006331D" w:rsidRDefault="003353F1">
            <w:pPr>
              <w:spacing w:line="276" w:lineRule="auto"/>
              <w:ind w:firstLine="0"/>
              <w:rPr>
                <w:del w:id="571" w:author="Michael Decker" w:date="2020-03-20T16:46:00Z"/>
                <w:rStyle w:val="Code"/>
                <w:rPrChange w:id="572" w:author="blake grills" w:date="2020-03-20T11:15:00Z">
                  <w:rPr>
                    <w:del w:id="573" w:author="Michael Decker" w:date="2020-03-20T16:46:00Z"/>
                    <w:rFonts w:cs="Times New Roman"/>
                    <w:szCs w:val="24"/>
                  </w:rPr>
                </w:rPrChange>
              </w:rPr>
              <w:pPrChange w:id="574" w:author="Michael Decker" w:date="2020-03-20T11:15:00Z">
                <w:pPr>
                  <w:ind w:firstLine="0"/>
                </w:pPr>
              </w:pPrChange>
            </w:pPr>
            <w:r w:rsidRPr="003353F1">
              <w:rPr>
                <w:rStyle w:val="Code"/>
                <w:rPrChange w:id="575" w:author="blake grills" w:date="2020-03-20T11:15:00Z">
                  <w:rPr>
                    <w:rFonts w:cs="Times New Roman"/>
                    <w:szCs w:val="24"/>
                  </w:rPr>
                </w:rPrChange>
              </w:rPr>
              <w:t xml:space="preserve">&lt;unit </w:t>
            </w:r>
            <w:proofErr w:type="spellStart"/>
            <w:r w:rsidRPr="003353F1">
              <w:rPr>
                <w:rStyle w:val="Code"/>
                <w:rPrChange w:id="576" w:author="blake grills" w:date="2020-03-20T11:15:00Z">
                  <w:rPr>
                    <w:rFonts w:cs="Times New Roman"/>
                    <w:szCs w:val="24"/>
                  </w:rPr>
                </w:rPrChange>
              </w:rPr>
              <w:t>xmlns:cpp</w:t>
            </w:r>
            <w:proofErr w:type="spellEnd"/>
            <w:r w:rsidRPr="003353F1">
              <w:rPr>
                <w:rStyle w:val="Code"/>
                <w:rPrChange w:id="577" w:author="blake grills" w:date="2020-03-20T11:15:00Z">
                  <w:rPr>
                    <w:rFonts w:cs="Times New Roman"/>
                    <w:szCs w:val="24"/>
                  </w:rPr>
                </w:rPrChange>
              </w:rPr>
              <w:t>="http://www.srcML.org/srcML/cpp" revision="0.9.5" language="C" filename="</w:t>
            </w:r>
            <w:proofErr w:type="spellStart"/>
            <w:del w:id="578" w:author="Michael Decker" w:date="2020-03-20T16:45:00Z">
              <w:r w:rsidRPr="003353F1" w:rsidDel="0006331D">
                <w:rPr>
                  <w:rStyle w:val="Code"/>
                  <w:rPrChange w:id="579" w:author="blake grills" w:date="2020-03-20T11:15:00Z">
                    <w:rPr>
                      <w:rFonts w:cs="Times New Roman"/>
                      <w:szCs w:val="24"/>
                    </w:rPr>
                  </w:rPrChange>
                </w:rPr>
                <w:delText>E:\Work\school\ThesisProject\ThesisCorpus\~ready\</w:delText>
              </w:r>
            </w:del>
            <w:r w:rsidRPr="003353F1">
              <w:rPr>
                <w:rStyle w:val="Code"/>
                <w:rPrChange w:id="580" w:author="blake grills" w:date="2020-03-20T11:15:00Z">
                  <w:rPr>
                    <w:rFonts w:cs="Times New Roman"/>
                    <w:szCs w:val="24"/>
                  </w:rPr>
                </w:rPrChange>
              </w:rPr>
              <w:t>ClassHierarchyJob.h</w:t>
            </w:r>
            <w:proofErr w:type="spellEnd"/>
            <w:r w:rsidRPr="003353F1">
              <w:rPr>
                <w:rStyle w:val="Code"/>
                <w:rPrChange w:id="581" w:author="blake grills" w:date="2020-03-20T11:15:00Z">
                  <w:rPr>
                    <w:rFonts w:cs="Times New Roman"/>
                    <w:szCs w:val="24"/>
                  </w:rPr>
                </w:rPrChange>
              </w:rPr>
              <w:t>" hash="51abc9d61f337d3cb3410bbbf4cb9cbf7db9a506"&gt;</w:t>
            </w:r>
            <w:del w:id="582" w:author="Michael Decker" w:date="2020-03-20T16:46:00Z">
              <w:r w:rsidRPr="003353F1" w:rsidDel="0006331D">
                <w:rPr>
                  <w:rStyle w:val="Code"/>
                  <w:rPrChange w:id="583" w:author="blake grills" w:date="2020-03-20T11:15:00Z">
                    <w:rPr>
                      <w:rFonts w:cs="Times New Roman"/>
                      <w:szCs w:val="24"/>
                    </w:rPr>
                  </w:rPrChange>
                </w:rPr>
                <w:delText>&lt;comment type="block"&gt;/* This file is part of RTags (http://rtags.net).</w:delText>
              </w:r>
            </w:del>
            <w:ins w:id="584" w:author="Michael Decker" w:date="2020-03-20T16:46:00Z">
              <w:r w:rsidR="0006331D">
                <w:rPr>
                  <w:rStyle w:val="Code"/>
                </w:rPr>
                <w:t>…</w:t>
              </w:r>
            </w:ins>
          </w:p>
          <w:p w14:paraId="660BEFA1" w14:textId="5B6EBC42" w:rsidR="003353F1" w:rsidRPr="003353F1" w:rsidDel="0006331D" w:rsidRDefault="003353F1">
            <w:pPr>
              <w:spacing w:line="276" w:lineRule="auto"/>
              <w:ind w:firstLine="0"/>
              <w:rPr>
                <w:del w:id="585" w:author="Michael Decker" w:date="2020-03-20T16:46:00Z"/>
                <w:rStyle w:val="Code"/>
                <w:rPrChange w:id="586" w:author="blake grills" w:date="2020-03-20T11:15:00Z">
                  <w:rPr>
                    <w:del w:id="587" w:author="Michael Decker" w:date="2020-03-20T16:46:00Z"/>
                    <w:rFonts w:cs="Times New Roman"/>
                    <w:szCs w:val="24"/>
                  </w:rPr>
                </w:rPrChange>
              </w:rPr>
              <w:pPrChange w:id="588" w:author="Michael Decker" w:date="2020-03-20T11:15:00Z">
                <w:pPr>
                  <w:ind w:firstLine="0"/>
                </w:pPr>
              </w:pPrChange>
            </w:pPr>
          </w:p>
          <w:p w14:paraId="72F4F0B1" w14:textId="408380EC" w:rsidR="003353F1" w:rsidRPr="003353F1" w:rsidDel="0006331D" w:rsidRDefault="003353F1">
            <w:pPr>
              <w:spacing w:line="276" w:lineRule="auto"/>
              <w:ind w:firstLine="0"/>
              <w:rPr>
                <w:del w:id="589" w:author="Michael Decker" w:date="2020-03-20T16:46:00Z"/>
                <w:rStyle w:val="Code"/>
                <w:rPrChange w:id="590" w:author="blake grills" w:date="2020-03-20T11:15:00Z">
                  <w:rPr>
                    <w:del w:id="591" w:author="Michael Decker" w:date="2020-03-20T16:46:00Z"/>
                    <w:rFonts w:cs="Times New Roman"/>
                    <w:szCs w:val="24"/>
                  </w:rPr>
                </w:rPrChange>
              </w:rPr>
              <w:pPrChange w:id="592" w:author="Michael Decker" w:date="2020-03-20T11:15:00Z">
                <w:pPr>
                  <w:ind w:firstLine="0"/>
                </w:pPr>
              </w:pPrChange>
            </w:pPr>
            <w:del w:id="593" w:author="Michael Decker" w:date="2020-03-20T16:46:00Z">
              <w:r w:rsidRPr="003353F1" w:rsidDel="0006331D">
                <w:rPr>
                  <w:rStyle w:val="Code"/>
                  <w:rPrChange w:id="594" w:author="blake grills" w:date="2020-03-20T11:15:00Z">
                    <w:rPr>
                      <w:rFonts w:cs="Times New Roman"/>
                      <w:szCs w:val="24"/>
                    </w:rPr>
                  </w:rPrChange>
                </w:rPr>
                <w:delText xml:space="preserve">   RTags is free software: you can redistribute it and/or modify</w:delText>
              </w:r>
            </w:del>
          </w:p>
          <w:p w14:paraId="39C2A425" w14:textId="611D2DBC" w:rsidR="003353F1" w:rsidRPr="003353F1" w:rsidDel="0006331D" w:rsidRDefault="003353F1">
            <w:pPr>
              <w:spacing w:line="276" w:lineRule="auto"/>
              <w:ind w:firstLine="0"/>
              <w:rPr>
                <w:del w:id="595" w:author="Michael Decker" w:date="2020-03-20T16:46:00Z"/>
                <w:rStyle w:val="Code"/>
                <w:rPrChange w:id="596" w:author="blake grills" w:date="2020-03-20T11:15:00Z">
                  <w:rPr>
                    <w:del w:id="597" w:author="Michael Decker" w:date="2020-03-20T16:46:00Z"/>
                    <w:rFonts w:cs="Times New Roman"/>
                    <w:szCs w:val="24"/>
                  </w:rPr>
                </w:rPrChange>
              </w:rPr>
              <w:pPrChange w:id="598" w:author="Michael Decker" w:date="2020-03-20T11:15:00Z">
                <w:pPr>
                  <w:ind w:firstLine="0"/>
                </w:pPr>
              </w:pPrChange>
            </w:pPr>
            <w:del w:id="599" w:author="Michael Decker" w:date="2020-03-20T16:46:00Z">
              <w:r w:rsidRPr="003353F1" w:rsidDel="0006331D">
                <w:rPr>
                  <w:rStyle w:val="Code"/>
                  <w:rPrChange w:id="600" w:author="blake grills" w:date="2020-03-20T11:15:00Z">
                    <w:rPr>
                      <w:rFonts w:cs="Times New Roman"/>
                      <w:szCs w:val="24"/>
                    </w:rPr>
                  </w:rPrChange>
                </w:rPr>
                <w:delText xml:space="preserve">   it under the terms of the GNU General Public License as published by</w:delText>
              </w:r>
            </w:del>
          </w:p>
          <w:p w14:paraId="7B20045E" w14:textId="4D748BCA" w:rsidR="003353F1" w:rsidRPr="003353F1" w:rsidDel="0006331D" w:rsidRDefault="003353F1">
            <w:pPr>
              <w:spacing w:line="276" w:lineRule="auto"/>
              <w:ind w:firstLine="0"/>
              <w:rPr>
                <w:del w:id="601" w:author="Michael Decker" w:date="2020-03-20T16:46:00Z"/>
                <w:rStyle w:val="Code"/>
                <w:rPrChange w:id="602" w:author="blake grills" w:date="2020-03-20T11:15:00Z">
                  <w:rPr>
                    <w:del w:id="603" w:author="Michael Decker" w:date="2020-03-20T16:46:00Z"/>
                    <w:rFonts w:cs="Times New Roman"/>
                    <w:szCs w:val="24"/>
                  </w:rPr>
                </w:rPrChange>
              </w:rPr>
              <w:pPrChange w:id="604" w:author="Michael Decker" w:date="2020-03-20T11:15:00Z">
                <w:pPr>
                  <w:ind w:firstLine="0"/>
                </w:pPr>
              </w:pPrChange>
            </w:pPr>
            <w:del w:id="605" w:author="Michael Decker" w:date="2020-03-20T16:46:00Z">
              <w:r w:rsidRPr="003353F1" w:rsidDel="0006331D">
                <w:rPr>
                  <w:rStyle w:val="Code"/>
                  <w:rPrChange w:id="606" w:author="blake grills" w:date="2020-03-20T11:15:00Z">
                    <w:rPr>
                      <w:rFonts w:cs="Times New Roman"/>
                      <w:szCs w:val="24"/>
                    </w:rPr>
                  </w:rPrChange>
                </w:rPr>
                <w:delText xml:space="preserve">   the Free Software Foundation, either version 3 of the License, or</w:delText>
              </w:r>
            </w:del>
          </w:p>
          <w:p w14:paraId="16547DB1" w14:textId="72512D2B" w:rsidR="003353F1" w:rsidRPr="003353F1" w:rsidDel="0006331D" w:rsidRDefault="003353F1">
            <w:pPr>
              <w:spacing w:line="276" w:lineRule="auto"/>
              <w:ind w:firstLine="0"/>
              <w:rPr>
                <w:del w:id="607" w:author="Michael Decker" w:date="2020-03-20T16:46:00Z"/>
                <w:rStyle w:val="Code"/>
                <w:rPrChange w:id="608" w:author="blake grills" w:date="2020-03-20T11:15:00Z">
                  <w:rPr>
                    <w:del w:id="609" w:author="Michael Decker" w:date="2020-03-20T16:46:00Z"/>
                    <w:rFonts w:cs="Times New Roman"/>
                    <w:szCs w:val="24"/>
                  </w:rPr>
                </w:rPrChange>
              </w:rPr>
              <w:pPrChange w:id="610" w:author="Michael Decker" w:date="2020-03-20T11:15:00Z">
                <w:pPr>
                  <w:ind w:firstLine="0"/>
                </w:pPr>
              </w:pPrChange>
            </w:pPr>
            <w:del w:id="611" w:author="Michael Decker" w:date="2020-03-20T16:46:00Z">
              <w:r w:rsidRPr="003353F1" w:rsidDel="0006331D">
                <w:rPr>
                  <w:rStyle w:val="Code"/>
                  <w:rPrChange w:id="612" w:author="blake grills" w:date="2020-03-20T11:15:00Z">
                    <w:rPr>
                      <w:rFonts w:cs="Times New Roman"/>
                      <w:szCs w:val="24"/>
                    </w:rPr>
                  </w:rPrChange>
                </w:rPr>
                <w:delText xml:space="preserve">   (at your option) any later version.</w:delText>
              </w:r>
            </w:del>
          </w:p>
          <w:p w14:paraId="4266A660" w14:textId="2F3EB2B3" w:rsidR="003353F1" w:rsidRPr="003353F1" w:rsidDel="0006331D" w:rsidRDefault="003353F1">
            <w:pPr>
              <w:spacing w:line="276" w:lineRule="auto"/>
              <w:ind w:firstLine="0"/>
              <w:rPr>
                <w:del w:id="613" w:author="Michael Decker" w:date="2020-03-20T16:46:00Z"/>
                <w:rStyle w:val="Code"/>
                <w:rPrChange w:id="614" w:author="blake grills" w:date="2020-03-20T11:15:00Z">
                  <w:rPr>
                    <w:del w:id="615" w:author="Michael Decker" w:date="2020-03-20T16:46:00Z"/>
                    <w:rFonts w:cs="Times New Roman"/>
                    <w:szCs w:val="24"/>
                  </w:rPr>
                </w:rPrChange>
              </w:rPr>
              <w:pPrChange w:id="616" w:author="Michael Decker" w:date="2020-03-20T11:15:00Z">
                <w:pPr>
                  <w:ind w:firstLine="0"/>
                </w:pPr>
              </w:pPrChange>
            </w:pPr>
          </w:p>
          <w:p w14:paraId="770977C1" w14:textId="290E9253" w:rsidR="003353F1" w:rsidRPr="003353F1" w:rsidDel="0006331D" w:rsidRDefault="003353F1">
            <w:pPr>
              <w:spacing w:line="276" w:lineRule="auto"/>
              <w:ind w:firstLine="0"/>
              <w:rPr>
                <w:del w:id="617" w:author="Michael Decker" w:date="2020-03-20T16:46:00Z"/>
                <w:rStyle w:val="Code"/>
                <w:rPrChange w:id="618" w:author="blake grills" w:date="2020-03-20T11:15:00Z">
                  <w:rPr>
                    <w:del w:id="619" w:author="Michael Decker" w:date="2020-03-20T16:46:00Z"/>
                    <w:rFonts w:cs="Times New Roman"/>
                    <w:szCs w:val="24"/>
                  </w:rPr>
                </w:rPrChange>
              </w:rPr>
              <w:pPrChange w:id="620" w:author="Michael Decker" w:date="2020-03-20T11:15:00Z">
                <w:pPr>
                  <w:ind w:firstLine="0"/>
                </w:pPr>
              </w:pPrChange>
            </w:pPr>
            <w:del w:id="621" w:author="Michael Decker" w:date="2020-03-20T16:46:00Z">
              <w:r w:rsidRPr="003353F1" w:rsidDel="0006331D">
                <w:rPr>
                  <w:rStyle w:val="Code"/>
                  <w:rPrChange w:id="622" w:author="blake grills" w:date="2020-03-20T11:15:00Z">
                    <w:rPr>
                      <w:rFonts w:cs="Times New Roman"/>
                      <w:szCs w:val="24"/>
                    </w:rPr>
                  </w:rPrChange>
                </w:rPr>
                <w:delText xml:space="preserve">   RTags is distributed in the hope that it will be useful,</w:delText>
              </w:r>
            </w:del>
          </w:p>
          <w:p w14:paraId="414420DF" w14:textId="1BDB5DD8" w:rsidR="003353F1" w:rsidRPr="003353F1" w:rsidDel="0006331D" w:rsidRDefault="003353F1">
            <w:pPr>
              <w:spacing w:line="276" w:lineRule="auto"/>
              <w:ind w:firstLine="0"/>
              <w:rPr>
                <w:del w:id="623" w:author="Michael Decker" w:date="2020-03-20T16:46:00Z"/>
                <w:rStyle w:val="Code"/>
                <w:rPrChange w:id="624" w:author="blake grills" w:date="2020-03-20T11:15:00Z">
                  <w:rPr>
                    <w:del w:id="625" w:author="Michael Decker" w:date="2020-03-20T16:46:00Z"/>
                    <w:rFonts w:cs="Times New Roman"/>
                    <w:szCs w:val="24"/>
                  </w:rPr>
                </w:rPrChange>
              </w:rPr>
              <w:pPrChange w:id="626" w:author="Michael Decker" w:date="2020-03-20T11:15:00Z">
                <w:pPr>
                  <w:ind w:firstLine="0"/>
                </w:pPr>
              </w:pPrChange>
            </w:pPr>
            <w:del w:id="627" w:author="Michael Decker" w:date="2020-03-20T16:46:00Z">
              <w:r w:rsidRPr="003353F1" w:rsidDel="0006331D">
                <w:rPr>
                  <w:rStyle w:val="Code"/>
                  <w:rPrChange w:id="628" w:author="blake grills" w:date="2020-03-20T11:15:00Z">
                    <w:rPr>
                      <w:rFonts w:cs="Times New Roman"/>
                      <w:szCs w:val="24"/>
                    </w:rPr>
                  </w:rPrChange>
                </w:rPr>
                <w:delText xml:space="preserve">   but WITHOUT ANY WARRANTY; without even the implied warranty of</w:delText>
              </w:r>
            </w:del>
          </w:p>
          <w:p w14:paraId="6DADEB4B" w14:textId="563BFD25" w:rsidR="003353F1" w:rsidRPr="003353F1" w:rsidDel="0006331D" w:rsidRDefault="003353F1">
            <w:pPr>
              <w:spacing w:line="276" w:lineRule="auto"/>
              <w:ind w:firstLine="0"/>
              <w:rPr>
                <w:del w:id="629" w:author="Michael Decker" w:date="2020-03-20T16:46:00Z"/>
                <w:rStyle w:val="Code"/>
                <w:rPrChange w:id="630" w:author="blake grills" w:date="2020-03-20T11:15:00Z">
                  <w:rPr>
                    <w:del w:id="631" w:author="Michael Decker" w:date="2020-03-20T16:46:00Z"/>
                    <w:rFonts w:cs="Times New Roman"/>
                    <w:szCs w:val="24"/>
                  </w:rPr>
                </w:rPrChange>
              </w:rPr>
              <w:pPrChange w:id="632" w:author="Michael Decker" w:date="2020-03-20T11:15:00Z">
                <w:pPr>
                  <w:ind w:firstLine="0"/>
                </w:pPr>
              </w:pPrChange>
            </w:pPr>
            <w:del w:id="633" w:author="Michael Decker" w:date="2020-03-20T16:46:00Z">
              <w:r w:rsidRPr="003353F1" w:rsidDel="0006331D">
                <w:rPr>
                  <w:rStyle w:val="Code"/>
                  <w:rPrChange w:id="634" w:author="blake grills" w:date="2020-03-20T11:15:00Z">
                    <w:rPr>
                      <w:rFonts w:cs="Times New Roman"/>
                      <w:szCs w:val="24"/>
                    </w:rPr>
                  </w:rPrChange>
                </w:rPr>
                <w:delText xml:space="preserve">   MERCHANTABILITY or FITNESS FOR A PARTICULAR PURPOSE.  See the</w:delText>
              </w:r>
            </w:del>
          </w:p>
          <w:p w14:paraId="442885BF" w14:textId="6F789CE0" w:rsidR="003353F1" w:rsidRPr="003353F1" w:rsidDel="0006331D" w:rsidRDefault="003353F1">
            <w:pPr>
              <w:spacing w:line="276" w:lineRule="auto"/>
              <w:ind w:firstLine="0"/>
              <w:rPr>
                <w:del w:id="635" w:author="Michael Decker" w:date="2020-03-20T16:46:00Z"/>
                <w:rStyle w:val="Code"/>
                <w:rPrChange w:id="636" w:author="blake grills" w:date="2020-03-20T11:15:00Z">
                  <w:rPr>
                    <w:del w:id="637" w:author="Michael Decker" w:date="2020-03-20T16:46:00Z"/>
                    <w:rFonts w:cs="Times New Roman"/>
                    <w:szCs w:val="24"/>
                  </w:rPr>
                </w:rPrChange>
              </w:rPr>
              <w:pPrChange w:id="638" w:author="Michael Decker" w:date="2020-03-20T11:15:00Z">
                <w:pPr>
                  <w:ind w:firstLine="0"/>
                </w:pPr>
              </w:pPrChange>
            </w:pPr>
            <w:del w:id="639" w:author="Michael Decker" w:date="2020-03-20T16:46:00Z">
              <w:r w:rsidRPr="003353F1" w:rsidDel="0006331D">
                <w:rPr>
                  <w:rStyle w:val="Code"/>
                  <w:rPrChange w:id="640" w:author="blake grills" w:date="2020-03-20T11:15:00Z">
                    <w:rPr>
                      <w:rFonts w:cs="Times New Roman"/>
                      <w:szCs w:val="24"/>
                    </w:rPr>
                  </w:rPrChange>
                </w:rPr>
                <w:delText xml:space="preserve">   GNU General Public License for more details.</w:delText>
              </w:r>
            </w:del>
          </w:p>
          <w:p w14:paraId="619FC0A2" w14:textId="01272DB2" w:rsidR="003353F1" w:rsidRPr="003353F1" w:rsidDel="0006331D" w:rsidRDefault="003353F1">
            <w:pPr>
              <w:spacing w:line="276" w:lineRule="auto"/>
              <w:ind w:firstLine="0"/>
              <w:rPr>
                <w:del w:id="641" w:author="Michael Decker" w:date="2020-03-20T16:46:00Z"/>
                <w:rStyle w:val="Code"/>
                <w:rPrChange w:id="642" w:author="blake grills" w:date="2020-03-20T11:15:00Z">
                  <w:rPr>
                    <w:del w:id="643" w:author="Michael Decker" w:date="2020-03-20T16:46:00Z"/>
                    <w:rFonts w:cs="Times New Roman"/>
                    <w:szCs w:val="24"/>
                  </w:rPr>
                </w:rPrChange>
              </w:rPr>
              <w:pPrChange w:id="644" w:author="Michael Decker" w:date="2020-03-20T11:15:00Z">
                <w:pPr>
                  <w:ind w:firstLine="0"/>
                </w:pPr>
              </w:pPrChange>
            </w:pPr>
          </w:p>
          <w:p w14:paraId="48ADF54C" w14:textId="39395921" w:rsidR="003353F1" w:rsidRPr="003353F1" w:rsidDel="0006331D" w:rsidRDefault="003353F1">
            <w:pPr>
              <w:spacing w:line="276" w:lineRule="auto"/>
              <w:ind w:firstLine="0"/>
              <w:rPr>
                <w:del w:id="645" w:author="Michael Decker" w:date="2020-03-20T16:46:00Z"/>
                <w:rStyle w:val="Code"/>
                <w:rPrChange w:id="646" w:author="blake grills" w:date="2020-03-20T11:15:00Z">
                  <w:rPr>
                    <w:del w:id="647" w:author="Michael Decker" w:date="2020-03-20T16:46:00Z"/>
                    <w:rFonts w:cs="Times New Roman"/>
                    <w:szCs w:val="24"/>
                  </w:rPr>
                </w:rPrChange>
              </w:rPr>
              <w:pPrChange w:id="648" w:author="Michael Decker" w:date="2020-03-20T11:15:00Z">
                <w:pPr>
                  <w:ind w:firstLine="0"/>
                </w:pPr>
              </w:pPrChange>
            </w:pPr>
            <w:del w:id="649" w:author="Michael Decker" w:date="2020-03-20T16:46:00Z">
              <w:r w:rsidRPr="003353F1" w:rsidDel="0006331D">
                <w:rPr>
                  <w:rStyle w:val="Code"/>
                  <w:rPrChange w:id="650" w:author="blake grills" w:date="2020-03-20T11:15:00Z">
                    <w:rPr>
                      <w:rFonts w:cs="Times New Roman"/>
                      <w:szCs w:val="24"/>
                    </w:rPr>
                  </w:rPrChange>
                </w:rPr>
                <w:delText xml:space="preserve">   You should have received a copy of the GNU General Public License</w:delText>
              </w:r>
            </w:del>
          </w:p>
          <w:p w14:paraId="54A83468" w14:textId="28875F7F" w:rsidR="003353F1" w:rsidRPr="003353F1" w:rsidDel="0006331D" w:rsidRDefault="003353F1">
            <w:pPr>
              <w:spacing w:line="276" w:lineRule="auto"/>
              <w:ind w:firstLine="0"/>
              <w:rPr>
                <w:del w:id="651" w:author="Michael Decker" w:date="2020-03-20T16:46:00Z"/>
                <w:rStyle w:val="Code"/>
                <w:rPrChange w:id="652" w:author="blake grills" w:date="2020-03-20T11:15:00Z">
                  <w:rPr>
                    <w:del w:id="653" w:author="Michael Decker" w:date="2020-03-20T16:46:00Z"/>
                    <w:rFonts w:cs="Times New Roman"/>
                    <w:szCs w:val="24"/>
                  </w:rPr>
                </w:rPrChange>
              </w:rPr>
              <w:pPrChange w:id="654" w:author="Michael Decker" w:date="2020-03-20T11:15:00Z">
                <w:pPr>
                  <w:ind w:firstLine="0"/>
                </w:pPr>
              </w:pPrChange>
            </w:pPr>
            <w:del w:id="655" w:author="Michael Decker" w:date="2020-03-20T16:46:00Z">
              <w:r w:rsidRPr="003353F1" w:rsidDel="0006331D">
                <w:rPr>
                  <w:rStyle w:val="Code"/>
                  <w:rPrChange w:id="656" w:author="blake grills" w:date="2020-03-20T11:15:00Z">
                    <w:rPr>
                      <w:rFonts w:cs="Times New Roman"/>
                      <w:szCs w:val="24"/>
                    </w:rPr>
                  </w:rPrChange>
                </w:rPr>
                <w:delText xml:space="preserve">   along with RTags.  If not, see &amp;lt;http://www.gnu.org/licenses/&amp;gt;. */&lt;/comment&gt;</w:delText>
              </w:r>
            </w:del>
          </w:p>
          <w:p w14:paraId="53EF64C7" w14:textId="6C675CE2" w:rsidR="003353F1" w:rsidRPr="003353F1" w:rsidDel="0006331D" w:rsidRDefault="003353F1">
            <w:pPr>
              <w:spacing w:line="276" w:lineRule="auto"/>
              <w:ind w:firstLine="0"/>
              <w:rPr>
                <w:del w:id="657" w:author="Michael Decker" w:date="2020-03-20T16:46:00Z"/>
                <w:rStyle w:val="Code"/>
                <w:rPrChange w:id="658" w:author="blake grills" w:date="2020-03-20T11:15:00Z">
                  <w:rPr>
                    <w:del w:id="659" w:author="Michael Decker" w:date="2020-03-20T16:46:00Z"/>
                    <w:rFonts w:cs="Times New Roman"/>
                    <w:szCs w:val="24"/>
                  </w:rPr>
                </w:rPrChange>
              </w:rPr>
              <w:pPrChange w:id="660" w:author="Michael Decker" w:date="2020-03-20T11:15:00Z">
                <w:pPr>
                  <w:ind w:firstLine="0"/>
                </w:pPr>
              </w:pPrChange>
            </w:pPr>
          </w:p>
          <w:p w14:paraId="21FA0ED2" w14:textId="48F76E53" w:rsidR="003353F1" w:rsidRPr="003353F1" w:rsidDel="0006331D" w:rsidRDefault="003353F1">
            <w:pPr>
              <w:spacing w:line="276" w:lineRule="auto"/>
              <w:ind w:firstLine="0"/>
              <w:rPr>
                <w:del w:id="661" w:author="Michael Decker" w:date="2020-03-20T16:46:00Z"/>
                <w:rStyle w:val="Code"/>
                <w:rPrChange w:id="662" w:author="blake grills" w:date="2020-03-20T11:15:00Z">
                  <w:rPr>
                    <w:del w:id="663" w:author="Michael Decker" w:date="2020-03-20T16:46:00Z"/>
                    <w:rFonts w:cs="Times New Roman"/>
                    <w:szCs w:val="24"/>
                  </w:rPr>
                </w:rPrChange>
              </w:rPr>
              <w:pPrChange w:id="664" w:author="Michael Decker" w:date="2020-03-20T11:15:00Z">
                <w:pPr>
                  <w:ind w:firstLine="0"/>
                </w:pPr>
              </w:pPrChange>
            </w:pPr>
            <w:del w:id="665" w:author="Michael Decker" w:date="2020-03-20T16:46:00Z">
              <w:r w:rsidRPr="003353F1" w:rsidDel="0006331D">
                <w:rPr>
                  <w:rStyle w:val="Code"/>
                  <w:rPrChange w:id="666" w:author="blake grills" w:date="2020-03-20T11:15:00Z">
                    <w:rPr>
                      <w:rFonts w:cs="Times New Roman"/>
                      <w:szCs w:val="24"/>
                    </w:rPr>
                  </w:rPrChange>
                </w:rPr>
                <w:delText>&lt;cpp:ifndef&gt;#&lt;cpp:directive&gt;ifndef&lt;/cpp:directive&gt; &lt;name&gt;ClassHierarchyJob_h&lt;/name&gt;&lt;/cpp:ifndef&gt;</w:delText>
              </w:r>
            </w:del>
          </w:p>
          <w:p w14:paraId="111750AE" w14:textId="6EE6767F" w:rsidR="003353F1" w:rsidRPr="003353F1" w:rsidDel="0006331D" w:rsidRDefault="003353F1">
            <w:pPr>
              <w:spacing w:line="276" w:lineRule="auto"/>
              <w:ind w:firstLine="0"/>
              <w:rPr>
                <w:del w:id="667" w:author="Michael Decker" w:date="2020-03-20T16:46:00Z"/>
                <w:rStyle w:val="Code"/>
                <w:rPrChange w:id="668" w:author="blake grills" w:date="2020-03-20T11:15:00Z">
                  <w:rPr>
                    <w:del w:id="669" w:author="Michael Decker" w:date="2020-03-20T16:46:00Z"/>
                    <w:rFonts w:cs="Times New Roman"/>
                    <w:szCs w:val="24"/>
                  </w:rPr>
                </w:rPrChange>
              </w:rPr>
              <w:pPrChange w:id="670" w:author="Michael Decker" w:date="2020-03-20T11:15:00Z">
                <w:pPr>
                  <w:ind w:firstLine="0"/>
                </w:pPr>
              </w:pPrChange>
            </w:pPr>
            <w:del w:id="671" w:author="Michael Decker" w:date="2020-03-20T16:46:00Z">
              <w:r w:rsidRPr="003353F1" w:rsidDel="0006331D">
                <w:rPr>
                  <w:rStyle w:val="Code"/>
                  <w:rPrChange w:id="672" w:author="blake grills" w:date="2020-03-20T11:15:00Z">
                    <w:rPr>
                      <w:rFonts w:cs="Times New Roman"/>
                      <w:szCs w:val="24"/>
                    </w:rPr>
                  </w:rPrChange>
                </w:rPr>
                <w:delText>&lt;cpp:define&gt;#&lt;cpp:directive&gt;define&lt;/cpp:directive&gt; &lt;cpp:macro&gt;&lt;name&gt;ClassHierarchyJob_h&lt;/name&gt;&lt;/cpp:macro&gt;&lt;/cpp:define&gt;</w:delText>
              </w:r>
            </w:del>
          </w:p>
          <w:p w14:paraId="467ED424" w14:textId="1A5CCE71" w:rsidR="003353F1" w:rsidRPr="003353F1" w:rsidDel="0006331D" w:rsidRDefault="003353F1">
            <w:pPr>
              <w:spacing w:line="276" w:lineRule="auto"/>
              <w:ind w:firstLine="0"/>
              <w:rPr>
                <w:del w:id="673" w:author="Michael Decker" w:date="2020-03-20T16:46:00Z"/>
                <w:rStyle w:val="Code"/>
                <w:rPrChange w:id="674" w:author="blake grills" w:date="2020-03-20T11:15:00Z">
                  <w:rPr>
                    <w:del w:id="675" w:author="Michael Decker" w:date="2020-03-20T16:46:00Z"/>
                    <w:rFonts w:cs="Times New Roman"/>
                    <w:szCs w:val="24"/>
                  </w:rPr>
                </w:rPrChange>
              </w:rPr>
              <w:pPrChange w:id="676" w:author="Michael Decker" w:date="2020-03-20T11:15:00Z">
                <w:pPr>
                  <w:ind w:firstLine="0"/>
                </w:pPr>
              </w:pPrChange>
            </w:pPr>
          </w:p>
          <w:p w14:paraId="0A9D3403" w14:textId="3F8EC2C4" w:rsidR="003353F1" w:rsidRPr="003353F1" w:rsidDel="0006331D" w:rsidRDefault="003353F1">
            <w:pPr>
              <w:spacing w:line="276" w:lineRule="auto"/>
              <w:ind w:firstLine="0"/>
              <w:rPr>
                <w:del w:id="677" w:author="Michael Decker" w:date="2020-03-20T16:46:00Z"/>
                <w:rStyle w:val="Code"/>
                <w:rPrChange w:id="678" w:author="blake grills" w:date="2020-03-20T11:15:00Z">
                  <w:rPr>
                    <w:del w:id="679" w:author="Michael Decker" w:date="2020-03-20T16:46:00Z"/>
                    <w:rFonts w:cs="Times New Roman"/>
                    <w:szCs w:val="24"/>
                  </w:rPr>
                </w:rPrChange>
              </w:rPr>
              <w:pPrChange w:id="680" w:author="Michael Decker" w:date="2020-03-20T11:15:00Z">
                <w:pPr>
                  <w:ind w:firstLine="0"/>
                </w:pPr>
              </w:pPrChange>
            </w:pPr>
            <w:del w:id="681" w:author="Michael Decker" w:date="2020-03-20T16:46:00Z">
              <w:r w:rsidRPr="003353F1" w:rsidDel="0006331D">
                <w:rPr>
                  <w:rStyle w:val="Code"/>
                  <w:rPrChange w:id="682" w:author="blake grills" w:date="2020-03-20T11:15:00Z">
                    <w:rPr>
                      <w:rFonts w:cs="Times New Roman"/>
                      <w:szCs w:val="24"/>
                    </w:rPr>
                  </w:rPrChange>
                </w:rPr>
                <w:delText>&lt;cpp:include&gt;#&lt;cpp:directive&gt;include&lt;/cpp:directive&gt; &lt;cpp:file&gt;"Location.h"&lt;/cpp:file&gt;&lt;/cpp:include&gt;</w:delText>
              </w:r>
            </w:del>
          </w:p>
          <w:p w14:paraId="4BE0FCC7" w14:textId="49C68C2D" w:rsidR="003353F1" w:rsidRPr="003353F1" w:rsidDel="0006331D" w:rsidRDefault="003353F1">
            <w:pPr>
              <w:spacing w:line="276" w:lineRule="auto"/>
              <w:ind w:firstLine="0"/>
              <w:rPr>
                <w:del w:id="683" w:author="Michael Decker" w:date="2020-03-20T16:46:00Z"/>
                <w:rStyle w:val="Code"/>
                <w:rPrChange w:id="684" w:author="blake grills" w:date="2020-03-20T11:15:00Z">
                  <w:rPr>
                    <w:del w:id="685" w:author="Michael Decker" w:date="2020-03-20T16:46:00Z"/>
                    <w:rFonts w:cs="Times New Roman"/>
                    <w:szCs w:val="24"/>
                  </w:rPr>
                </w:rPrChange>
              </w:rPr>
              <w:pPrChange w:id="686" w:author="Michael Decker" w:date="2020-03-20T11:15:00Z">
                <w:pPr>
                  <w:ind w:firstLine="0"/>
                </w:pPr>
              </w:pPrChange>
            </w:pPr>
            <w:del w:id="687" w:author="Michael Decker" w:date="2020-03-20T16:46:00Z">
              <w:r w:rsidRPr="003353F1" w:rsidDel="0006331D">
                <w:rPr>
                  <w:rStyle w:val="Code"/>
                  <w:rPrChange w:id="688" w:author="blake grills" w:date="2020-03-20T11:15:00Z">
                    <w:rPr>
                      <w:rFonts w:cs="Times New Roman"/>
                      <w:szCs w:val="24"/>
                    </w:rPr>
                  </w:rPrChange>
                </w:rPr>
                <w:delText>&lt;cpp:include&gt;#&lt;cpp:directive&gt;include&lt;/cpp:directive&gt; &lt;cpp:file&gt;"QueryJob.h"&lt;/cpp:file&gt;&lt;/cpp:include&gt;</w:delText>
              </w:r>
            </w:del>
          </w:p>
          <w:p w14:paraId="114E4626" w14:textId="60FC65E0" w:rsidR="003353F1" w:rsidRPr="003353F1" w:rsidDel="0006331D" w:rsidRDefault="003353F1">
            <w:pPr>
              <w:spacing w:line="276" w:lineRule="auto"/>
              <w:ind w:firstLine="0"/>
              <w:rPr>
                <w:del w:id="689" w:author="Michael Decker" w:date="2020-03-20T16:46:00Z"/>
                <w:rStyle w:val="Code"/>
                <w:rPrChange w:id="690" w:author="blake grills" w:date="2020-03-20T11:15:00Z">
                  <w:rPr>
                    <w:del w:id="691" w:author="Michael Decker" w:date="2020-03-20T16:46:00Z"/>
                    <w:rFonts w:cs="Times New Roman"/>
                    <w:szCs w:val="24"/>
                  </w:rPr>
                </w:rPrChange>
              </w:rPr>
              <w:pPrChange w:id="692" w:author="Michael Decker" w:date="2020-03-20T11:15:00Z">
                <w:pPr>
                  <w:ind w:firstLine="0"/>
                </w:pPr>
              </w:pPrChange>
            </w:pPr>
          </w:p>
          <w:p w14:paraId="02E5C9D8" w14:textId="0D2DCA69" w:rsidR="003353F1" w:rsidRPr="003353F1" w:rsidDel="0006331D" w:rsidRDefault="003353F1">
            <w:pPr>
              <w:spacing w:line="276" w:lineRule="auto"/>
              <w:ind w:firstLine="0"/>
              <w:rPr>
                <w:del w:id="693" w:author="Michael Decker" w:date="2020-03-20T16:46:00Z"/>
                <w:rStyle w:val="Code"/>
                <w:rPrChange w:id="694" w:author="blake grills" w:date="2020-03-20T11:15:00Z">
                  <w:rPr>
                    <w:del w:id="695" w:author="Michael Decker" w:date="2020-03-20T16:46:00Z"/>
                    <w:rFonts w:cs="Times New Roman"/>
                    <w:szCs w:val="24"/>
                  </w:rPr>
                </w:rPrChange>
              </w:rPr>
              <w:pPrChange w:id="696" w:author="Michael Decker" w:date="2020-03-20T11:15:00Z">
                <w:pPr>
                  <w:ind w:firstLine="0"/>
                </w:pPr>
              </w:pPrChange>
            </w:pPr>
            <w:del w:id="697" w:author="Michael Decker" w:date="2020-03-20T16:46:00Z">
              <w:r w:rsidRPr="003353F1" w:rsidDel="0006331D">
                <w:rPr>
                  <w:rStyle w:val="Code"/>
                  <w:rPrChange w:id="698" w:author="blake grills" w:date="2020-03-20T11:15:00Z">
                    <w:rPr>
                      <w:rFonts w:cs="Times New Roman"/>
                      <w:szCs w:val="24"/>
                    </w:rPr>
                  </w:rPrChange>
                </w:rPr>
                <w:delText>&lt;decl_stmt&gt;&lt;decl&gt;&lt;type&gt;&lt;name&gt;class&lt;/name&gt;&lt;/type&gt; &lt;name&gt;ClassHierarchyJob&lt;/name&gt; &lt;range&gt;: &lt;expr&gt;&lt;name&gt;public&lt;/name&gt; &lt;name&gt;QueryJob&lt;/name&gt;</w:delText>
              </w:r>
            </w:del>
          </w:p>
          <w:p w14:paraId="447D1320" w14:textId="0B56036F" w:rsidR="003353F1" w:rsidRPr="003353F1" w:rsidDel="0006331D" w:rsidRDefault="003353F1">
            <w:pPr>
              <w:spacing w:line="276" w:lineRule="auto"/>
              <w:ind w:firstLine="0"/>
              <w:rPr>
                <w:del w:id="699" w:author="Michael Decker" w:date="2020-03-20T16:46:00Z"/>
                <w:rStyle w:val="Code"/>
                <w:rPrChange w:id="700" w:author="blake grills" w:date="2020-03-20T11:15:00Z">
                  <w:rPr>
                    <w:del w:id="701" w:author="Michael Decker" w:date="2020-03-20T16:46:00Z"/>
                    <w:rFonts w:cs="Times New Roman"/>
                    <w:szCs w:val="24"/>
                  </w:rPr>
                </w:rPrChange>
              </w:rPr>
              <w:pPrChange w:id="702" w:author="Michael Decker" w:date="2020-03-20T11:15:00Z">
                <w:pPr>
                  <w:ind w:firstLine="0"/>
                </w:pPr>
              </w:pPrChange>
            </w:pPr>
            <w:del w:id="703" w:author="Michael Decker" w:date="2020-03-20T16:46:00Z">
              <w:r w:rsidRPr="003353F1" w:rsidDel="0006331D">
                <w:rPr>
                  <w:rStyle w:val="Code"/>
                  <w:rPrChange w:id="704" w:author="blake grills" w:date="2020-03-20T11:15:00Z">
                    <w:rPr>
                      <w:rFonts w:cs="Times New Roman"/>
                      <w:szCs w:val="24"/>
                    </w:rPr>
                  </w:rPrChange>
                </w:rPr>
                <w:delText>&lt;block&gt;{</w:delText>
              </w:r>
            </w:del>
          </w:p>
          <w:p w14:paraId="0D537A30" w14:textId="7638E339" w:rsidR="003353F1" w:rsidRPr="003353F1" w:rsidDel="0006331D" w:rsidRDefault="003353F1">
            <w:pPr>
              <w:spacing w:line="276" w:lineRule="auto"/>
              <w:ind w:firstLine="0"/>
              <w:rPr>
                <w:del w:id="705" w:author="Michael Decker" w:date="2020-03-20T16:46:00Z"/>
                <w:rStyle w:val="Code"/>
                <w:rPrChange w:id="706" w:author="blake grills" w:date="2020-03-20T11:15:00Z">
                  <w:rPr>
                    <w:del w:id="707" w:author="Michael Decker" w:date="2020-03-20T16:46:00Z"/>
                    <w:rFonts w:cs="Times New Roman"/>
                    <w:szCs w:val="24"/>
                  </w:rPr>
                </w:rPrChange>
              </w:rPr>
              <w:pPrChange w:id="708" w:author="Michael Decker" w:date="2020-03-20T11:15:00Z">
                <w:pPr>
                  <w:ind w:firstLine="0"/>
                </w:pPr>
              </w:pPrChange>
            </w:pPr>
            <w:del w:id="709" w:author="Michael Decker" w:date="2020-03-20T16:46:00Z">
              <w:r w:rsidRPr="003353F1" w:rsidDel="0006331D">
                <w:rPr>
                  <w:rStyle w:val="Code"/>
                  <w:rPrChange w:id="710" w:author="blake grills" w:date="2020-03-20T11:15:00Z">
                    <w:rPr>
                      <w:rFonts w:cs="Times New Roman"/>
                      <w:szCs w:val="24"/>
                    </w:rPr>
                  </w:rPrChange>
                </w:rPr>
                <w:delText>&lt;expr&gt;&lt;name&gt;public&lt;/name&gt;&lt;operator&gt;:&lt;/operator&gt;</w:delText>
              </w:r>
            </w:del>
          </w:p>
          <w:p w14:paraId="56833976" w14:textId="37D7154A" w:rsidR="003353F1" w:rsidRPr="003353F1" w:rsidDel="0006331D" w:rsidRDefault="003353F1">
            <w:pPr>
              <w:spacing w:line="276" w:lineRule="auto"/>
              <w:ind w:firstLine="0"/>
              <w:rPr>
                <w:del w:id="711" w:author="Michael Decker" w:date="2020-03-20T16:46:00Z"/>
                <w:rStyle w:val="Code"/>
                <w:rPrChange w:id="712" w:author="blake grills" w:date="2020-03-20T11:15:00Z">
                  <w:rPr>
                    <w:del w:id="713" w:author="Michael Decker" w:date="2020-03-20T16:46:00Z"/>
                    <w:rFonts w:cs="Times New Roman"/>
                    <w:szCs w:val="24"/>
                  </w:rPr>
                </w:rPrChange>
              </w:rPr>
              <w:pPrChange w:id="714" w:author="Michael Decker" w:date="2020-03-20T11:15:00Z">
                <w:pPr>
                  <w:ind w:firstLine="0"/>
                </w:pPr>
              </w:pPrChange>
            </w:pPr>
            <w:del w:id="715" w:author="Michael Decker" w:date="2020-03-20T16:46:00Z">
              <w:r w:rsidRPr="003353F1" w:rsidDel="0006331D">
                <w:rPr>
                  <w:rStyle w:val="Code"/>
                  <w:rPrChange w:id="716" w:author="blake grills" w:date="2020-03-20T11:15:00Z">
                    <w:rPr>
                      <w:rFonts w:cs="Times New Roman"/>
                      <w:szCs w:val="24"/>
                    </w:rPr>
                  </w:rPrChange>
                </w:rPr>
                <w:delText xml:space="preserve">    &lt;macro&gt;&lt;name&gt;ClassHierarchyJob&lt;/name&gt;&lt;argument_list&gt;(&lt;argument&gt;Location loc&lt;/argument&gt;, &lt;argument&gt;const std::shared_ptr&amp;lt;QueryMessage&amp;gt; &amp;amp;query&lt;/argument&gt;, &lt;argument&gt;const std::shared_ptr&amp;lt;Project&amp;gt; &amp;amp;project&lt;/argument&gt;)&lt;/argument_list&gt;&lt;/macro&gt;&lt;/expr&gt;;</w:delText>
              </w:r>
            </w:del>
          </w:p>
          <w:p w14:paraId="03403C49" w14:textId="5FF0A10A" w:rsidR="003353F1" w:rsidRPr="003353F1" w:rsidDel="0006331D" w:rsidRDefault="003353F1">
            <w:pPr>
              <w:spacing w:line="276" w:lineRule="auto"/>
              <w:ind w:firstLine="0"/>
              <w:rPr>
                <w:del w:id="717" w:author="Michael Decker" w:date="2020-03-20T16:46:00Z"/>
                <w:rStyle w:val="Code"/>
                <w:rPrChange w:id="718" w:author="blake grills" w:date="2020-03-20T11:15:00Z">
                  <w:rPr>
                    <w:del w:id="719" w:author="Michael Decker" w:date="2020-03-20T16:46:00Z"/>
                    <w:rFonts w:cs="Times New Roman"/>
                    <w:szCs w:val="24"/>
                  </w:rPr>
                </w:rPrChange>
              </w:rPr>
              <w:pPrChange w:id="720" w:author="Michael Decker" w:date="2020-03-20T11:15:00Z">
                <w:pPr>
                  <w:ind w:firstLine="0"/>
                </w:pPr>
              </w:pPrChange>
            </w:pPr>
            <w:del w:id="721" w:author="Michael Decker" w:date="2020-03-20T16:46:00Z">
              <w:r w:rsidRPr="003353F1" w:rsidDel="0006331D">
                <w:rPr>
                  <w:rStyle w:val="Code"/>
                  <w:rPrChange w:id="722" w:author="blake grills" w:date="2020-03-20T11:15:00Z">
                    <w:rPr>
                      <w:rFonts w:cs="Times New Roman"/>
                      <w:szCs w:val="24"/>
                    </w:rPr>
                  </w:rPrChange>
                </w:rPr>
                <w:delText>&lt;expr&gt;&lt;name&gt;protected&lt;/name&gt;&lt;operator&gt;:&lt;/operator&gt;</w:delText>
              </w:r>
            </w:del>
          </w:p>
          <w:p w14:paraId="52557CE2" w14:textId="433CCA5D" w:rsidR="003353F1" w:rsidRPr="003353F1" w:rsidDel="0006331D" w:rsidRDefault="003353F1">
            <w:pPr>
              <w:spacing w:line="276" w:lineRule="auto"/>
              <w:ind w:firstLine="0"/>
              <w:rPr>
                <w:del w:id="723" w:author="Michael Decker" w:date="2020-03-20T16:46:00Z"/>
                <w:rStyle w:val="Code"/>
                <w:rPrChange w:id="724" w:author="blake grills" w:date="2020-03-20T11:15:00Z">
                  <w:rPr>
                    <w:del w:id="725" w:author="Michael Decker" w:date="2020-03-20T16:46:00Z"/>
                    <w:rFonts w:cs="Times New Roman"/>
                    <w:szCs w:val="24"/>
                  </w:rPr>
                </w:rPrChange>
              </w:rPr>
              <w:pPrChange w:id="726" w:author="Michael Decker" w:date="2020-03-20T11:15:00Z">
                <w:pPr>
                  <w:ind w:firstLine="0"/>
                </w:pPr>
              </w:pPrChange>
            </w:pPr>
            <w:del w:id="727" w:author="Michael Decker" w:date="2020-03-20T16:46:00Z">
              <w:r w:rsidRPr="003353F1" w:rsidDel="0006331D">
                <w:rPr>
                  <w:rStyle w:val="Code"/>
                  <w:rPrChange w:id="728" w:author="blake grills" w:date="2020-03-20T11:15:00Z">
                    <w:rPr>
                      <w:rFonts w:cs="Times New Roman"/>
                      <w:szCs w:val="24"/>
                    </w:rPr>
                  </w:rPrChange>
                </w:rPr>
                <w:delText xml:space="preserve">    &lt;name&gt;virtual&lt;/name&gt; &lt;name&gt;int&lt;/name&gt; &lt;macro&gt;&lt;name&gt;execute&lt;/name&gt;&lt;argument_list&gt;()&lt;/argument_list&gt;&lt;/macro&gt; &lt;name&gt;override&lt;/name&gt;&lt;/expr&gt;;</w:delText>
              </w:r>
            </w:del>
          </w:p>
          <w:p w14:paraId="34A4C511" w14:textId="4F1F6FF8" w:rsidR="003353F1" w:rsidRPr="003353F1" w:rsidDel="0006331D" w:rsidRDefault="003353F1">
            <w:pPr>
              <w:spacing w:line="276" w:lineRule="auto"/>
              <w:ind w:firstLine="0"/>
              <w:rPr>
                <w:del w:id="729" w:author="Michael Decker" w:date="2020-03-20T16:46:00Z"/>
                <w:rStyle w:val="Code"/>
                <w:rPrChange w:id="730" w:author="blake grills" w:date="2020-03-20T11:15:00Z">
                  <w:rPr>
                    <w:del w:id="731" w:author="Michael Decker" w:date="2020-03-20T16:46:00Z"/>
                    <w:rFonts w:cs="Times New Roman"/>
                    <w:szCs w:val="24"/>
                  </w:rPr>
                </w:rPrChange>
              </w:rPr>
              <w:pPrChange w:id="732" w:author="Michael Decker" w:date="2020-03-20T11:15:00Z">
                <w:pPr>
                  <w:ind w:firstLine="0"/>
                </w:pPr>
              </w:pPrChange>
            </w:pPr>
            <w:del w:id="733" w:author="Michael Decker" w:date="2020-03-20T16:46:00Z">
              <w:r w:rsidRPr="003353F1" w:rsidDel="0006331D">
                <w:rPr>
                  <w:rStyle w:val="Code"/>
                  <w:rPrChange w:id="734" w:author="blake grills" w:date="2020-03-20T11:15:00Z">
                    <w:rPr>
                      <w:rFonts w:cs="Times New Roman"/>
                      <w:szCs w:val="24"/>
                    </w:rPr>
                  </w:rPrChange>
                </w:rPr>
                <w:delText>&lt;expr&gt;&lt;name&gt;private&lt;/name&gt;&lt;operator&gt;:&lt;/operator&gt;</w:delText>
              </w:r>
            </w:del>
          </w:p>
          <w:p w14:paraId="3028FB49" w14:textId="32CFA590" w:rsidR="003353F1" w:rsidRPr="003353F1" w:rsidDel="0006331D" w:rsidRDefault="003353F1">
            <w:pPr>
              <w:spacing w:line="276" w:lineRule="auto"/>
              <w:ind w:firstLine="0"/>
              <w:rPr>
                <w:del w:id="735" w:author="Michael Decker" w:date="2020-03-20T16:46:00Z"/>
                <w:rStyle w:val="Code"/>
                <w:rPrChange w:id="736" w:author="blake grills" w:date="2020-03-20T11:15:00Z">
                  <w:rPr>
                    <w:del w:id="737" w:author="Michael Decker" w:date="2020-03-20T16:46:00Z"/>
                    <w:rFonts w:cs="Times New Roman"/>
                    <w:szCs w:val="24"/>
                  </w:rPr>
                </w:rPrChange>
              </w:rPr>
              <w:pPrChange w:id="738" w:author="Michael Decker" w:date="2020-03-20T11:15:00Z">
                <w:pPr>
                  <w:ind w:firstLine="0"/>
                </w:pPr>
              </w:pPrChange>
            </w:pPr>
            <w:del w:id="739" w:author="Michael Decker" w:date="2020-03-20T16:46:00Z">
              <w:r w:rsidRPr="003353F1" w:rsidDel="0006331D">
                <w:rPr>
                  <w:rStyle w:val="Code"/>
                  <w:rPrChange w:id="740" w:author="blake grills" w:date="2020-03-20T11:15:00Z">
                    <w:rPr>
                      <w:rFonts w:cs="Times New Roman"/>
                      <w:szCs w:val="24"/>
                    </w:rPr>
                  </w:rPrChange>
                </w:rPr>
                <w:delText xml:space="preserve">    &lt;specifier&gt;const&lt;/specifier&gt; &lt;name&gt;Location&lt;/name&gt; &lt;name&gt;location&lt;/name&gt;&lt;/expr&gt;;</w:delText>
              </w:r>
            </w:del>
          </w:p>
          <w:p w14:paraId="2F3CFEC1" w14:textId="607744B1" w:rsidR="003353F1" w:rsidRPr="003353F1" w:rsidDel="0006331D" w:rsidRDefault="003353F1">
            <w:pPr>
              <w:spacing w:line="276" w:lineRule="auto"/>
              <w:ind w:firstLine="0"/>
              <w:rPr>
                <w:del w:id="741" w:author="Michael Decker" w:date="2020-03-20T16:46:00Z"/>
                <w:rStyle w:val="Code"/>
                <w:rPrChange w:id="742" w:author="blake grills" w:date="2020-03-20T11:15:00Z">
                  <w:rPr>
                    <w:del w:id="743" w:author="Michael Decker" w:date="2020-03-20T16:46:00Z"/>
                    <w:rFonts w:cs="Times New Roman"/>
                    <w:szCs w:val="24"/>
                  </w:rPr>
                </w:rPrChange>
              </w:rPr>
              <w:pPrChange w:id="744" w:author="Michael Decker" w:date="2020-03-20T11:15:00Z">
                <w:pPr>
                  <w:ind w:firstLine="0"/>
                </w:pPr>
              </w:pPrChange>
            </w:pPr>
            <w:del w:id="745" w:author="Michael Decker" w:date="2020-03-20T16:46:00Z">
              <w:r w:rsidRPr="003353F1" w:rsidDel="0006331D">
                <w:rPr>
                  <w:rStyle w:val="Code"/>
                  <w:rPrChange w:id="746" w:author="blake grills" w:date="2020-03-20T11:15:00Z">
                    <w:rPr>
                      <w:rFonts w:cs="Times New Roman"/>
                      <w:szCs w:val="24"/>
                    </w:rPr>
                  </w:rPrChange>
                </w:rPr>
                <w:delText>}&lt;/block&gt;&lt;/expr&gt;&lt;/range&gt;&lt;/decl&gt;;&lt;/decl_stmt&gt;</w:delText>
              </w:r>
            </w:del>
          </w:p>
          <w:p w14:paraId="520606C8" w14:textId="5A931C9B" w:rsidR="003353F1" w:rsidRPr="003353F1" w:rsidDel="0006331D" w:rsidRDefault="003353F1">
            <w:pPr>
              <w:spacing w:line="276" w:lineRule="auto"/>
              <w:ind w:firstLine="0"/>
              <w:rPr>
                <w:del w:id="747" w:author="Michael Decker" w:date="2020-03-20T16:46:00Z"/>
                <w:rStyle w:val="Code"/>
                <w:rPrChange w:id="748" w:author="blake grills" w:date="2020-03-20T11:15:00Z">
                  <w:rPr>
                    <w:del w:id="749" w:author="Michael Decker" w:date="2020-03-20T16:46:00Z"/>
                    <w:rFonts w:cs="Times New Roman"/>
                    <w:szCs w:val="24"/>
                  </w:rPr>
                </w:rPrChange>
              </w:rPr>
              <w:pPrChange w:id="750" w:author="Michael Decker" w:date="2020-03-20T11:15:00Z">
                <w:pPr>
                  <w:ind w:firstLine="0"/>
                </w:pPr>
              </w:pPrChange>
            </w:pPr>
          </w:p>
          <w:p w14:paraId="4C3F0A3C" w14:textId="41242737" w:rsidR="003353F1" w:rsidRPr="003353F1" w:rsidDel="0006331D" w:rsidRDefault="003353F1">
            <w:pPr>
              <w:spacing w:line="276" w:lineRule="auto"/>
              <w:ind w:firstLine="0"/>
              <w:rPr>
                <w:del w:id="751" w:author="Michael Decker" w:date="2020-03-20T16:46:00Z"/>
                <w:rStyle w:val="Code"/>
                <w:rPrChange w:id="752" w:author="blake grills" w:date="2020-03-20T11:15:00Z">
                  <w:rPr>
                    <w:del w:id="753" w:author="Michael Decker" w:date="2020-03-20T16:46:00Z"/>
                    <w:rFonts w:cs="Times New Roman"/>
                    <w:szCs w:val="24"/>
                  </w:rPr>
                </w:rPrChange>
              </w:rPr>
              <w:pPrChange w:id="754" w:author="Michael Decker" w:date="2020-03-20T11:15:00Z">
                <w:pPr>
                  <w:ind w:firstLine="0"/>
                </w:pPr>
              </w:pPrChange>
            </w:pPr>
            <w:del w:id="755" w:author="Michael Decker" w:date="2020-03-20T16:46:00Z">
              <w:r w:rsidRPr="003353F1" w:rsidDel="0006331D">
                <w:rPr>
                  <w:rStyle w:val="Code"/>
                  <w:rPrChange w:id="756" w:author="blake grills" w:date="2020-03-20T11:15:00Z">
                    <w:rPr>
                      <w:rFonts w:cs="Times New Roman"/>
                      <w:szCs w:val="24"/>
                    </w:rPr>
                  </w:rPrChange>
                </w:rPr>
                <w:delText>&lt;cpp:endif&gt;#&lt;cpp:directive&gt;endif&lt;/cpp:directive&gt;&lt;/cpp:endif&gt;</w:delText>
              </w:r>
            </w:del>
          </w:p>
          <w:p w14:paraId="7E7C0D50" w14:textId="77777777" w:rsidR="003353F1" w:rsidRDefault="003353F1">
            <w:pPr>
              <w:spacing w:line="276" w:lineRule="auto"/>
              <w:ind w:firstLine="0"/>
              <w:rPr>
                <w:ins w:id="757" w:author="Michael Decker" w:date="2020-03-20T16:47:00Z"/>
                <w:rStyle w:val="Code"/>
              </w:rPr>
            </w:pPr>
            <w:r w:rsidRPr="003353F1">
              <w:rPr>
                <w:rStyle w:val="Code"/>
                <w:rPrChange w:id="758" w:author="blake grills" w:date="2020-03-20T11:15:00Z">
                  <w:rPr>
                    <w:rFonts w:cs="Times New Roman"/>
                    <w:szCs w:val="24"/>
                  </w:rPr>
                </w:rPrChange>
              </w:rPr>
              <w:t>&lt;/unit&gt;</w:t>
            </w:r>
          </w:p>
          <w:p w14:paraId="2A673612" w14:textId="55E6489A" w:rsidR="00DB1734" w:rsidRDefault="00DB1734">
            <w:pPr>
              <w:spacing w:line="276" w:lineRule="auto"/>
              <w:ind w:firstLine="0"/>
              <w:rPr>
                <w:rFonts w:cs="Times New Roman"/>
                <w:szCs w:val="24"/>
              </w:rPr>
              <w:pPrChange w:id="759" w:author="Michael Decker" w:date="2020-03-20T11:15:00Z">
                <w:pPr>
                  <w:ind w:firstLine="0"/>
                </w:pPr>
              </w:pPrChange>
            </w:pPr>
          </w:p>
        </w:tc>
      </w:tr>
    </w:tbl>
    <w:p w14:paraId="15393071" w14:textId="77777777" w:rsidR="003353F1" w:rsidRDefault="003353F1" w:rsidP="004C4088">
      <w:pPr>
        <w:rPr>
          <w:rFonts w:cs="Times New Roman"/>
          <w:szCs w:val="24"/>
        </w:rPr>
        <w:sectPr w:rsidR="003353F1" w:rsidSect="003353F1">
          <w:pgSz w:w="15840" w:h="12240" w:orient="landscape"/>
          <w:pgMar w:top="1440" w:right="1440" w:bottom="1440" w:left="1440" w:header="720" w:footer="720" w:gutter="0"/>
          <w:cols w:space="720"/>
          <w:docGrid w:linePitch="360"/>
          <w:sectPrChange w:id="760" w:author="blake grills" w:date="2020-03-20T11:15:00Z">
            <w:sectPr w:rsidR="003353F1" w:rsidSect="003353F1">
              <w:pgSz w:w="12240" w:h="15840" w:orient="portrait"/>
              <w:pgMar w:top="1440" w:right="1440" w:bottom="1440" w:left="1440" w:header="720" w:footer="720" w:gutter="0"/>
            </w:sectPr>
          </w:sectPrChange>
        </w:sectPr>
      </w:pPr>
    </w:p>
    <w:p w14:paraId="73CAD8EF" w14:textId="102C7961" w:rsidR="003353F1" w:rsidRDefault="003353F1" w:rsidP="004C4088">
      <w:pPr>
        <w:rPr>
          <w:rFonts w:cs="Times New Roman"/>
          <w:szCs w:val="24"/>
        </w:rPr>
      </w:pPr>
    </w:p>
    <w:p w14:paraId="2238C2BA" w14:textId="518F1493" w:rsidR="00762789" w:rsidRDefault="004C4088" w:rsidP="004C4088">
      <w:pPr>
        <w:rPr>
          <w:rFonts w:cs="Times New Roman"/>
          <w:szCs w:val="24"/>
        </w:rPr>
      </w:pPr>
      <w:r w:rsidRPr="002248ED">
        <w:rPr>
          <w:rFonts w:cs="Times New Roman"/>
          <w:szCs w:val="24"/>
        </w:rPr>
        <w:t>Once source code has been converted to XML using srcML</w:t>
      </w:r>
      <w:ins w:id="761" w:author="blake grills" w:date="2020-03-20T12:15:00Z">
        <w:r w:rsidR="00E9514E">
          <w:rPr>
            <w:rFonts w:cs="Times New Roman"/>
            <w:szCs w:val="24"/>
          </w:rPr>
          <w:t>, whether it is an archive or single file</w:t>
        </w:r>
      </w:ins>
      <w:r>
        <w:rPr>
          <w:rFonts w:cs="Times New Roman"/>
          <w:szCs w:val="24"/>
        </w:rPr>
        <w:t>,</w:t>
      </w:r>
      <w:r w:rsidRPr="002248ED">
        <w:rPr>
          <w:rFonts w:cs="Times New Roman"/>
          <w:szCs w:val="24"/>
        </w:rPr>
        <w:t xml:space="preserve"> the user is able to write XPath, a query language for selecting nodes from an XML document</w:t>
      </w:r>
      <w:ins w:id="762" w:author="Michael Decker" w:date="2020-03-20T16:48:00Z">
        <w:r w:rsidR="00533D48">
          <w:rPr>
            <w:rFonts w:cs="Times New Roman"/>
            <w:szCs w:val="24"/>
          </w:rPr>
          <w:t>.</w:t>
        </w:r>
      </w:ins>
      <w:del w:id="763" w:author="Michael Decker" w:date="2020-03-20T16:48:00Z">
        <w:r w:rsidRPr="002248ED" w:rsidDel="00533D48">
          <w:rPr>
            <w:rFonts w:cs="Times New Roman"/>
            <w:szCs w:val="24"/>
          </w:rPr>
          <w:delText>,</w:delText>
        </w:r>
      </w:del>
      <w:r w:rsidRPr="002248ED">
        <w:rPr>
          <w:rFonts w:cs="Times New Roman"/>
          <w:szCs w:val="24"/>
        </w:rPr>
        <w:t xml:space="preserve"> </w:t>
      </w:r>
      <w:ins w:id="764" w:author="Michael Decker" w:date="2020-03-20T16:49:00Z">
        <w:r w:rsidR="00533D48">
          <w:rPr>
            <w:rFonts w:cs="Times New Roman"/>
            <w:szCs w:val="24"/>
          </w:rPr>
          <w:t xml:space="preserve">XPath </w:t>
        </w:r>
      </w:ins>
      <w:r w:rsidRPr="002248ED">
        <w:rPr>
          <w:rFonts w:cs="Times New Roman"/>
          <w:szCs w:val="24"/>
        </w:rPr>
        <w:t>queries</w:t>
      </w:r>
      <w:ins w:id="765" w:author="Michael Decker" w:date="2020-03-20T16:49:00Z">
        <w:r w:rsidR="00533D48">
          <w:rPr>
            <w:rFonts w:cs="Times New Roman"/>
            <w:szCs w:val="24"/>
          </w:rPr>
          <w:t xml:space="preserve"> allow someone</w:t>
        </w:r>
      </w:ins>
      <w:r w:rsidRPr="002248ED">
        <w:rPr>
          <w:rFonts w:cs="Times New Roman"/>
          <w:szCs w:val="24"/>
        </w:rPr>
        <w:t xml:space="preserve"> to pull any specific information needed from the original source code quickly and easily</w:t>
      </w:r>
      <w:r>
        <w:rPr>
          <w:rFonts w:cs="Times New Roman"/>
          <w:szCs w:val="24"/>
        </w:rPr>
        <w:t xml:space="preserve">. </w:t>
      </w:r>
      <w:ins w:id="766" w:author="Michael Decker" w:date="2020-03-20T16:49:00Z">
        <w:r w:rsidR="00533D48">
          <w:rPr>
            <w:rFonts w:cs="Times New Roman"/>
            <w:szCs w:val="24"/>
          </w:rPr>
          <w:t xml:space="preserve">For the purposes of this thesis, </w:t>
        </w:r>
      </w:ins>
      <w:del w:id="767" w:author="Michael Decker" w:date="2020-03-20T16:49:00Z">
        <w:r w:rsidDel="00533D48">
          <w:rPr>
            <w:rFonts w:cs="Times New Roman"/>
            <w:szCs w:val="24"/>
          </w:rPr>
          <w:delText>T</w:delText>
        </w:r>
      </w:del>
      <w:ins w:id="768" w:author="Michael Decker" w:date="2020-03-20T16:49:00Z">
        <w:r w:rsidR="00533D48">
          <w:rPr>
            <w:rFonts w:cs="Times New Roman"/>
            <w:szCs w:val="24"/>
          </w:rPr>
          <w:t>t</w:t>
        </w:r>
      </w:ins>
      <w:r>
        <w:rPr>
          <w:rFonts w:cs="Times New Roman"/>
          <w:szCs w:val="24"/>
        </w:rPr>
        <w:t xml:space="preserve">his </w:t>
      </w:r>
      <w:r w:rsidRPr="002248ED">
        <w:rPr>
          <w:rFonts w:cs="Times New Roman"/>
          <w:szCs w:val="24"/>
        </w:rPr>
        <w:t xml:space="preserve">allows us to ignore the actual code in the source and </w:t>
      </w:r>
      <w:ins w:id="769" w:author="Michael Decker" w:date="2020-03-20T16:50:00Z">
        <w:r w:rsidR="00533D48">
          <w:rPr>
            <w:rFonts w:cs="Times New Roman"/>
            <w:szCs w:val="24"/>
          </w:rPr>
          <w:t xml:space="preserve">extract </w:t>
        </w:r>
      </w:ins>
      <w:r w:rsidRPr="002248ED">
        <w:rPr>
          <w:rFonts w:cs="Times New Roman"/>
          <w:szCs w:val="24"/>
        </w:rPr>
        <w:t>just the comments</w:t>
      </w:r>
      <w:del w:id="770" w:author="Michael Decker" w:date="2020-03-20T16:50:00Z">
        <w:r w:rsidRPr="002248ED" w:rsidDel="00533D48">
          <w:rPr>
            <w:rFonts w:cs="Times New Roman"/>
            <w:szCs w:val="24"/>
          </w:rPr>
          <w:delText xml:space="preserve"> can be extracted</w:delText>
        </w:r>
      </w:del>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del w:id="771" w:author="Michael Decker" w:date="2020-03-20T16:49:00Z">
        <w:r w:rsidR="00762789" w:rsidDel="00533D48">
          <w:rPr>
            <w:rFonts w:cs="Times New Roman"/>
            <w:szCs w:val="24"/>
          </w:rPr>
          <w:delText>function</w:delText>
        </w:r>
        <w:r w:rsidR="006E68B8" w:rsidDel="00533D48">
          <w:rPr>
            <w:rFonts w:cs="Times New Roman"/>
            <w:szCs w:val="24"/>
          </w:rPr>
          <w:delText>s</w:delText>
        </w:r>
        <w:r w:rsidR="00762789" w:rsidDel="00533D48">
          <w:rPr>
            <w:rFonts w:cs="Times New Roman"/>
            <w:szCs w:val="24"/>
          </w:rPr>
          <w:delText xml:space="preserve"> </w:delText>
        </w:r>
      </w:del>
      <w:ins w:id="772" w:author="Michael Decker" w:date="2020-03-20T16:49:00Z">
        <w:r w:rsidR="00533D48">
          <w:rPr>
            <w:rFonts w:cs="Times New Roman"/>
            <w:szCs w:val="24"/>
          </w:rPr>
          <w:t>comments</w:t>
        </w:r>
        <w:r w:rsidR="00533D48">
          <w:rPr>
            <w:rFonts w:cs="Times New Roman"/>
            <w:szCs w:val="24"/>
          </w:rPr>
          <w:t xml:space="preserve"> </w:t>
        </w:r>
      </w:ins>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260CBB9D" w14:textId="513A4E48" w:rsidR="00E9514E" w:rsidDel="00533D48" w:rsidRDefault="00762789" w:rsidP="004C4088">
      <w:pPr>
        <w:rPr>
          <w:del w:id="773" w:author="Michael Decker" w:date="2020-03-20T16:51:00Z"/>
          <w:rFonts w:cs="Times New Roman"/>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ins w:id="774" w:author="Michael Decker" w:date="2020-03-20T16:52:00Z">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ins>
      <w:r w:rsidR="00AD169E">
        <w:rPr>
          <w:rFonts w:cs="Times New Roman"/>
          <w:szCs w:val="24"/>
        </w:rPr>
        <w:t>.</w:t>
      </w:r>
      <w:ins w:id="775" w:author="Michael Decker" w:date="2020-03-20T16:51:00Z">
        <w:r w:rsidR="00533D48">
          <w:rPr>
            <w:rFonts w:cs="Times New Roman"/>
            <w:szCs w:val="24"/>
          </w:rPr>
          <w:t xml:space="preserve">  </w:t>
        </w:r>
      </w:ins>
    </w:p>
    <w:p w14:paraId="72DDBF7E" w14:textId="6D7322A0" w:rsidR="00E9514E" w:rsidRDefault="00DE70FC"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fldChar w:fldCharType="begin"/>
      </w:r>
      <w:r>
        <w:rPr>
          <w:rFonts w:cs="Times New Roman"/>
          <w:szCs w:val="24"/>
        </w:rPr>
        <w:instrText xml:space="preserve"> REF _Ref35600762 \h </w:instrText>
      </w:r>
      <w:r>
        <w:rPr>
          <w:rFonts w:cs="Times New Roman"/>
          <w:szCs w:val="24"/>
        </w:rPr>
      </w:r>
      <w:r>
        <w:rPr>
          <w:rFonts w:cs="Times New Roman"/>
          <w:szCs w:val="24"/>
        </w:rPr>
        <w:fldChar w:fldCharType="separate"/>
      </w:r>
      <w:r w:rsidRPr="00DE70FC">
        <w:rPr>
          <w:szCs w:val="24"/>
        </w:rPr>
        <w:t xml:space="preserve">TABLE </w:t>
      </w:r>
      <w:r w:rsidRPr="00DE70FC">
        <w:rPr>
          <w:noProof/>
          <w:szCs w:val="24"/>
        </w:rPr>
        <w:t>8</w:t>
      </w:r>
      <w:r>
        <w:rPr>
          <w:rFonts w:cs="Times New Roman"/>
          <w:szCs w:val="24"/>
        </w:rPr>
        <w:fldChar w:fldCharType="end"/>
      </w:r>
      <w:r>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ins w:id="776" w:author="Michael Decker" w:date="2020-03-20T16:51:00Z">
        <w:r w:rsidR="00533D48">
          <w:rPr>
            <w:rFonts w:cs="Times New Roman"/>
            <w:szCs w:val="24"/>
          </w:rPr>
          <w:t xml:space="preserve"> (i.e., comment found)</w:t>
        </w:r>
      </w:ins>
      <w:r w:rsidR="00247C80">
        <w:rPr>
          <w:rFonts w:cs="Times New Roman"/>
          <w:szCs w:val="24"/>
        </w:rPr>
        <w:t xml:space="preserve">. Second each filename attribute contains the path to the original file the query </w:t>
      </w:r>
      <w:ins w:id="777" w:author="Michael Decker" w:date="2020-03-20T16:51:00Z">
        <w:r w:rsidR="00533D48">
          <w:rPr>
            <w:rFonts w:cs="Times New Roman"/>
            <w:szCs w:val="24"/>
          </w:rPr>
          <w:t xml:space="preserve">result </w:t>
        </w:r>
      </w:ins>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1B8837B" w:rsidR="000137EB" w:rsidRPr="00DD1F97" w:rsidRDefault="000137EB">
      <w:pPr>
        <w:pStyle w:val="Caption"/>
        <w:keepNext/>
        <w:jc w:val="center"/>
        <w:rPr>
          <w:szCs w:val="24"/>
        </w:rPr>
        <w:pPrChange w:id="778" w:author="blake grills" w:date="2020-03-20T12:20:00Z">
          <w:pPr/>
        </w:pPrChange>
      </w:pPr>
      <w:bookmarkStart w:id="779" w:name="_Ref35600762"/>
      <w:r w:rsidRPr="007B558B">
        <w:rPr>
          <w:sz w:val="24"/>
          <w:szCs w:val="24"/>
          <w:rPrChange w:id="780" w:author="blake grills" w:date="2020-03-20T12:32:00Z">
            <w:rPr>
              <w:i/>
              <w:iCs/>
            </w:rPr>
          </w:rPrChange>
        </w:rPr>
        <w:lastRenderedPageBreak/>
        <w:t>T</w:t>
      </w:r>
      <w:r w:rsidR="007B558B" w:rsidRPr="007B558B">
        <w:rPr>
          <w:sz w:val="24"/>
          <w:szCs w:val="24"/>
          <w:rPrChange w:id="781" w:author="blake grills" w:date="2020-03-20T12:32:00Z">
            <w:rPr>
              <w:i/>
              <w:iCs/>
            </w:rPr>
          </w:rPrChange>
        </w:rPr>
        <w:t>ABLE</w:t>
      </w:r>
      <w:r w:rsidRPr="007B558B">
        <w:rPr>
          <w:sz w:val="24"/>
          <w:szCs w:val="24"/>
          <w:rPrChange w:id="782" w:author="blake grills" w:date="2020-03-20T12:32:00Z">
            <w:rPr>
              <w:i/>
              <w:iCs/>
            </w:rPr>
          </w:rPrChange>
        </w:rPr>
        <w:t xml:space="preserve"> </w:t>
      </w:r>
      <w:r w:rsidRPr="007B558B">
        <w:rPr>
          <w:sz w:val="24"/>
          <w:szCs w:val="24"/>
          <w:rPrChange w:id="783" w:author="blake grills" w:date="2020-03-20T12:32:00Z">
            <w:rPr>
              <w:i/>
              <w:iCs/>
            </w:rPr>
          </w:rPrChange>
        </w:rPr>
        <w:fldChar w:fldCharType="begin"/>
      </w:r>
      <w:r w:rsidRPr="007B558B">
        <w:rPr>
          <w:sz w:val="24"/>
          <w:szCs w:val="24"/>
          <w:rPrChange w:id="784" w:author="blake grills" w:date="2020-03-20T12:32:00Z">
            <w:rPr>
              <w:i/>
              <w:iCs/>
            </w:rPr>
          </w:rPrChange>
        </w:rPr>
        <w:instrText xml:space="preserve"> SEQ Table \* ARABIC </w:instrText>
      </w:r>
      <w:r w:rsidRPr="007B558B">
        <w:rPr>
          <w:sz w:val="24"/>
          <w:szCs w:val="24"/>
          <w:rPrChange w:id="785" w:author="blake grills" w:date="2020-03-20T12:32:00Z">
            <w:rPr>
              <w:i/>
              <w:iCs/>
            </w:rPr>
          </w:rPrChange>
        </w:rPr>
        <w:fldChar w:fldCharType="separate"/>
      </w:r>
      <w:r w:rsidRPr="007B558B">
        <w:rPr>
          <w:noProof/>
          <w:sz w:val="24"/>
          <w:szCs w:val="24"/>
          <w:rPrChange w:id="786" w:author="blake grills" w:date="2020-03-20T12:32:00Z">
            <w:rPr>
              <w:i/>
              <w:iCs/>
              <w:noProof/>
            </w:rPr>
          </w:rPrChange>
        </w:rPr>
        <w:t>8</w:t>
      </w:r>
      <w:r w:rsidRPr="007B558B">
        <w:rPr>
          <w:sz w:val="24"/>
          <w:szCs w:val="24"/>
          <w:rPrChange w:id="787" w:author="blake grills" w:date="2020-03-20T12:32:00Z">
            <w:rPr>
              <w:i/>
              <w:iCs/>
            </w:rPr>
          </w:rPrChange>
        </w:rPr>
        <w:fldChar w:fldCharType="end"/>
      </w:r>
      <w:bookmarkEnd w:id="779"/>
      <w:r w:rsidRPr="007B558B">
        <w:rPr>
          <w:sz w:val="24"/>
          <w:szCs w:val="24"/>
          <w:rPrChange w:id="788" w:author="blake grills" w:date="2020-03-20T12:32:00Z">
            <w:rPr>
              <w:i/>
              <w:iCs/>
            </w:rPr>
          </w:rPrChange>
        </w:rPr>
        <w:t xml:space="preserve">. </w:t>
      </w:r>
      <w:r w:rsidRPr="007B558B">
        <w:rPr>
          <w:smallCaps/>
          <w:sz w:val="24"/>
          <w:szCs w:val="24"/>
          <w:rPrChange w:id="789" w:author="blake grills" w:date="2020-03-20T12:32:00Z">
            <w:rPr>
              <w:i/>
              <w:iCs/>
            </w:rPr>
          </w:rPrChange>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7B558B">
        <w:rPr>
          <w:smallCaps/>
          <w:sz w:val="24"/>
          <w:szCs w:val="24"/>
          <w:rPrChange w:id="790" w:author="blake grills" w:date="2020-03-20T12:32:00Z">
            <w:rPr>
              <w:i/>
              <w:iCs/>
            </w:rPr>
          </w:rPrChange>
        </w:rPr>
        <w:t>attribute counts each occurrence of the query within a given file and resets on each new file.</w:t>
      </w:r>
    </w:p>
    <w:tbl>
      <w:tblPr>
        <w:tblStyle w:val="TableGrid"/>
        <w:tblW w:w="13945" w:type="dxa"/>
        <w:tblLook w:val="04A0" w:firstRow="1" w:lastRow="0" w:firstColumn="1" w:lastColumn="0" w:noHBand="0" w:noVBand="1"/>
        <w:tblPrChange w:id="791" w:author="blake grills" w:date="2020-03-20T12:19:00Z">
          <w:tblPr>
            <w:tblStyle w:val="TableGrid"/>
            <w:tblW w:w="0" w:type="auto"/>
            <w:tblLook w:val="04A0" w:firstRow="1" w:lastRow="0" w:firstColumn="1" w:lastColumn="0" w:noHBand="0" w:noVBand="1"/>
          </w:tblPr>
        </w:tblPrChange>
      </w:tblPr>
      <w:tblGrid>
        <w:gridCol w:w="13945"/>
        <w:tblGridChange w:id="792">
          <w:tblGrid>
            <w:gridCol w:w="9789"/>
          </w:tblGrid>
        </w:tblGridChange>
      </w:tblGrid>
      <w:tr w:rsidR="00E9514E" w14:paraId="0680AE16" w14:textId="77777777" w:rsidTr="00E9514E">
        <w:tc>
          <w:tcPr>
            <w:tcW w:w="13945" w:type="dxa"/>
            <w:tcPrChange w:id="793" w:author="blake grills" w:date="2020-03-20T12:19:00Z">
              <w:tcPr>
                <w:tcW w:w="9350" w:type="dxa"/>
              </w:tcPr>
            </w:tcPrChange>
          </w:tcPr>
          <w:p w14:paraId="27E4E60F" w14:textId="77777777" w:rsidR="00E9514E" w:rsidRPr="000137EB" w:rsidRDefault="00E9514E">
            <w:pPr>
              <w:spacing w:line="276" w:lineRule="auto"/>
              <w:ind w:firstLine="0"/>
              <w:rPr>
                <w:rStyle w:val="Code"/>
                <w:rPrChange w:id="794" w:author="blake grills" w:date="2020-03-20T12:20:00Z">
                  <w:rPr>
                    <w:rFonts w:cs="Times New Roman"/>
                    <w:szCs w:val="24"/>
                  </w:rPr>
                </w:rPrChange>
              </w:rPr>
              <w:pPrChange w:id="795" w:author="Michael Decker" w:date="2020-03-20T12:19:00Z">
                <w:pPr>
                  <w:ind w:firstLine="0"/>
                </w:pPr>
              </w:pPrChange>
            </w:pPr>
            <w:r w:rsidRPr="000137EB">
              <w:rPr>
                <w:rStyle w:val="Code"/>
                <w:rPrChange w:id="796" w:author="blake grills" w:date="2020-03-20T12:20:00Z">
                  <w:rPr>
                    <w:rFonts w:cs="Times New Roman"/>
                    <w:szCs w:val="24"/>
                  </w:rPr>
                </w:rPrChange>
              </w:rPr>
              <w:t xml:space="preserve">&lt;unit </w:t>
            </w:r>
            <w:proofErr w:type="spellStart"/>
            <w:r w:rsidRPr="000137EB">
              <w:rPr>
                <w:rStyle w:val="Code"/>
                <w:rPrChange w:id="797" w:author="blake grills" w:date="2020-03-20T12:20:00Z">
                  <w:rPr>
                    <w:rFonts w:cs="Times New Roman"/>
                    <w:szCs w:val="24"/>
                  </w:rPr>
                </w:rPrChange>
              </w:rPr>
              <w:t>xmlns:cpp</w:t>
            </w:r>
            <w:proofErr w:type="spellEnd"/>
            <w:r w:rsidRPr="000137EB">
              <w:rPr>
                <w:rStyle w:val="Code"/>
                <w:rPrChange w:id="798" w:author="blake grills" w:date="2020-03-20T12:20:00Z">
                  <w:rPr>
                    <w:rFonts w:cs="Times New Roman"/>
                    <w:szCs w:val="24"/>
                  </w:rPr>
                </w:rPrChange>
              </w:rPr>
              <w:t>="http://www.srcML.org/srcML/cpp" revision="0.9.5" language="C++" filename="C:\Users\blake\OneDrive\Desktop\school\ThesisProject\ThesisCorpus\~ready\0-1 Knapsack.cpp" item="26"&gt;&lt;comment type="line"&gt;/</w:t>
            </w:r>
            <w:proofErr w:type="gramStart"/>
            <w:r w:rsidRPr="000137EB">
              <w:rPr>
                <w:rStyle w:val="Code"/>
                <w:rPrChange w:id="799" w:author="blake grills" w:date="2020-03-20T12:20:00Z">
                  <w:rPr>
                    <w:rFonts w:cs="Times New Roman"/>
                    <w:szCs w:val="24"/>
                  </w:rPr>
                </w:rPrChange>
              </w:rPr>
              <w:t>/}&lt;</w:t>
            </w:r>
            <w:proofErr w:type="gramEnd"/>
            <w:r w:rsidRPr="000137EB">
              <w:rPr>
                <w:rStyle w:val="Code"/>
                <w:rPrChange w:id="800" w:author="blake grills" w:date="2020-03-20T12:20:00Z">
                  <w:rPr>
                    <w:rFonts w:cs="Times New Roman"/>
                    <w:szCs w:val="24"/>
                  </w:rPr>
                </w:rPrChange>
              </w:rPr>
              <w:t>/comment&gt;&lt;/unit&gt;</w:t>
            </w:r>
          </w:p>
          <w:p w14:paraId="135AA33F" w14:textId="77777777" w:rsidR="00E9514E" w:rsidRPr="000137EB" w:rsidRDefault="00E9514E">
            <w:pPr>
              <w:spacing w:line="276" w:lineRule="auto"/>
              <w:ind w:firstLine="0"/>
              <w:rPr>
                <w:rStyle w:val="Code"/>
                <w:rPrChange w:id="801" w:author="blake grills" w:date="2020-03-20T12:20:00Z">
                  <w:rPr>
                    <w:rFonts w:cs="Times New Roman"/>
                    <w:szCs w:val="24"/>
                  </w:rPr>
                </w:rPrChange>
              </w:rPr>
              <w:pPrChange w:id="802" w:author="Michael Decker" w:date="2020-03-20T12:19:00Z">
                <w:pPr>
                  <w:ind w:firstLine="0"/>
                </w:pPr>
              </w:pPrChange>
            </w:pPr>
          </w:p>
          <w:p w14:paraId="17355A8B" w14:textId="77777777" w:rsidR="00E9514E" w:rsidRPr="000137EB" w:rsidRDefault="00E9514E">
            <w:pPr>
              <w:spacing w:line="276" w:lineRule="auto"/>
              <w:ind w:firstLine="0"/>
              <w:rPr>
                <w:rStyle w:val="Code"/>
                <w:rPrChange w:id="803" w:author="blake grills" w:date="2020-03-20T12:20:00Z">
                  <w:rPr>
                    <w:rFonts w:cs="Times New Roman"/>
                    <w:szCs w:val="24"/>
                  </w:rPr>
                </w:rPrChange>
              </w:rPr>
              <w:pPrChange w:id="804" w:author="Michael Decker" w:date="2020-03-20T12:19:00Z">
                <w:pPr>
                  <w:ind w:firstLine="0"/>
                </w:pPr>
              </w:pPrChange>
            </w:pPr>
            <w:r w:rsidRPr="000137EB">
              <w:rPr>
                <w:rStyle w:val="Code"/>
                <w:rPrChange w:id="805" w:author="blake grills" w:date="2020-03-20T12:20:00Z">
                  <w:rPr>
                    <w:rFonts w:cs="Times New Roman"/>
                    <w:szCs w:val="24"/>
                  </w:rPr>
                </w:rPrChange>
              </w:rPr>
              <w:t xml:space="preserve">&lt;unit </w:t>
            </w:r>
            <w:proofErr w:type="spellStart"/>
            <w:r w:rsidRPr="000137EB">
              <w:rPr>
                <w:rStyle w:val="Code"/>
                <w:rPrChange w:id="806" w:author="blake grills" w:date="2020-03-20T12:20:00Z">
                  <w:rPr>
                    <w:rFonts w:cs="Times New Roman"/>
                    <w:szCs w:val="24"/>
                  </w:rPr>
                </w:rPrChange>
              </w:rPr>
              <w:t>xmlns:cpp</w:t>
            </w:r>
            <w:proofErr w:type="spellEnd"/>
            <w:r w:rsidRPr="000137EB">
              <w:rPr>
                <w:rStyle w:val="Code"/>
                <w:rPrChange w:id="807" w:author="blake grills" w:date="2020-03-20T12:20:00Z">
                  <w:rPr>
                    <w:rFonts w:cs="Times New Roman"/>
                    <w:szCs w:val="24"/>
                  </w:rPr>
                </w:rPrChange>
              </w:rPr>
              <w:t>="http://www.srcML.org/srcML/cpp" revision="0.9.5" language="C++" filename="</w:t>
            </w:r>
            <w:commentRangeStart w:id="808"/>
            <w:r w:rsidRPr="000137EB">
              <w:rPr>
                <w:rStyle w:val="Code"/>
                <w:rPrChange w:id="809" w:author="blake grills" w:date="2020-03-20T12:20:00Z">
                  <w:rPr>
                    <w:rFonts w:cs="Times New Roman"/>
                    <w:szCs w:val="24"/>
                  </w:rPr>
                </w:rPrChange>
              </w:rPr>
              <w:t>C:\Users\blake\OneDrive\Desktop\school\ThesisProject\ThesisCorpus\~ready\0-1 Knapsack.cpp</w:t>
            </w:r>
            <w:commentRangeEnd w:id="808"/>
            <w:r w:rsidR="00336D04">
              <w:rPr>
                <w:rStyle w:val="CommentReference"/>
              </w:rPr>
              <w:commentReference w:id="808"/>
            </w:r>
            <w:r w:rsidRPr="000137EB">
              <w:rPr>
                <w:rStyle w:val="Code"/>
                <w:rPrChange w:id="810" w:author="blake grills" w:date="2020-03-20T12:20:00Z">
                  <w:rPr>
                    <w:rFonts w:cs="Times New Roman"/>
                    <w:szCs w:val="24"/>
                  </w:rPr>
                </w:rPrChange>
              </w:rPr>
              <w:t>" item="27"&gt;&lt;comment type="line"&gt;//</w:t>
            </w:r>
            <w:r w:rsidRPr="000137EB">
              <w:rPr>
                <w:rStyle w:val="Code"/>
                <w:rPrChange w:id="811" w:author="blake grills" w:date="2020-03-20T12:20:00Z">
                  <w:rPr>
                    <w:rFonts w:cs="Times New Roman"/>
                    <w:szCs w:val="24"/>
                  </w:rPr>
                </w:rPrChange>
              </w:rPr>
              <w:tab/>
            </w:r>
            <w:proofErr w:type="gramStart"/>
            <w:r w:rsidRPr="000137EB">
              <w:rPr>
                <w:rStyle w:val="Code"/>
                <w:rPrChange w:id="812" w:author="blake grills" w:date="2020-03-20T12:20:00Z">
                  <w:rPr>
                    <w:rFonts w:cs="Times New Roman"/>
                    <w:szCs w:val="24"/>
                  </w:rPr>
                </w:rPrChange>
              </w:rPr>
              <w:t>Print(</w:t>
            </w:r>
            <w:proofErr w:type="gramEnd"/>
            <w:r w:rsidRPr="000137EB">
              <w:rPr>
                <w:rStyle w:val="Code"/>
                <w:rPrChange w:id="813" w:author="blake grills" w:date="2020-03-20T12:20:00Z">
                  <w:rPr>
                    <w:rFonts w:cs="Times New Roman"/>
                    <w:szCs w:val="24"/>
                  </w:rPr>
                </w:rPrChange>
              </w:rPr>
              <w:t>res, n, capacity, capacity);&lt;/comment&gt;&lt;/unit&gt;</w:t>
            </w:r>
          </w:p>
          <w:p w14:paraId="74DF31E0" w14:textId="77777777" w:rsidR="00E9514E" w:rsidRPr="000137EB" w:rsidRDefault="00E9514E">
            <w:pPr>
              <w:spacing w:line="276" w:lineRule="auto"/>
              <w:ind w:firstLine="0"/>
              <w:rPr>
                <w:rStyle w:val="Code"/>
                <w:rPrChange w:id="814" w:author="blake grills" w:date="2020-03-20T12:20:00Z">
                  <w:rPr>
                    <w:rFonts w:cs="Times New Roman"/>
                    <w:szCs w:val="24"/>
                  </w:rPr>
                </w:rPrChange>
              </w:rPr>
              <w:pPrChange w:id="815" w:author="Michael Decker" w:date="2020-03-20T12:19:00Z">
                <w:pPr>
                  <w:ind w:firstLine="0"/>
                </w:pPr>
              </w:pPrChange>
            </w:pPr>
          </w:p>
          <w:p w14:paraId="31896519" w14:textId="77777777" w:rsidR="00E9514E" w:rsidRPr="000137EB" w:rsidRDefault="00E9514E">
            <w:pPr>
              <w:spacing w:line="276" w:lineRule="auto"/>
              <w:ind w:firstLine="0"/>
              <w:rPr>
                <w:rStyle w:val="Code"/>
                <w:rPrChange w:id="816" w:author="blake grills" w:date="2020-03-20T12:20:00Z">
                  <w:rPr>
                    <w:rFonts w:cs="Times New Roman"/>
                    <w:szCs w:val="24"/>
                  </w:rPr>
                </w:rPrChange>
              </w:rPr>
              <w:pPrChange w:id="817" w:author="Michael Decker" w:date="2020-03-20T12:19:00Z">
                <w:pPr>
                  <w:ind w:firstLine="0"/>
                </w:pPr>
              </w:pPrChange>
            </w:pPr>
            <w:r w:rsidRPr="000137EB">
              <w:rPr>
                <w:rStyle w:val="Code"/>
                <w:rPrChange w:id="818" w:author="blake grills" w:date="2020-03-20T12:20:00Z">
                  <w:rPr>
                    <w:rFonts w:cs="Times New Roman"/>
                    <w:szCs w:val="24"/>
                  </w:rPr>
                </w:rPrChange>
              </w:rPr>
              <w:t xml:space="preserve">&lt;unit </w:t>
            </w:r>
            <w:proofErr w:type="spellStart"/>
            <w:r w:rsidRPr="000137EB">
              <w:rPr>
                <w:rStyle w:val="Code"/>
                <w:rPrChange w:id="819" w:author="blake grills" w:date="2020-03-20T12:20:00Z">
                  <w:rPr>
                    <w:rFonts w:cs="Times New Roman"/>
                    <w:szCs w:val="24"/>
                  </w:rPr>
                </w:rPrChange>
              </w:rPr>
              <w:t>xmlns:cpp</w:t>
            </w:r>
            <w:proofErr w:type="spellEnd"/>
            <w:r w:rsidRPr="000137EB">
              <w:rPr>
                <w:rStyle w:val="Code"/>
                <w:rPrChange w:id="820" w:author="blake grills" w:date="2020-03-20T12:20:00Z">
                  <w:rPr>
                    <w:rFonts w:cs="Times New Roman"/>
                    <w:szCs w:val="24"/>
                  </w:rPr>
                </w:rPrChange>
              </w:rPr>
              <w:t>="http://www.srcML.org/srcML/cpp" revision="0.9.5" language="C++" filename="C:\Users\blake\OneDrive\Desktop\school\ThesisProject\ThesisCorpus\~ready\0-1 Knapsack.cpp" item="28"&gt;&lt;comment type="line"&gt;//</w:t>
            </w:r>
            <w:r w:rsidRPr="000137EB">
              <w:rPr>
                <w:rStyle w:val="Code"/>
                <w:rPrChange w:id="821" w:author="blake grills" w:date="2020-03-20T12:20:00Z">
                  <w:rPr>
                    <w:rFonts w:cs="Times New Roman"/>
                    <w:szCs w:val="24"/>
                  </w:rPr>
                </w:rPrChange>
              </w:rPr>
              <w:tab/>
            </w:r>
            <w:proofErr w:type="spellStart"/>
            <w:r w:rsidRPr="000137EB">
              <w:rPr>
                <w:rStyle w:val="Code"/>
                <w:rPrChange w:id="822" w:author="blake grills" w:date="2020-03-20T12:20:00Z">
                  <w:rPr>
                    <w:rFonts w:cs="Times New Roman"/>
                    <w:szCs w:val="24"/>
                  </w:rPr>
                </w:rPrChange>
              </w:rPr>
              <w:t>cout&amp;lt</w:t>
            </w:r>
            <w:proofErr w:type="spellEnd"/>
            <w:r w:rsidRPr="000137EB">
              <w:rPr>
                <w:rStyle w:val="Code"/>
                <w:rPrChange w:id="823" w:author="blake grills" w:date="2020-03-20T12:20:00Z">
                  <w:rPr>
                    <w:rFonts w:cs="Times New Roman"/>
                    <w:szCs w:val="24"/>
                  </w:rPr>
                </w:rPrChange>
              </w:rPr>
              <w:t>;&amp;</w:t>
            </w:r>
            <w:proofErr w:type="spellStart"/>
            <w:r w:rsidRPr="000137EB">
              <w:rPr>
                <w:rStyle w:val="Code"/>
                <w:rPrChange w:id="824" w:author="blake grills" w:date="2020-03-20T12:20:00Z">
                  <w:rPr>
                    <w:rFonts w:cs="Times New Roman"/>
                    <w:szCs w:val="24"/>
                  </w:rPr>
                </w:rPrChange>
              </w:rPr>
              <w:t>lt</w:t>
            </w:r>
            <w:proofErr w:type="spellEnd"/>
            <w:r w:rsidRPr="000137EB">
              <w:rPr>
                <w:rStyle w:val="Code"/>
                <w:rPrChange w:id="825" w:author="blake grills" w:date="2020-03-20T12:20:00Z">
                  <w:rPr>
                    <w:rFonts w:cs="Times New Roman"/>
                    <w:szCs w:val="24"/>
                  </w:rPr>
                </w:rPrChange>
              </w:rPr>
              <w:t>;"\n";&lt;/comment&gt;&lt;/unit&gt;</w:t>
            </w:r>
          </w:p>
          <w:p w14:paraId="7EF83A55" w14:textId="77777777" w:rsidR="00E9514E" w:rsidRPr="000137EB" w:rsidRDefault="00E9514E">
            <w:pPr>
              <w:spacing w:line="276" w:lineRule="auto"/>
              <w:ind w:firstLine="0"/>
              <w:rPr>
                <w:rStyle w:val="Code"/>
                <w:rPrChange w:id="826" w:author="blake grills" w:date="2020-03-20T12:20:00Z">
                  <w:rPr>
                    <w:rFonts w:cs="Times New Roman"/>
                    <w:szCs w:val="24"/>
                  </w:rPr>
                </w:rPrChange>
              </w:rPr>
              <w:pPrChange w:id="827" w:author="Michael Decker" w:date="2020-03-20T12:19:00Z">
                <w:pPr>
                  <w:ind w:firstLine="0"/>
                </w:pPr>
              </w:pPrChange>
            </w:pPr>
          </w:p>
          <w:p w14:paraId="13E2CF4F" w14:textId="77777777" w:rsidR="00E9514E" w:rsidRPr="000137EB" w:rsidRDefault="00E9514E">
            <w:pPr>
              <w:spacing w:line="276" w:lineRule="auto"/>
              <w:ind w:firstLine="0"/>
              <w:rPr>
                <w:rStyle w:val="Code"/>
                <w:rPrChange w:id="828" w:author="blake grills" w:date="2020-03-20T12:20:00Z">
                  <w:rPr>
                    <w:rFonts w:cs="Times New Roman"/>
                    <w:szCs w:val="24"/>
                  </w:rPr>
                </w:rPrChange>
              </w:rPr>
              <w:pPrChange w:id="829" w:author="Michael Decker" w:date="2020-03-20T12:19:00Z">
                <w:pPr>
                  <w:ind w:firstLine="0"/>
                </w:pPr>
              </w:pPrChange>
            </w:pPr>
            <w:r w:rsidRPr="000137EB">
              <w:rPr>
                <w:rStyle w:val="Code"/>
                <w:rPrChange w:id="830" w:author="blake grills" w:date="2020-03-20T12:20:00Z">
                  <w:rPr>
                    <w:rFonts w:cs="Times New Roman"/>
                    <w:szCs w:val="24"/>
                  </w:rPr>
                </w:rPrChange>
              </w:rPr>
              <w:t xml:space="preserve">&lt;unit </w:t>
            </w:r>
            <w:proofErr w:type="spellStart"/>
            <w:r w:rsidRPr="000137EB">
              <w:rPr>
                <w:rStyle w:val="Code"/>
                <w:rPrChange w:id="831" w:author="blake grills" w:date="2020-03-20T12:20:00Z">
                  <w:rPr>
                    <w:rFonts w:cs="Times New Roman"/>
                    <w:szCs w:val="24"/>
                  </w:rPr>
                </w:rPrChange>
              </w:rPr>
              <w:t>xmlns:cpp</w:t>
            </w:r>
            <w:proofErr w:type="spellEnd"/>
            <w:r w:rsidRPr="000137EB">
              <w:rPr>
                <w:rStyle w:val="Code"/>
                <w:rPrChange w:id="832" w:author="blake grills" w:date="2020-03-20T12:20:00Z">
                  <w:rPr>
                    <w:rFonts w:cs="Times New Roman"/>
                    <w:szCs w:val="24"/>
                  </w:rPr>
                </w:rPrChange>
              </w:rPr>
              <w:t xml:space="preserve">="http://www.srcML.org/srcML/cpp" revision="0.9.5" language="C++" filename="C:\Users\blake\OneDrive\Desktop\school\ThesisProject\ThesisCorpus\~ready\8cc.h" item="1"&gt;&lt;comment type="line"&gt;// Copyright 2014 Rui </w:t>
            </w:r>
            <w:proofErr w:type="spellStart"/>
            <w:r w:rsidRPr="000137EB">
              <w:rPr>
                <w:rStyle w:val="Code"/>
                <w:rPrChange w:id="833" w:author="blake grills" w:date="2020-03-20T12:20:00Z">
                  <w:rPr>
                    <w:rFonts w:cs="Times New Roman"/>
                    <w:szCs w:val="24"/>
                  </w:rPr>
                </w:rPrChange>
              </w:rPr>
              <w:t>Ueyama</w:t>
            </w:r>
            <w:proofErr w:type="spellEnd"/>
            <w:r w:rsidRPr="000137EB">
              <w:rPr>
                <w:rStyle w:val="Code"/>
                <w:rPrChange w:id="834" w:author="blake grills" w:date="2020-03-20T12:20:00Z">
                  <w:rPr>
                    <w:rFonts w:cs="Times New Roman"/>
                    <w:szCs w:val="24"/>
                  </w:rPr>
                </w:rPrChange>
              </w:rPr>
              <w:t xml:space="preserve">. Released under the MIT </w:t>
            </w:r>
            <w:proofErr w:type="gramStart"/>
            <w:r w:rsidRPr="000137EB">
              <w:rPr>
                <w:rStyle w:val="Code"/>
                <w:rPrChange w:id="835" w:author="blake grills" w:date="2020-03-20T12:20:00Z">
                  <w:rPr>
                    <w:rFonts w:cs="Times New Roman"/>
                    <w:szCs w:val="24"/>
                  </w:rPr>
                </w:rPrChange>
              </w:rPr>
              <w:t>license.&lt;</w:t>
            </w:r>
            <w:proofErr w:type="gramEnd"/>
            <w:r w:rsidRPr="000137EB">
              <w:rPr>
                <w:rStyle w:val="Code"/>
                <w:rPrChange w:id="836" w:author="blake grills" w:date="2020-03-20T12:20:00Z">
                  <w:rPr>
                    <w:rFonts w:cs="Times New Roman"/>
                    <w:szCs w:val="24"/>
                  </w:rPr>
                </w:rPrChange>
              </w:rPr>
              <w:t>/comment&gt;&lt;/unit&gt;</w:t>
            </w:r>
          </w:p>
          <w:p w14:paraId="7F37CA0F" w14:textId="77777777" w:rsidR="00E9514E" w:rsidRPr="000137EB" w:rsidRDefault="00E9514E">
            <w:pPr>
              <w:spacing w:line="276" w:lineRule="auto"/>
              <w:ind w:firstLine="0"/>
              <w:rPr>
                <w:rStyle w:val="Code"/>
                <w:rPrChange w:id="837" w:author="blake grills" w:date="2020-03-20T12:20:00Z">
                  <w:rPr>
                    <w:rFonts w:cs="Times New Roman"/>
                    <w:szCs w:val="24"/>
                  </w:rPr>
                </w:rPrChange>
              </w:rPr>
              <w:pPrChange w:id="838" w:author="Michael Decker" w:date="2020-03-20T12:19:00Z">
                <w:pPr>
                  <w:ind w:firstLine="0"/>
                </w:pPr>
              </w:pPrChange>
            </w:pPr>
          </w:p>
          <w:p w14:paraId="1A4FA2C7" w14:textId="77777777" w:rsidR="00E9514E" w:rsidRPr="000137EB" w:rsidRDefault="00E9514E">
            <w:pPr>
              <w:spacing w:line="276" w:lineRule="auto"/>
              <w:ind w:firstLine="0"/>
              <w:rPr>
                <w:rStyle w:val="Code"/>
                <w:rPrChange w:id="839" w:author="blake grills" w:date="2020-03-20T12:20:00Z">
                  <w:rPr>
                    <w:rFonts w:cs="Times New Roman"/>
                    <w:szCs w:val="24"/>
                  </w:rPr>
                </w:rPrChange>
              </w:rPr>
              <w:pPrChange w:id="840" w:author="Michael Decker" w:date="2020-03-20T12:19:00Z">
                <w:pPr>
                  <w:ind w:firstLine="0"/>
                </w:pPr>
              </w:pPrChange>
            </w:pPr>
            <w:r w:rsidRPr="000137EB">
              <w:rPr>
                <w:rStyle w:val="Code"/>
                <w:rPrChange w:id="841" w:author="blake grills" w:date="2020-03-20T12:20:00Z">
                  <w:rPr>
                    <w:rFonts w:cs="Times New Roman"/>
                    <w:szCs w:val="24"/>
                  </w:rPr>
                </w:rPrChange>
              </w:rPr>
              <w:t xml:space="preserve">&lt;unit </w:t>
            </w:r>
            <w:proofErr w:type="spellStart"/>
            <w:r w:rsidRPr="000137EB">
              <w:rPr>
                <w:rStyle w:val="Code"/>
                <w:rPrChange w:id="842" w:author="blake grills" w:date="2020-03-20T12:20:00Z">
                  <w:rPr>
                    <w:rFonts w:cs="Times New Roman"/>
                    <w:szCs w:val="24"/>
                  </w:rPr>
                </w:rPrChange>
              </w:rPr>
              <w:t>xmlns:cpp</w:t>
            </w:r>
            <w:proofErr w:type="spellEnd"/>
            <w:r w:rsidRPr="000137EB">
              <w:rPr>
                <w:rStyle w:val="Code"/>
                <w:rPrChange w:id="843" w:author="blake grills" w:date="2020-03-20T12:20:00Z">
                  <w:rPr>
                    <w:rFonts w:cs="Times New Roman"/>
                    <w:szCs w:val="24"/>
                  </w:rPr>
                </w:rPrChange>
              </w:rPr>
              <w:t xml:space="preserve">="http://www.srcML.org/srcML/cpp" revision="0.9.5" language="C++" filename="C:\Users\blake\OneDrive\Desktop\school\ThesisProject\ThesisCorpus\~ready\AABB.h" item="1"&gt;&lt;comment type="line"&gt;// This file is part of </w:t>
            </w:r>
            <w:proofErr w:type="spellStart"/>
            <w:r w:rsidRPr="000137EB">
              <w:rPr>
                <w:rStyle w:val="Code"/>
                <w:rPrChange w:id="844" w:author="blake grills" w:date="2020-03-20T12:20:00Z">
                  <w:rPr>
                    <w:rFonts w:cs="Times New Roman"/>
                    <w:szCs w:val="24"/>
                  </w:rPr>
                </w:rPrChange>
              </w:rPr>
              <w:t>libigl</w:t>
            </w:r>
            <w:proofErr w:type="spellEnd"/>
            <w:r w:rsidRPr="000137EB">
              <w:rPr>
                <w:rStyle w:val="Code"/>
                <w:rPrChange w:id="845" w:author="blake grills" w:date="2020-03-20T12:20:00Z">
                  <w:rPr>
                    <w:rFonts w:cs="Times New Roman"/>
                    <w:szCs w:val="24"/>
                  </w:rPr>
                </w:rPrChange>
              </w:rPr>
              <w:t xml:space="preserve">, a simple </w:t>
            </w:r>
            <w:proofErr w:type="spellStart"/>
            <w:r w:rsidRPr="000137EB">
              <w:rPr>
                <w:rStyle w:val="Code"/>
                <w:rPrChange w:id="846" w:author="blake grills" w:date="2020-03-20T12:20:00Z">
                  <w:rPr>
                    <w:rFonts w:cs="Times New Roman"/>
                    <w:szCs w:val="24"/>
                  </w:rPr>
                </w:rPrChange>
              </w:rPr>
              <w:t>c++</w:t>
            </w:r>
            <w:proofErr w:type="spellEnd"/>
            <w:r w:rsidRPr="000137EB">
              <w:rPr>
                <w:rStyle w:val="Code"/>
                <w:rPrChange w:id="847" w:author="blake grills" w:date="2020-03-20T12:20:00Z">
                  <w:rPr>
                    <w:rFonts w:cs="Times New Roman"/>
                    <w:szCs w:val="24"/>
                  </w:rPr>
                </w:rPrChange>
              </w:rPr>
              <w:t xml:space="preserve"> geometry processing library.&lt;/comment&gt;&lt;/unit&gt;</w:t>
            </w:r>
          </w:p>
          <w:p w14:paraId="7C24738C" w14:textId="77777777" w:rsidR="00E9514E" w:rsidRPr="000137EB" w:rsidRDefault="00E9514E">
            <w:pPr>
              <w:spacing w:line="276" w:lineRule="auto"/>
              <w:ind w:firstLine="0"/>
              <w:rPr>
                <w:rStyle w:val="Code"/>
                <w:rPrChange w:id="848" w:author="blake grills" w:date="2020-03-20T12:20:00Z">
                  <w:rPr>
                    <w:rFonts w:cs="Times New Roman"/>
                    <w:szCs w:val="24"/>
                  </w:rPr>
                </w:rPrChange>
              </w:rPr>
              <w:pPrChange w:id="849" w:author="Michael Decker" w:date="2020-03-20T12:19:00Z">
                <w:pPr>
                  <w:ind w:firstLine="0"/>
                </w:pPr>
              </w:pPrChange>
            </w:pPr>
          </w:p>
          <w:p w14:paraId="1D71B819" w14:textId="77777777" w:rsidR="00E9514E" w:rsidRPr="000137EB" w:rsidRDefault="00E9514E">
            <w:pPr>
              <w:spacing w:line="276" w:lineRule="auto"/>
              <w:ind w:firstLine="0"/>
              <w:rPr>
                <w:rStyle w:val="Code"/>
                <w:rPrChange w:id="850" w:author="blake grills" w:date="2020-03-20T12:20:00Z">
                  <w:rPr>
                    <w:rFonts w:cs="Times New Roman"/>
                    <w:szCs w:val="24"/>
                  </w:rPr>
                </w:rPrChange>
              </w:rPr>
              <w:pPrChange w:id="851" w:author="Michael Decker" w:date="2020-03-20T12:19:00Z">
                <w:pPr>
                  <w:ind w:firstLine="0"/>
                </w:pPr>
              </w:pPrChange>
            </w:pPr>
            <w:r w:rsidRPr="000137EB">
              <w:rPr>
                <w:rStyle w:val="Code"/>
                <w:rPrChange w:id="852" w:author="blake grills" w:date="2020-03-20T12:20:00Z">
                  <w:rPr>
                    <w:rFonts w:cs="Times New Roman"/>
                    <w:szCs w:val="24"/>
                  </w:rPr>
                </w:rPrChange>
              </w:rPr>
              <w:lastRenderedPageBreak/>
              <w:t xml:space="preserve">&lt;unit </w:t>
            </w:r>
            <w:proofErr w:type="spellStart"/>
            <w:r w:rsidRPr="000137EB">
              <w:rPr>
                <w:rStyle w:val="Code"/>
                <w:rPrChange w:id="853" w:author="blake grills" w:date="2020-03-20T12:20:00Z">
                  <w:rPr>
                    <w:rFonts w:cs="Times New Roman"/>
                    <w:szCs w:val="24"/>
                  </w:rPr>
                </w:rPrChange>
              </w:rPr>
              <w:t>xmlns:cpp</w:t>
            </w:r>
            <w:proofErr w:type="spellEnd"/>
            <w:r w:rsidRPr="000137EB">
              <w:rPr>
                <w:rStyle w:val="Code"/>
                <w:rPrChange w:id="854" w:author="blake grills" w:date="2020-03-20T12:20:00Z">
                  <w:rPr>
                    <w:rFonts w:cs="Times New Roman"/>
                    <w:szCs w:val="24"/>
                  </w:rPr>
                </w:rPrChange>
              </w:rPr>
              <w:t>="http://www.srcML.org/srcML/cpp" revision="0.9.5" language="C++" filename="C:\Users\blake\OneDrive\Desktop\school\ThesisProject\ThesisCorpus\~ready\AABB.h" item="2"&gt;&lt;comment type="line"&gt;// &lt;/comment&gt;&lt;/unit&gt;</w:t>
            </w:r>
          </w:p>
          <w:p w14:paraId="2EB062D6" w14:textId="77777777" w:rsidR="00E9514E" w:rsidRPr="000137EB" w:rsidRDefault="00E9514E">
            <w:pPr>
              <w:spacing w:line="276" w:lineRule="auto"/>
              <w:ind w:firstLine="0"/>
              <w:rPr>
                <w:rStyle w:val="Code"/>
                <w:rPrChange w:id="855" w:author="blake grills" w:date="2020-03-20T12:20:00Z">
                  <w:rPr>
                    <w:rFonts w:cs="Times New Roman"/>
                    <w:szCs w:val="24"/>
                  </w:rPr>
                </w:rPrChange>
              </w:rPr>
              <w:pPrChange w:id="856" w:author="Michael Decker" w:date="2020-03-20T12:19:00Z">
                <w:pPr>
                  <w:ind w:firstLine="0"/>
                </w:pPr>
              </w:pPrChange>
            </w:pPr>
          </w:p>
          <w:p w14:paraId="3FCC77B8" w14:textId="77777777" w:rsidR="00E9514E" w:rsidRPr="000137EB" w:rsidRDefault="00E9514E">
            <w:pPr>
              <w:spacing w:line="276" w:lineRule="auto"/>
              <w:ind w:firstLine="0"/>
              <w:rPr>
                <w:rStyle w:val="Code"/>
                <w:rPrChange w:id="857" w:author="blake grills" w:date="2020-03-20T12:20:00Z">
                  <w:rPr>
                    <w:rFonts w:cs="Times New Roman"/>
                    <w:szCs w:val="24"/>
                  </w:rPr>
                </w:rPrChange>
              </w:rPr>
              <w:pPrChange w:id="858" w:author="Michael Decker" w:date="2020-03-20T12:19:00Z">
                <w:pPr>
                  <w:ind w:firstLine="0"/>
                </w:pPr>
              </w:pPrChange>
            </w:pPr>
            <w:r w:rsidRPr="000137EB">
              <w:rPr>
                <w:rStyle w:val="Code"/>
                <w:rPrChange w:id="859" w:author="blake grills" w:date="2020-03-20T12:20:00Z">
                  <w:rPr>
                    <w:rFonts w:cs="Times New Roman"/>
                    <w:szCs w:val="24"/>
                  </w:rPr>
                </w:rPrChange>
              </w:rPr>
              <w:t xml:space="preserve">&lt;unit </w:t>
            </w:r>
            <w:proofErr w:type="spellStart"/>
            <w:r w:rsidRPr="000137EB">
              <w:rPr>
                <w:rStyle w:val="Code"/>
                <w:rPrChange w:id="860" w:author="blake grills" w:date="2020-03-20T12:20:00Z">
                  <w:rPr>
                    <w:rFonts w:cs="Times New Roman"/>
                    <w:szCs w:val="24"/>
                  </w:rPr>
                </w:rPrChange>
              </w:rPr>
              <w:t>xmlns:cpp</w:t>
            </w:r>
            <w:proofErr w:type="spellEnd"/>
            <w:r w:rsidRPr="000137EB">
              <w:rPr>
                <w:rStyle w:val="Code"/>
                <w:rPrChange w:id="861" w:author="blake grills" w:date="2020-03-20T12:20:00Z">
                  <w:rPr>
                    <w:rFonts w:cs="Times New Roman"/>
                    <w:szCs w:val="24"/>
                  </w:rPr>
                </w:rPrChange>
              </w:rPr>
              <w:t>="http://www.srcML.org/srcML/cpp" revision="0.9.5" language="C++" filename="C:\Users\blake\OneDrive\Desktop\school\ThesisProject\ThesisCorpus\~ready\AABB.h" item="3"&gt;&lt;comment type="line"&gt;// Copyright (C) 2015 Alec Jacobson &amp;</w:t>
            </w:r>
            <w:proofErr w:type="spellStart"/>
            <w:r w:rsidRPr="000137EB">
              <w:rPr>
                <w:rStyle w:val="Code"/>
                <w:rPrChange w:id="862" w:author="blake grills" w:date="2020-03-20T12:20:00Z">
                  <w:rPr>
                    <w:rFonts w:cs="Times New Roman"/>
                    <w:szCs w:val="24"/>
                  </w:rPr>
                </w:rPrChange>
              </w:rPr>
              <w:t>lt;alecjacobson@gmail.com&amp;gt</w:t>
            </w:r>
            <w:proofErr w:type="spellEnd"/>
            <w:r w:rsidRPr="000137EB">
              <w:rPr>
                <w:rStyle w:val="Code"/>
                <w:rPrChange w:id="863" w:author="blake grills" w:date="2020-03-20T12:20:00Z">
                  <w:rPr>
                    <w:rFonts w:cs="Times New Roman"/>
                    <w:szCs w:val="24"/>
                  </w:rPr>
                </w:rPrChange>
              </w:rPr>
              <w:t>;&lt;/comment&gt;&lt;/unit&gt;</w:t>
            </w:r>
          </w:p>
          <w:p w14:paraId="2219AEBA" w14:textId="77777777" w:rsidR="00E9514E" w:rsidRPr="000137EB" w:rsidRDefault="00E9514E">
            <w:pPr>
              <w:spacing w:line="276" w:lineRule="auto"/>
              <w:ind w:firstLine="0"/>
              <w:rPr>
                <w:rStyle w:val="Code"/>
                <w:rPrChange w:id="864" w:author="blake grills" w:date="2020-03-20T12:20:00Z">
                  <w:rPr>
                    <w:rFonts w:cs="Times New Roman"/>
                    <w:szCs w:val="24"/>
                  </w:rPr>
                </w:rPrChange>
              </w:rPr>
              <w:pPrChange w:id="865" w:author="Michael Decker" w:date="2020-03-20T12:19:00Z">
                <w:pPr>
                  <w:ind w:firstLine="0"/>
                </w:pPr>
              </w:pPrChange>
            </w:pPr>
          </w:p>
          <w:p w14:paraId="4E50EA17" w14:textId="77777777" w:rsidR="00E9514E" w:rsidRPr="000137EB" w:rsidRDefault="00E9514E">
            <w:pPr>
              <w:spacing w:line="276" w:lineRule="auto"/>
              <w:ind w:firstLine="0"/>
              <w:rPr>
                <w:rStyle w:val="Code"/>
                <w:rPrChange w:id="866" w:author="blake grills" w:date="2020-03-20T12:20:00Z">
                  <w:rPr>
                    <w:rFonts w:cs="Times New Roman"/>
                    <w:szCs w:val="24"/>
                  </w:rPr>
                </w:rPrChange>
              </w:rPr>
              <w:pPrChange w:id="867" w:author="Michael Decker" w:date="2020-03-20T12:19:00Z">
                <w:pPr>
                  <w:ind w:firstLine="0"/>
                </w:pPr>
              </w:pPrChange>
            </w:pPr>
            <w:r w:rsidRPr="000137EB">
              <w:rPr>
                <w:rStyle w:val="Code"/>
                <w:rPrChange w:id="868" w:author="blake grills" w:date="2020-03-20T12:20:00Z">
                  <w:rPr>
                    <w:rFonts w:cs="Times New Roman"/>
                    <w:szCs w:val="24"/>
                  </w:rPr>
                </w:rPrChange>
              </w:rPr>
              <w:t xml:space="preserve">&lt;unit </w:t>
            </w:r>
            <w:proofErr w:type="spellStart"/>
            <w:r w:rsidRPr="000137EB">
              <w:rPr>
                <w:rStyle w:val="Code"/>
                <w:rPrChange w:id="869" w:author="blake grills" w:date="2020-03-20T12:20:00Z">
                  <w:rPr>
                    <w:rFonts w:cs="Times New Roman"/>
                    <w:szCs w:val="24"/>
                  </w:rPr>
                </w:rPrChange>
              </w:rPr>
              <w:t>xmlns:cpp</w:t>
            </w:r>
            <w:proofErr w:type="spellEnd"/>
            <w:r w:rsidRPr="000137EB">
              <w:rPr>
                <w:rStyle w:val="Code"/>
                <w:rPrChange w:id="870" w:author="blake grills" w:date="2020-03-20T12:20:00Z">
                  <w:rPr>
                    <w:rFonts w:cs="Times New Roman"/>
                    <w:szCs w:val="24"/>
                  </w:rPr>
                </w:rPrChange>
              </w:rPr>
              <w:t>="http://www.srcML.org/srcML/cpp" revision="0.9.5" language="C++" filename="C:\Users\blake\OneDrive\Desktop\school\ThesisProject\ThesisCorpus\~ready\AABB.h" item="4"&gt;&lt;comment type="line"&gt;// &lt;/comment&gt;&lt;/unit&gt;</w:t>
            </w:r>
          </w:p>
          <w:p w14:paraId="11314A00" w14:textId="77777777" w:rsidR="00E9514E" w:rsidRPr="000137EB" w:rsidRDefault="00E9514E">
            <w:pPr>
              <w:spacing w:line="276" w:lineRule="auto"/>
              <w:ind w:firstLine="0"/>
              <w:rPr>
                <w:rStyle w:val="Code"/>
                <w:rPrChange w:id="871" w:author="blake grills" w:date="2020-03-20T12:20:00Z">
                  <w:rPr>
                    <w:rFonts w:cs="Times New Roman"/>
                    <w:szCs w:val="24"/>
                  </w:rPr>
                </w:rPrChange>
              </w:rPr>
              <w:pPrChange w:id="872" w:author="Michael Decker" w:date="2020-03-20T12:19:00Z">
                <w:pPr>
                  <w:ind w:firstLine="0"/>
                </w:pPr>
              </w:pPrChange>
            </w:pPr>
          </w:p>
          <w:p w14:paraId="53F559BE" w14:textId="2AF0AD14" w:rsidR="00E9514E" w:rsidRDefault="00E9514E">
            <w:pPr>
              <w:spacing w:line="276" w:lineRule="auto"/>
              <w:ind w:firstLine="0"/>
              <w:rPr>
                <w:rFonts w:cs="Times New Roman"/>
                <w:szCs w:val="24"/>
              </w:rPr>
              <w:pPrChange w:id="873" w:author="Michael Decker" w:date="2020-03-20T12:19:00Z">
                <w:pPr>
                  <w:ind w:firstLine="0"/>
                </w:pPr>
              </w:pPrChange>
            </w:pPr>
            <w:r w:rsidRPr="000137EB">
              <w:rPr>
                <w:rStyle w:val="Code"/>
                <w:rPrChange w:id="874" w:author="blake grills" w:date="2020-03-20T12:20:00Z">
                  <w:rPr>
                    <w:rFonts w:cs="Times New Roman"/>
                    <w:szCs w:val="24"/>
                  </w:rPr>
                </w:rPrChange>
              </w:rPr>
              <w:t xml:space="preserve">&lt;unit </w:t>
            </w:r>
            <w:proofErr w:type="spellStart"/>
            <w:r w:rsidRPr="000137EB">
              <w:rPr>
                <w:rStyle w:val="Code"/>
                <w:rPrChange w:id="875" w:author="blake grills" w:date="2020-03-20T12:20:00Z">
                  <w:rPr>
                    <w:rFonts w:cs="Times New Roman"/>
                    <w:szCs w:val="24"/>
                  </w:rPr>
                </w:rPrChange>
              </w:rPr>
              <w:t>xmlns:cpp</w:t>
            </w:r>
            <w:proofErr w:type="spellEnd"/>
            <w:r w:rsidRPr="000137EB">
              <w:rPr>
                <w:rStyle w:val="Code"/>
                <w:rPrChange w:id="876" w:author="blake grills" w:date="2020-03-20T12:20:00Z">
                  <w:rPr>
                    <w:rFonts w:cs="Times New Roman"/>
                    <w:szCs w:val="24"/>
                  </w:rPr>
                </w:rPrChang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pPr>
        <w:ind w:firstLine="0"/>
        <w:rPr>
          <w:rFonts w:cs="Times New Roman"/>
          <w:szCs w:val="24"/>
        </w:rPr>
        <w:sectPr w:rsidR="00E9514E" w:rsidSect="00E9514E">
          <w:pgSz w:w="15840" w:h="12240" w:orient="landscape"/>
          <w:pgMar w:top="1440" w:right="1440" w:bottom="1440" w:left="1440" w:header="720" w:footer="720" w:gutter="0"/>
          <w:cols w:space="720"/>
          <w:docGrid w:linePitch="360"/>
          <w:sectPrChange w:id="877" w:author="blake grills" w:date="2020-03-20T12:17:00Z">
            <w:sectPr w:rsidR="00E9514E" w:rsidSect="00E9514E">
              <w:pgSz w:w="12240" w:h="15840" w:orient="portrait"/>
              <w:pgMar w:top="1440" w:right="1440" w:bottom="1440" w:left="1440" w:header="720" w:footer="720" w:gutter="0"/>
            </w:sectPr>
          </w:sectPrChange>
        </w:sectPr>
        <w:pPrChange w:id="878" w:author="blake grills" w:date="2020-03-20T13:03:00Z">
          <w:pPr/>
        </w:pPrChange>
      </w:pPr>
    </w:p>
    <w:p w14:paraId="058702E8" w14:textId="2578612C" w:rsidR="004C4088" w:rsidRPr="004C4088" w:rsidDel="00FD0B50" w:rsidRDefault="00AD169E">
      <w:pPr>
        <w:ind w:firstLine="0"/>
        <w:rPr>
          <w:del w:id="879" w:author="blake grills" w:date="2020-03-20T13:03:00Z"/>
          <w:b/>
          <w:bCs/>
          <w:szCs w:val="24"/>
        </w:rPr>
        <w:pPrChange w:id="880" w:author="blake grills" w:date="2020-03-20T13:03:00Z">
          <w:pPr/>
        </w:pPrChange>
      </w:pPr>
      <w:del w:id="881" w:author="blake grills" w:date="2020-03-20T13:03:00Z">
        <w:r w:rsidDel="00FD0B50">
          <w:rPr>
            <w:rFonts w:cs="Times New Roman"/>
            <w:szCs w:val="24"/>
          </w:rPr>
          <w:lastRenderedPageBreak/>
          <w:delText xml:space="preserve"> </w:delText>
        </w:r>
        <w:r w:rsidR="004C4088" w:rsidRPr="002248ED" w:rsidDel="00FD0B50">
          <w:rPr>
            <w:rFonts w:cs="Times New Roman"/>
            <w:szCs w:val="24"/>
          </w:rPr>
          <w:delText>Currently, the greatest limitation of srcML is that it can only parse C, C++, C#, and Java though for the purposes of this research this is not an issue.</w:delText>
        </w:r>
      </w:del>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882" w:name="_Ref34251006"/>
    </w:p>
    <w:bookmarkEnd w:id="882"/>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w:t>
      </w:r>
      <w:proofErr w:type="spellStart"/>
      <w:r w:rsidR="008A1EB3">
        <w:rPr>
          <w:b w:val="0"/>
          <w:bCs w:val="0"/>
          <w:sz w:val="24"/>
          <w:szCs w:val="24"/>
        </w:rPr>
        <w:t>srcML</w:t>
      </w:r>
      <w:proofErr w:type="spellEnd"/>
      <w:r w:rsidR="008A1EB3">
        <w:rPr>
          <w:b w:val="0"/>
          <w:bCs w:val="0"/>
          <w:sz w:val="24"/>
          <w:szCs w:val="24"/>
        </w:rPr>
        <w:t xml:space="preserve">.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883" w:name="_Ref34248657"/>
      <w:r>
        <w:t>Corpus Selection</w:t>
      </w:r>
      <w:bookmarkEnd w:id="883"/>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884" w:name="_Ref34248720"/>
      <w:r>
        <w:t>Comment Extraction</w:t>
      </w:r>
      <w:bookmarkEnd w:id="884"/>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885" w:name="_Ref34248768"/>
      <w:r>
        <w:t>Manual Classification</w:t>
      </w:r>
      <w:bookmarkEnd w:id="885"/>
    </w:p>
    <w:p w14:paraId="52374AA7" w14:textId="2552D4CC"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block comments in this manner is that it is very possible to have a block comment that is a mix of both commented out code and standard English prose. The manual verification process took a</w:t>
      </w:r>
      <w:ins w:id="886" w:author="blake grills" w:date="2020-03-20T13:04:00Z">
        <w:r w:rsidR="00FD0B50">
          <w:rPr>
            <w:rFonts w:cs="Times New Roman"/>
            <w:szCs w:val="24"/>
          </w:rPr>
          <w:t xml:space="preserve"> </w:t>
        </w:r>
      </w:ins>
      <w:del w:id="887" w:author="blake grills" w:date="2020-03-20T13:04:00Z">
        <w:r w:rsidRPr="002248ED" w:rsidDel="00FD0B50">
          <w:rPr>
            <w:rFonts w:cs="Times New Roman"/>
            <w:szCs w:val="24"/>
          </w:rPr>
          <w:lastRenderedPageBreak/>
          <w:delText xml:space="preserve"> </w:delText>
        </w:r>
      </w:del>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590F606C" w:rsidR="00177283" w:rsidRPr="002248ED" w:rsidRDefault="00177283" w:rsidP="00177283">
      <w:pPr>
        <w:pStyle w:val="Caption"/>
        <w:keepNext/>
        <w:jc w:val="center"/>
        <w:rPr>
          <w:rFonts w:cs="Times New Roman"/>
          <w:sz w:val="24"/>
          <w:szCs w:val="24"/>
        </w:rPr>
      </w:pPr>
      <w:bookmarkStart w:id="888" w:name="_Ref34252126"/>
      <w:bookmarkStart w:id="889"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890" w:author="blake grills" w:date="2020-03-20T12:20:00Z">
        <w:r w:rsidR="000137EB">
          <w:rPr>
            <w:rFonts w:cs="Times New Roman"/>
            <w:noProof/>
            <w:sz w:val="24"/>
            <w:szCs w:val="24"/>
          </w:rPr>
          <w:t>9</w:t>
        </w:r>
      </w:ins>
      <w:del w:id="891" w:author="blake grills" w:date="2020-03-19T14:38:00Z">
        <w:r w:rsidR="00403C1E" w:rsidDel="00B26D4D">
          <w:rPr>
            <w:rFonts w:cs="Times New Roman"/>
            <w:noProof/>
            <w:sz w:val="24"/>
            <w:szCs w:val="24"/>
          </w:rPr>
          <w:delText>6</w:delText>
        </w:r>
      </w:del>
      <w:r w:rsidR="00AB11E8" w:rsidRPr="002248ED">
        <w:rPr>
          <w:rFonts w:cs="Times New Roman"/>
          <w:noProof/>
          <w:sz w:val="24"/>
          <w:szCs w:val="24"/>
        </w:rPr>
        <w:fldChar w:fldCharType="end"/>
      </w:r>
      <w:bookmarkEnd w:id="888"/>
      <w:r w:rsidR="005145F5">
        <w:rPr>
          <w:rFonts w:cs="Times New Roman"/>
          <w:noProof/>
          <w:sz w:val="24"/>
          <w:szCs w:val="24"/>
        </w:rPr>
        <w:t>.</w:t>
      </w:r>
      <w:r w:rsidRPr="002248ED">
        <w:rPr>
          <w:rFonts w:cs="Times New Roman"/>
          <w:sz w:val="24"/>
          <w:szCs w:val="24"/>
        </w:rPr>
        <w:t xml:space="preserve"> </w:t>
      </w:r>
      <w:bookmarkStart w:id="892"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889"/>
      <w:bookmarkEnd w:id="892"/>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commentRangeStart w:id="893"/>
            <w:r w:rsidRPr="00715B6A">
              <w:rPr>
                <w:rFonts w:cs="Times New Roman"/>
                <w:b/>
                <w:bCs/>
                <w:color w:val="000000"/>
                <w:sz w:val="20"/>
                <w:szCs w:val="20"/>
              </w:rPr>
              <w:t>comment</w:t>
            </w:r>
            <w:commentRangeEnd w:id="893"/>
            <w:r w:rsidR="004F64FE">
              <w:rPr>
                <w:rStyle w:val="CommentReference"/>
              </w:rPr>
              <w:commentReference w:id="893"/>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 xml:space="preserve">a sample section of the csv is shown to help visualize everything that has been discussed in </w:t>
      </w:r>
      <w:commentRangeStart w:id="894"/>
      <w:r w:rsidRPr="002248ED">
        <w:rPr>
          <w:rFonts w:cs="Times New Roman"/>
          <w:szCs w:val="24"/>
        </w:rPr>
        <w:t>this chapter.</w:t>
      </w:r>
      <w:commentRangeEnd w:id="894"/>
      <w:r w:rsidR="00EB5543">
        <w:rPr>
          <w:rStyle w:val="CommentReference"/>
        </w:rPr>
        <w:commentReference w:id="894"/>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895" w:name="_Ref34136593"/>
    </w:p>
    <w:bookmarkEnd w:id="895"/>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896" w:name="_Ref33695007"/>
      <w:r w:rsidRPr="002248ED">
        <w:t>Syntax-based Approach</w:t>
      </w:r>
      <w:bookmarkEnd w:id="896"/>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897" w:name="_Ref33695020"/>
      <w:r w:rsidRPr="002248ED">
        <w:t>Bag of Words Approach</w:t>
      </w:r>
      <w:bookmarkEnd w:id="897"/>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898" w:name="_Ref33695048"/>
      <w:r w:rsidRPr="002248ED">
        <w:t>Frequency</w:t>
      </w:r>
      <w:r w:rsidR="00977600">
        <w:t>-based</w:t>
      </w:r>
      <w:r w:rsidRPr="002248ED">
        <w:t xml:space="preserve"> Approac</w:t>
      </w:r>
      <w:r w:rsidR="002C4D6A">
        <w:t>h</w:t>
      </w:r>
      <w:bookmarkEnd w:id="898"/>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130A62A0" w14:textId="7A7C0288" w:rsidR="00677769" w:rsidRPr="002248ED"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899"/>
      <w:commentRangeStart w:id="900"/>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899"/>
      <w:r w:rsidR="005A5FEE">
        <w:rPr>
          <w:rStyle w:val="CommentReference"/>
        </w:rPr>
        <w:commentReference w:id="899"/>
      </w:r>
      <w:commentRangeEnd w:id="900"/>
      <w:r w:rsidR="00361F35">
        <w:rPr>
          <w:rStyle w:val="CommentReference"/>
        </w:rPr>
        <w:commentReference w:id="900"/>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901" w:name="_Ref34251031"/>
    </w:p>
    <w:bookmarkEnd w:id="901"/>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 xml:space="preserve">The ability to handle various types of data, non-linear data, and work well for both classification and regression are not the only reasons why we chose decision </w:t>
      </w:r>
      <w:proofErr w:type="gramStart"/>
      <w:r w:rsidRPr="002248ED">
        <w:rPr>
          <w:rFonts w:cs="Times New Roman"/>
          <w:szCs w:val="24"/>
        </w:rPr>
        <w:t>trees</w:t>
      </w:r>
      <w:proofErr w:type="gramEnd"/>
      <w:r w:rsidRPr="002248ED">
        <w:rPr>
          <w:rFonts w:cs="Times New Roman"/>
          <w:szCs w:val="24"/>
        </w:rPr>
        <w:t xml:space="preserve">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proofErr w:type="gramStart"/>
      <w:r w:rsidR="009705BD">
        <w:rPr>
          <w:rFonts w:cs="Times New Roman"/>
          <w:szCs w:val="24"/>
        </w:rPr>
        <w:t>Finally</w:t>
      </w:r>
      <w:proofErr w:type="gramEnd"/>
      <w:r w:rsidR="009705BD">
        <w:rPr>
          <w:rFonts w:cs="Times New Roman"/>
          <w:szCs w:val="24"/>
        </w:rPr>
        <w:t xml:space="preserve">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902"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902"/>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w:t>
      </w:r>
      <w:proofErr w:type="spellStart"/>
      <w:r w:rsidRPr="002248ED">
        <w:rPr>
          <w:rFonts w:cs="Times New Roman"/>
          <w:szCs w:val="24"/>
        </w:rPr>
        <w:t>scikit</w:t>
      </w:r>
      <w:proofErr w:type="spellEnd"/>
      <w:r w:rsidRPr="002248ED">
        <w:rPr>
          <w:rFonts w:cs="Times New Roman"/>
          <w:szCs w:val="24"/>
        </w:rPr>
        <w:t xml:space="preserve">-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903" w:name="_Ref34310606"/>
    </w:p>
    <w:bookmarkEnd w:id="903"/>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commentRangeStart w:id="904"/>
      <w:commentRangeStart w:id="905"/>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commentRangeEnd w:id="904"/>
      <w:r w:rsidR="00BC4210">
        <w:rPr>
          <w:rStyle w:val="CommentReference"/>
          <w:i w:val="0"/>
          <w:iCs w:val="0"/>
          <w:color w:val="auto"/>
        </w:rPr>
        <w:commentReference w:id="904"/>
      </w:r>
      <w:commentRangeEnd w:id="905"/>
      <w:r w:rsidR="00974013">
        <w:rPr>
          <w:rStyle w:val="CommentReference"/>
          <w:i w:val="0"/>
          <w:iCs w:val="0"/>
          <w:color w:val="auto"/>
        </w:rPr>
        <w:commentReference w:id="905"/>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w:t>
      </w:r>
      <w:proofErr w:type="spellStart"/>
      <w:r>
        <w:t>to</w:t>
      </w:r>
      <w:proofErr w:type="spellEnd"/>
      <w:r>
        <w:t xml:space="preserve">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proofErr w:type="spellStart"/>
      <w:r>
        <w:t>to</w:t>
      </w:r>
      <w:proofErr w:type="spellEnd"/>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42DA2841" w:rsidR="00903314" w:rsidRPr="00AA6716" w:rsidRDefault="00903314" w:rsidP="00903314">
      <w:pPr>
        <w:pStyle w:val="Caption"/>
        <w:keepNext/>
        <w:jc w:val="center"/>
        <w:rPr>
          <w:sz w:val="24"/>
          <w:szCs w:val="24"/>
        </w:rPr>
      </w:pPr>
      <w:bookmarkStart w:id="906" w:name="_Ref34324168"/>
      <w:bookmarkStart w:id="907"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ins w:id="908" w:author="blake grills" w:date="2020-03-20T12:20:00Z">
        <w:r w:rsidR="000137EB">
          <w:rPr>
            <w:noProof/>
            <w:sz w:val="24"/>
            <w:szCs w:val="24"/>
          </w:rPr>
          <w:t>10</w:t>
        </w:r>
      </w:ins>
      <w:del w:id="909" w:author="blake grills" w:date="2020-03-19T14:38:00Z">
        <w:r w:rsidR="00403C1E" w:rsidDel="00B26D4D">
          <w:rPr>
            <w:noProof/>
            <w:sz w:val="24"/>
            <w:szCs w:val="24"/>
          </w:rPr>
          <w:delText>7</w:delText>
        </w:r>
      </w:del>
      <w:r w:rsidR="0030602A" w:rsidRPr="00AA6716">
        <w:rPr>
          <w:noProof/>
          <w:sz w:val="24"/>
          <w:szCs w:val="24"/>
        </w:rPr>
        <w:fldChar w:fldCharType="end"/>
      </w:r>
      <w:bookmarkEnd w:id="906"/>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907"/>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910" w:name="_Ref34251039"/>
    </w:p>
    <w:bookmarkEnd w:id="910"/>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911" w:name="_Ref33646320"/>
      <w:bookmarkStart w:id="912"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911"/>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commented out cod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912"/>
    </w:p>
    <w:p w14:paraId="183BE15A" w14:textId="3841E875" w:rsidR="004E5433" w:rsidRPr="002248ED" w:rsidRDefault="004E5433" w:rsidP="004E5433">
      <w:pPr>
        <w:rPr>
          <w:rFonts w:cs="Times New Roman"/>
          <w:szCs w:val="24"/>
        </w:rPr>
      </w:pPr>
      <w:commentRangeStart w:id="913"/>
      <w:commentRangeStart w:id="914"/>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913"/>
      <w:r w:rsidR="00B46AA6">
        <w:rPr>
          <w:rStyle w:val="CommentReference"/>
        </w:rPr>
        <w:commentReference w:id="913"/>
      </w:r>
      <w:commentRangeEnd w:id="914"/>
      <w:r w:rsidR="00245E88">
        <w:rPr>
          <w:rStyle w:val="CommentReference"/>
        </w:rPr>
        <w:commentReference w:id="914"/>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3F44932E" w14:textId="77777777" w:rsidR="00797159" w:rsidRDefault="00797159" w:rsidP="004E5433">
      <w:pPr>
        <w:rPr>
          <w:ins w:id="915" w:author="blake grills" w:date="2020-03-18T19:14:00Z"/>
          <w:rFonts w:cs="Times New Roman"/>
          <w:szCs w:val="24"/>
        </w:rPr>
        <w:sectPr w:rsidR="00797159" w:rsidSect="004B145D">
          <w:pgSz w:w="12240" w:h="15840"/>
          <w:pgMar w:top="1440" w:right="1440" w:bottom="1440" w:left="1440" w:header="720" w:footer="720" w:gutter="0"/>
          <w:cols w:space="720"/>
          <w:docGrid w:linePitch="360"/>
        </w:sectPr>
      </w:pPr>
    </w:p>
    <w:p w14:paraId="294C35FA" w14:textId="0D137A39" w:rsidR="002C6D7F" w:rsidRPr="002248ED" w:rsidRDefault="002C6D7F" w:rsidP="004E5433">
      <w:pPr>
        <w:rPr>
          <w:rFonts w:cs="Times New Roman"/>
          <w:szCs w:val="24"/>
        </w:rPr>
      </w:pPr>
    </w:p>
    <w:p w14:paraId="41AA5540" w14:textId="5DA81D45" w:rsidR="009C48F3" w:rsidRPr="002248ED" w:rsidRDefault="009C48F3" w:rsidP="00AE132E">
      <w:pPr>
        <w:pStyle w:val="Caption"/>
        <w:keepNext/>
        <w:jc w:val="center"/>
        <w:rPr>
          <w:rFonts w:cs="Times New Roman"/>
          <w:sz w:val="24"/>
          <w:szCs w:val="24"/>
        </w:rPr>
      </w:pPr>
      <w:bookmarkStart w:id="916" w:name="_Ref33646702"/>
      <w:bookmarkStart w:id="917"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918" w:author="blake grills" w:date="2020-03-20T12:20:00Z">
        <w:r w:rsidR="000137EB">
          <w:rPr>
            <w:rFonts w:cs="Times New Roman"/>
            <w:noProof/>
            <w:sz w:val="24"/>
            <w:szCs w:val="24"/>
          </w:rPr>
          <w:t>11</w:t>
        </w:r>
      </w:ins>
      <w:del w:id="919" w:author="blake grills" w:date="2020-03-19T14:38:00Z">
        <w:r w:rsidR="00403C1E" w:rsidDel="00B26D4D">
          <w:rPr>
            <w:rFonts w:cs="Times New Roman"/>
            <w:noProof/>
            <w:sz w:val="24"/>
            <w:szCs w:val="24"/>
          </w:rPr>
          <w:delText>8</w:delText>
        </w:r>
      </w:del>
      <w:r w:rsidR="00AB11E8" w:rsidRPr="002248ED">
        <w:rPr>
          <w:rFonts w:cs="Times New Roman"/>
          <w:noProof/>
          <w:sz w:val="24"/>
          <w:szCs w:val="24"/>
        </w:rPr>
        <w:fldChar w:fldCharType="end"/>
      </w:r>
      <w:bookmarkEnd w:id="916"/>
      <w:r w:rsidR="00E36493">
        <w:rPr>
          <w:rFonts w:cs="Times New Roman"/>
          <w:noProof/>
          <w:sz w:val="24"/>
          <w:szCs w:val="24"/>
        </w:rPr>
        <w:t>.</w:t>
      </w:r>
      <w:r w:rsidRPr="002248ED">
        <w:rPr>
          <w:rFonts w:cs="Times New Roman"/>
          <w:sz w:val="24"/>
          <w:szCs w:val="24"/>
        </w:rPr>
        <w:t xml:space="preserve"> </w:t>
      </w:r>
      <w:bookmarkEnd w:id="917"/>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Change w:id="920" w:author="blake grills" w:date="2020-03-18T19:15:00Z">
          <w:tblPr>
            <w:tblStyle w:val="TableGrid"/>
            <w:tblW w:w="0" w:type="auto"/>
            <w:tblInd w:w="720" w:type="dxa"/>
            <w:tblLook w:val="04A0" w:firstRow="1" w:lastRow="0" w:firstColumn="1" w:lastColumn="0" w:noHBand="0" w:noVBand="1"/>
          </w:tblPr>
        </w:tblPrChange>
      </w:tblPr>
      <w:tblGrid>
        <w:gridCol w:w="1294"/>
        <w:gridCol w:w="1295"/>
        <w:gridCol w:w="935"/>
        <w:gridCol w:w="936"/>
        <w:gridCol w:w="1295"/>
        <w:gridCol w:w="1295"/>
        <w:gridCol w:w="1295"/>
        <w:gridCol w:w="1295"/>
        <w:gridCol w:w="1295"/>
        <w:gridCol w:w="1295"/>
        <w:tblGridChange w:id="921">
          <w:tblGrid>
            <w:gridCol w:w="1294"/>
            <w:gridCol w:w="1295"/>
            <w:gridCol w:w="935"/>
            <w:gridCol w:w="936"/>
            <w:gridCol w:w="1295"/>
            <w:gridCol w:w="1295"/>
            <w:gridCol w:w="1295"/>
            <w:gridCol w:w="1295"/>
            <w:gridCol w:w="1295"/>
            <w:gridCol w:w="1295"/>
          </w:tblGrid>
        </w:tblGridChange>
      </w:tblGrid>
      <w:tr w:rsidR="00524C09" w:rsidRPr="002248ED" w14:paraId="4DEBBEB1" w14:textId="77777777" w:rsidTr="00797159">
        <w:tc>
          <w:tcPr>
            <w:tcW w:w="1294" w:type="dxa"/>
            <w:tcPrChange w:id="922" w:author="blake grills" w:date="2020-03-18T19:15:00Z">
              <w:tcPr>
                <w:tcW w:w="910" w:type="dxa"/>
              </w:tcPr>
            </w:tcPrChange>
          </w:tcPr>
          <w:p w14:paraId="7D4F9D59" w14:textId="269A5B08" w:rsidR="005A459A" w:rsidRPr="002248ED" w:rsidRDefault="005A459A">
            <w:pPr>
              <w:rPr>
                <w:rFonts w:cs="Times New Roman"/>
                <w:b/>
                <w:bCs/>
                <w:szCs w:val="24"/>
              </w:rPr>
              <w:pPrChange w:id="923" w:author="Michael Decker" w:date="2020-03-18T19:15:00Z">
                <w:pPr>
                  <w:jc w:val="center"/>
                </w:pPr>
              </w:pPrChange>
            </w:pPr>
            <w:r w:rsidRPr="002248ED">
              <w:rPr>
                <w:rFonts w:cs="Times New Roman"/>
                <w:b/>
                <w:bCs/>
                <w:szCs w:val="24"/>
              </w:rPr>
              <w:t>a</w:t>
            </w:r>
          </w:p>
        </w:tc>
        <w:tc>
          <w:tcPr>
            <w:tcW w:w="1295" w:type="dxa"/>
            <w:tcPrChange w:id="924" w:author="blake grills" w:date="2020-03-18T19:15:00Z">
              <w:tcPr>
                <w:tcW w:w="909" w:type="dxa"/>
              </w:tcPr>
            </w:tcPrChange>
          </w:tcPr>
          <w:p w14:paraId="7254533E" w14:textId="0AA304D2" w:rsidR="005A459A" w:rsidRPr="002248ED" w:rsidRDefault="005A459A">
            <w:pPr>
              <w:rPr>
                <w:rFonts w:cs="Times New Roman"/>
                <w:b/>
                <w:bCs/>
                <w:szCs w:val="24"/>
              </w:rPr>
              <w:pPrChange w:id="925" w:author="Michael Decker" w:date="2020-03-18T19:15:00Z">
                <w:pPr>
                  <w:jc w:val="center"/>
                </w:pPr>
              </w:pPrChange>
            </w:pPr>
            <w:r w:rsidRPr="002248ED">
              <w:rPr>
                <w:rFonts w:cs="Times New Roman"/>
                <w:b/>
                <w:bCs/>
                <w:szCs w:val="24"/>
              </w:rPr>
              <w:t>b</w:t>
            </w:r>
          </w:p>
        </w:tc>
        <w:tc>
          <w:tcPr>
            <w:tcW w:w="935" w:type="dxa"/>
            <w:tcPrChange w:id="926" w:author="blake grills" w:date="2020-03-18T19:15:00Z">
              <w:tcPr>
                <w:tcW w:w="1056" w:type="dxa"/>
              </w:tcPr>
            </w:tcPrChange>
          </w:tcPr>
          <w:p w14:paraId="280A71BA" w14:textId="2AFCA7A2" w:rsidR="005A459A" w:rsidRPr="002248ED" w:rsidRDefault="005A459A">
            <w:pPr>
              <w:rPr>
                <w:rFonts w:cs="Times New Roman"/>
                <w:b/>
                <w:bCs/>
                <w:szCs w:val="24"/>
              </w:rPr>
              <w:pPrChange w:id="927" w:author="Michael Decker" w:date="2020-03-18T19:15:00Z">
                <w:pPr>
                  <w:jc w:val="center"/>
                </w:pPr>
              </w:pPrChange>
            </w:pPr>
            <w:r w:rsidRPr="002248ED">
              <w:rPr>
                <w:rFonts w:cs="Times New Roman"/>
                <w:b/>
                <w:bCs/>
                <w:szCs w:val="24"/>
              </w:rPr>
              <w:t>c</w:t>
            </w:r>
          </w:p>
        </w:tc>
        <w:tc>
          <w:tcPr>
            <w:tcW w:w="936" w:type="dxa"/>
            <w:tcPrChange w:id="928" w:author="blake grills" w:date="2020-03-18T19:15:00Z">
              <w:tcPr>
                <w:tcW w:w="301" w:type="dxa"/>
              </w:tcPr>
            </w:tcPrChange>
          </w:tcPr>
          <w:p w14:paraId="33B9BE51" w14:textId="39B7C64C" w:rsidR="005A459A" w:rsidRPr="002248ED" w:rsidRDefault="005A459A">
            <w:pPr>
              <w:rPr>
                <w:rFonts w:cs="Times New Roman"/>
                <w:b/>
                <w:bCs/>
                <w:szCs w:val="24"/>
              </w:rPr>
              <w:pPrChange w:id="929" w:author="Michael Decker" w:date="2020-03-18T19:15:00Z">
                <w:pPr>
                  <w:jc w:val="center"/>
                </w:pPr>
              </w:pPrChange>
            </w:pPr>
            <w:r w:rsidRPr="002248ED">
              <w:rPr>
                <w:rFonts w:cs="Times New Roman"/>
                <w:b/>
                <w:bCs/>
                <w:szCs w:val="24"/>
              </w:rPr>
              <w:t>d</w:t>
            </w:r>
          </w:p>
        </w:tc>
        <w:tc>
          <w:tcPr>
            <w:tcW w:w="1295" w:type="dxa"/>
            <w:tcPrChange w:id="930" w:author="blake grills" w:date="2020-03-18T19:15:00Z">
              <w:tcPr>
                <w:tcW w:w="909" w:type="dxa"/>
              </w:tcPr>
            </w:tcPrChange>
          </w:tcPr>
          <w:p w14:paraId="77C709C8" w14:textId="5A3F2048" w:rsidR="005A459A" w:rsidRPr="002248ED" w:rsidRDefault="005A459A">
            <w:pPr>
              <w:rPr>
                <w:rFonts w:cs="Times New Roman"/>
                <w:b/>
                <w:bCs/>
                <w:szCs w:val="24"/>
              </w:rPr>
              <w:pPrChange w:id="931" w:author="Michael Decker" w:date="2020-03-18T19:15:00Z">
                <w:pPr>
                  <w:jc w:val="center"/>
                </w:pPr>
              </w:pPrChange>
            </w:pPr>
            <w:r w:rsidRPr="002248ED">
              <w:rPr>
                <w:rFonts w:cs="Times New Roman"/>
                <w:b/>
                <w:bCs/>
                <w:szCs w:val="24"/>
              </w:rPr>
              <w:t>e</w:t>
            </w:r>
          </w:p>
        </w:tc>
        <w:tc>
          <w:tcPr>
            <w:tcW w:w="1295" w:type="dxa"/>
            <w:tcPrChange w:id="932" w:author="blake grills" w:date="2020-03-18T19:15:00Z">
              <w:tcPr>
                <w:tcW w:w="909" w:type="dxa"/>
              </w:tcPr>
            </w:tcPrChange>
          </w:tcPr>
          <w:p w14:paraId="29CF2E20" w14:textId="42C65FB8" w:rsidR="005A459A" w:rsidRPr="002248ED" w:rsidRDefault="005A459A">
            <w:pPr>
              <w:rPr>
                <w:rFonts w:cs="Times New Roman"/>
                <w:b/>
                <w:bCs/>
                <w:szCs w:val="24"/>
              </w:rPr>
              <w:pPrChange w:id="933" w:author="Michael Decker" w:date="2020-03-18T19:15:00Z">
                <w:pPr>
                  <w:jc w:val="center"/>
                </w:pPr>
              </w:pPrChange>
            </w:pPr>
            <w:r w:rsidRPr="002248ED">
              <w:rPr>
                <w:rFonts w:cs="Times New Roman"/>
                <w:b/>
                <w:bCs/>
                <w:szCs w:val="24"/>
              </w:rPr>
              <w:t>f</w:t>
            </w:r>
          </w:p>
        </w:tc>
        <w:tc>
          <w:tcPr>
            <w:tcW w:w="1295" w:type="dxa"/>
            <w:tcPrChange w:id="934" w:author="blake grills" w:date="2020-03-18T19:15:00Z">
              <w:tcPr>
                <w:tcW w:w="909" w:type="dxa"/>
              </w:tcPr>
            </w:tcPrChange>
          </w:tcPr>
          <w:p w14:paraId="0C294DD5" w14:textId="4F52EF75" w:rsidR="005A459A" w:rsidRPr="002248ED" w:rsidRDefault="005A459A">
            <w:pPr>
              <w:rPr>
                <w:rFonts w:cs="Times New Roman"/>
                <w:b/>
                <w:bCs/>
                <w:szCs w:val="24"/>
              </w:rPr>
              <w:pPrChange w:id="935" w:author="Michael Decker" w:date="2020-03-18T19:15:00Z">
                <w:pPr>
                  <w:jc w:val="center"/>
                </w:pPr>
              </w:pPrChange>
            </w:pPr>
            <w:r w:rsidRPr="002248ED">
              <w:rPr>
                <w:rFonts w:cs="Times New Roman"/>
                <w:b/>
                <w:bCs/>
                <w:szCs w:val="24"/>
              </w:rPr>
              <w:t>g</w:t>
            </w:r>
          </w:p>
        </w:tc>
        <w:tc>
          <w:tcPr>
            <w:tcW w:w="1295" w:type="dxa"/>
            <w:tcPrChange w:id="936" w:author="blake grills" w:date="2020-03-18T19:15:00Z">
              <w:tcPr>
                <w:tcW w:w="909" w:type="dxa"/>
              </w:tcPr>
            </w:tcPrChange>
          </w:tcPr>
          <w:p w14:paraId="279B8D71" w14:textId="3BB93EA2" w:rsidR="005A459A" w:rsidRPr="002248ED" w:rsidRDefault="005A459A">
            <w:pPr>
              <w:rPr>
                <w:rFonts w:cs="Times New Roman"/>
                <w:b/>
                <w:bCs/>
                <w:szCs w:val="24"/>
              </w:rPr>
              <w:pPrChange w:id="937" w:author="Michael Decker" w:date="2020-03-18T19:15:00Z">
                <w:pPr>
                  <w:jc w:val="center"/>
                </w:pPr>
              </w:pPrChange>
            </w:pPr>
            <w:r w:rsidRPr="002248ED">
              <w:rPr>
                <w:rFonts w:cs="Times New Roman"/>
                <w:b/>
                <w:bCs/>
                <w:szCs w:val="24"/>
              </w:rPr>
              <w:t>h</w:t>
            </w:r>
          </w:p>
        </w:tc>
        <w:tc>
          <w:tcPr>
            <w:tcW w:w="1295" w:type="dxa"/>
            <w:tcPrChange w:id="938" w:author="blake grills" w:date="2020-03-18T19:15:00Z">
              <w:tcPr>
                <w:tcW w:w="909" w:type="dxa"/>
              </w:tcPr>
            </w:tcPrChange>
          </w:tcPr>
          <w:p w14:paraId="158DF036" w14:textId="4CA4B29B" w:rsidR="005A459A" w:rsidRPr="002248ED" w:rsidRDefault="005A459A">
            <w:pPr>
              <w:rPr>
                <w:rFonts w:cs="Times New Roman"/>
                <w:b/>
                <w:bCs/>
                <w:szCs w:val="24"/>
              </w:rPr>
              <w:pPrChange w:id="939" w:author="Michael Decker" w:date="2020-03-18T19:15:00Z">
                <w:pPr>
                  <w:jc w:val="center"/>
                </w:pPr>
              </w:pPrChange>
            </w:pPr>
            <w:proofErr w:type="spellStart"/>
            <w:r w:rsidRPr="002248ED">
              <w:rPr>
                <w:rFonts w:cs="Times New Roman"/>
                <w:b/>
                <w:bCs/>
                <w:szCs w:val="24"/>
              </w:rPr>
              <w:t>i</w:t>
            </w:r>
            <w:proofErr w:type="spellEnd"/>
          </w:p>
        </w:tc>
        <w:tc>
          <w:tcPr>
            <w:tcW w:w="1295" w:type="dxa"/>
            <w:tcPrChange w:id="940" w:author="blake grills" w:date="2020-03-18T19:15:00Z">
              <w:tcPr>
                <w:tcW w:w="909" w:type="dxa"/>
              </w:tcPr>
            </w:tcPrChange>
          </w:tcPr>
          <w:p w14:paraId="0144F806" w14:textId="6564B168" w:rsidR="005A459A" w:rsidRPr="002248ED" w:rsidRDefault="005A459A">
            <w:pPr>
              <w:rPr>
                <w:rFonts w:cs="Times New Roman"/>
                <w:b/>
                <w:bCs/>
                <w:szCs w:val="24"/>
              </w:rPr>
              <w:pPrChange w:id="941" w:author="Michael Decker" w:date="2020-03-18T19:15:00Z">
                <w:pPr>
                  <w:jc w:val="center"/>
                </w:pPr>
              </w:pPrChange>
            </w:pPr>
            <w:r w:rsidRPr="002248ED">
              <w:rPr>
                <w:rFonts w:cs="Times New Roman"/>
                <w:b/>
                <w:bCs/>
                <w:szCs w:val="24"/>
              </w:rPr>
              <w:t>j</w:t>
            </w:r>
          </w:p>
        </w:tc>
      </w:tr>
      <w:tr w:rsidR="00524C09" w:rsidRPr="002248ED" w14:paraId="65F3465B" w14:textId="77777777" w:rsidTr="00797159">
        <w:tc>
          <w:tcPr>
            <w:tcW w:w="1294" w:type="dxa"/>
            <w:tcPrChange w:id="942" w:author="blake grills" w:date="2020-03-18T19:15:00Z">
              <w:tcPr>
                <w:tcW w:w="910" w:type="dxa"/>
              </w:tcPr>
            </w:tcPrChange>
          </w:tcPr>
          <w:p w14:paraId="67FF7533" w14:textId="0DCB2B03" w:rsidR="005A459A" w:rsidRPr="002248ED" w:rsidRDefault="00524C09">
            <w:pPr>
              <w:rPr>
                <w:rFonts w:cs="Times New Roman"/>
                <w:szCs w:val="24"/>
              </w:rPr>
              <w:pPrChange w:id="943" w:author="Michael Decker" w:date="2020-03-18T19:15:00Z">
                <w:pPr>
                  <w:jc w:val="center"/>
                </w:pPr>
              </w:pPrChange>
            </w:pPr>
            <w:r w:rsidRPr="002248ED">
              <w:rPr>
                <w:rFonts w:cs="Times New Roman"/>
                <w:i/>
                <w:iCs/>
                <w:szCs w:val="24"/>
              </w:rPr>
              <w:t>0.0208</w:t>
            </w:r>
          </w:p>
        </w:tc>
        <w:tc>
          <w:tcPr>
            <w:tcW w:w="1295" w:type="dxa"/>
            <w:tcPrChange w:id="944" w:author="blake grills" w:date="2020-03-18T19:15:00Z">
              <w:tcPr>
                <w:tcW w:w="909" w:type="dxa"/>
              </w:tcPr>
            </w:tcPrChange>
          </w:tcPr>
          <w:p w14:paraId="4E401638" w14:textId="5E66189D" w:rsidR="005A459A" w:rsidRPr="002248ED" w:rsidRDefault="00524C09">
            <w:pPr>
              <w:rPr>
                <w:rFonts w:cs="Times New Roman"/>
                <w:szCs w:val="24"/>
              </w:rPr>
              <w:pPrChange w:id="945" w:author="Michael Decker" w:date="2020-03-18T19:15:00Z">
                <w:pPr>
                  <w:jc w:val="center"/>
                </w:pPr>
              </w:pPrChange>
            </w:pPr>
            <w:r w:rsidRPr="002248ED">
              <w:rPr>
                <w:rFonts w:cs="Times New Roman"/>
                <w:i/>
                <w:iCs/>
                <w:szCs w:val="24"/>
              </w:rPr>
              <w:t>0.0208</w:t>
            </w:r>
          </w:p>
        </w:tc>
        <w:tc>
          <w:tcPr>
            <w:tcW w:w="935" w:type="dxa"/>
            <w:tcPrChange w:id="946" w:author="blake grills" w:date="2020-03-18T19:15:00Z">
              <w:tcPr>
                <w:tcW w:w="1056" w:type="dxa"/>
              </w:tcPr>
            </w:tcPrChange>
          </w:tcPr>
          <w:p w14:paraId="0BA14361" w14:textId="5B9B9044" w:rsidR="005A459A" w:rsidRPr="002248ED" w:rsidRDefault="00524C09">
            <w:pPr>
              <w:rPr>
                <w:rFonts w:cs="Times New Roman"/>
                <w:szCs w:val="24"/>
              </w:rPr>
              <w:pPrChange w:id="947" w:author="Michael Decker" w:date="2020-03-18T19:15:00Z">
                <w:pPr>
                  <w:jc w:val="center"/>
                </w:pPr>
              </w:pPrChange>
            </w:pPr>
            <w:r w:rsidRPr="002248ED">
              <w:rPr>
                <w:rFonts w:cs="Times New Roman"/>
                <w:szCs w:val="24"/>
              </w:rPr>
              <w:t>0</w:t>
            </w:r>
          </w:p>
        </w:tc>
        <w:tc>
          <w:tcPr>
            <w:tcW w:w="936" w:type="dxa"/>
            <w:tcPrChange w:id="948" w:author="blake grills" w:date="2020-03-18T19:15:00Z">
              <w:tcPr>
                <w:tcW w:w="301" w:type="dxa"/>
              </w:tcPr>
            </w:tcPrChange>
          </w:tcPr>
          <w:p w14:paraId="44A29C55" w14:textId="79FA6E3F" w:rsidR="005A459A" w:rsidRPr="002248ED" w:rsidRDefault="00524C09">
            <w:pPr>
              <w:rPr>
                <w:rFonts w:cs="Times New Roman"/>
                <w:szCs w:val="24"/>
              </w:rPr>
              <w:pPrChange w:id="949" w:author="Michael Decker" w:date="2020-03-18T19:15:00Z">
                <w:pPr>
                  <w:jc w:val="center"/>
                </w:pPr>
              </w:pPrChange>
            </w:pPr>
            <w:r w:rsidRPr="002248ED">
              <w:rPr>
                <w:rFonts w:cs="Times New Roman"/>
                <w:szCs w:val="24"/>
              </w:rPr>
              <w:t>0</w:t>
            </w:r>
          </w:p>
        </w:tc>
        <w:tc>
          <w:tcPr>
            <w:tcW w:w="1295" w:type="dxa"/>
            <w:tcPrChange w:id="950" w:author="blake grills" w:date="2020-03-18T19:15:00Z">
              <w:tcPr>
                <w:tcW w:w="909" w:type="dxa"/>
              </w:tcPr>
            </w:tcPrChange>
          </w:tcPr>
          <w:p w14:paraId="2D543648" w14:textId="14215928" w:rsidR="005A459A" w:rsidRPr="002248ED" w:rsidRDefault="00C74C89">
            <w:pPr>
              <w:rPr>
                <w:rFonts w:cs="Times New Roman"/>
                <w:szCs w:val="24"/>
              </w:rPr>
              <w:pPrChange w:id="951" w:author="Michael Decker" w:date="2020-03-18T19:15:00Z">
                <w:pPr>
                  <w:jc w:val="center"/>
                </w:pPr>
              </w:pPrChange>
            </w:pPr>
            <w:r w:rsidRPr="002248ED">
              <w:rPr>
                <w:rFonts w:cs="Times New Roman"/>
                <w:i/>
                <w:iCs/>
                <w:szCs w:val="24"/>
              </w:rPr>
              <w:t>0.0416</w:t>
            </w:r>
          </w:p>
        </w:tc>
        <w:tc>
          <w:tcPr>
            <w:tcW w:w="1295" w:type="dxa"/>
            <w:tcPrChange w:id="952" w:author="blake grills" w:date="2020-03-18T19:15:00Z">
              <w:tcPr>
                <w:tcW w:w="909" w:type="dxa"/>
              </w:tcPr>
            </w:tcPrChange>
          </w:tcPr>
          <w:p w14:paraId="12B333FD" w14:textId="2831A8B1" w:rsidR="005A459A" w:rsidRPr="002248ED" w:rsidRDefault="00C74C89">
            <w:pPr>
              <w:rPr>
                <w:rFonts w:cs="Times New Roman"/>
                <w:szCs w:val="24"/>
              </w:rPr>
              <w:pPrChange w:id="953" w:author="Michael Decker" w:date="2020-03-18T19:15:00Z">
                <w:pPr>
                  <w:jc w:val="center"/>
                </w:pPr>
              </w:pPrChange>
            </w:pPr>
            <w:r w:rsidRPr="002248ED">
              <w:rPr>
                <w:rFonts w:cs="Times New Roman"/>
                <w:i/>
                <w:iCs/>
                <w:szCs w:val="24"/>
              </w:rPr>
              <w:t>0.0208</w:t>
            </w:r>
          </w:p>
        </w:tc>
        <w:tc>
          <w:tcPr>
            <w:tcW w:w="1295" w:type="dxa"/>
            <w:tcPrChange w:id="954" w:author="blake grills" w:date="2020-03-18T19:15:00Z">
              <w:tcPr>
                <w:tcW w:w="909" w:type="dxa"/>
              </w:tcPr>
            </w:tcPrChange>
          </w:tcPr>
          <w:p w14:paraId="7FDE1D7D" w14:textId="0F871BA5" w:rsidR="005A459A" w:rsidRPr="002248ED" w:rsidRDefault="00C74C89">
            <w:pPr>
              <w:rPr>
                <w:rFonts w:cs="Times New Roman"/>
                <w:szCs w:val="24"/>
              </w:rPr>
              <w:pPrChange w:id="955" w:author="Michael Decker" w:date="2020-03-18T19:15:00Z">
                <w:pPr>
                  <w:jc w:val="center"/>
                </w:pPr>
              </w:pPrChange>
            </w:pPr>
            <w:r w:rsidRPr="002248ED">
              <w:rPr>
                <w:rFonts w:cs="Times New Roman"/>
                <w:szCs w:val="24"/>
              </w:rPr>
              <w:t>0</w:t>
            </w:r>
          </w:p>
        </w:tc>
        <w:tc>
          <w:tcPr>
            <w:tcW w:w="1295" w:type="dxa"/>
            <w:tcPrChange w:id="956" w:author="blake grills" w:date="2020-03-18T19:15:00Z">
              <w:tcPr>
                <w:tcW w:w="909" w:type="dxa"/>
              </w:tcPr>
            </w:tcPrChange>
          </w:tcPr>
          <w:p w14:paraId="071E478A" w14:textId="4D3C4B07" w:rsidR="005A459A" w:rsidRPr="002248ED" w:rsidRDefault="00C74C89">
            <w:pPr>
              <w:rPr>
                <w:rFonts w:cs="Times New Roman"/>
                <w:szCs w:val="24"/>
              </w:rPr>
              <w:pPrChange w:id="957" w:author="Michael Decker" w:date="2020-03-18T19:15:00Z">
                <w:pPr>
                  <w:jc w:val="center"/>
                </w:pPr>
              </w:pPrChange>
            </w:pPr>
            <w:r w:rsidRPr="002248ED">
              <w:rPr>
                <w:rFonts w:cs="Times New Roman"/>
                <w:szCs w:val="24"/>
              </w:rPr>
              <w:t>0</w:t>
            </w:r>
          </w:p>
        </w:tc>
        <w:tc>
          <w:tcPr>
            <w:tcW w:w="1295" w:type="dxa"/>
            <w:tcPrChange w:id="958" w:author="blake grills" w:date="2020-03-18T19:15:00Z">
              <w:tcPr>
                <w:tcW w:w="909" w:type="dxa"/>
              </w:tcPr>
            </w:tcPrChange>
          </w:tcPr>
          <w:p w14:paraId="2FAB27D1" w14:textId="567D83AF" w:rsidR="005A459A" w:rsidRPr="002248ED" w:rsidRDefault="00C74C89">
            <w:pPr>
              <w:rPr>
                <w:rFonts w:cs="Times New Roman"/>
                <w:szCs w:val="24"/>
              </w:rPr>
              <w:pPrChange w:id="959" w:author="Michael Decker" w:date="2020-03-18T19:15:00Z">
                <w:pPr>
                  <w:jc w:val="center"/>
                </w:pPr>
              </w:pPrChange>
            </w:pPr>
            <w:r w:rsidRPr="002248ED">
              <w:rPr>
                <w:rFonts w:cs="Times New Roman"/>
                <w:i/>
                <w:iCs/>
                <w:szCs w:val="24"/>
              </w:rPr>
              <w:t>0.0208</w:t>
            </w:r>
          </w:p>
        </w:tc>
        <w:tc>
          <w:tcPr>
            <w:tcW w:w="1295" w:type="dxa"/>
            <w:tcPrChange w:id="960" w:author="blake grills" w:date="2020-03-18T19:15:00Z">
              <w:tcPr>
                <w:tcW w:w="909" w:type="dxa"/>
              </w:tcPr>
            </w:tcPrChange>
          </w:tcPr>
          <w:p w14:paraId="5423369F" w14:textId="1D32A491" w:rsidR="005A459A" w:rsidRPr="002248ED" w:rsidRDefault="00C74C89">
            <w:pPr>
              <w:rPr>
                <w:rFonts w:cs="Times New Roman"/>
                <w:szCs w:val="24"/>
              </w:rPr>
              <w:pPrChange w:id="961" w:author="Michael Decker" w:date="2020-03-18T19:15:00Z">
                <w:pPr>
                  <w:jc w:val="center"/>
                </w:pPr>
              </w:pPrChange>
            </w:pPr>
            <w:r w:rsidRPr="002248ED">
              <w:rPr>
                <w:rFonts w:cs="Times New Roman"/>
                <w:szCs w:val="24"/>
              </w:rPr>
              <w:t>0</w:t>
            </w:r>
          </w:p>
        </w:tc>
      </w:tr>
      <w:tr w:rsidR="00524C09" w:rsidRPr="002248ED" w14:paraId="1E05D267" w14:textId="77777777" w:rsidTr="00797159">
        <w:tc>
          <w:tcPr>
            <w:tcW w:w="1294" w:type="dxa"/>
            <w:tcPrChange w:id="962" w:author="blake grills" w:date="2020-03-18T19:15:00Z">
              <w:tcPr>
                <w:tcW w:w="910" w:type="dxa"/>
              </w:tcPr>
            </w:tcPrChange>
          </w:tcPr>
          <w:p w14:paraId="40DEEDAC" w14:textId="62F6DF76" w:rsidR="005A459A" w:rsidRPr="002248ED" w:rsidRDefault="005A459A">
            <w:pPr>
              <w:rPr>
                <w:rFonts w:cs="Times New Roman"/>
                <w:b/>
                <w:bCs/>
                <w:szCs w:val="24"/>
              </w:rPr>
              <w:pPrChange w:id="963" w:author="Michael Decker" w:date="2020-03-18T19:15:00Z">
                <w:pPr>
                  <w:jc w:val="center"/>
                </w:pPr>
              </w:pPrChange>
            </w:pPr>
            <w:r w:rsidRPr="002248ED">
              <w:rPr>
                <w:rFonts w:cs="Times New Roman"/>
                <w:b/>
                <w:bCs/>
                <w:szCs w:val="24"/>
              </w:rPr>
              <w:t>k</w:t>
            </w:r>
          </w:p>
        </w:tc>
        <w:tc>
          <w:tcPr>
            <w:tcW w:w="1295" w:type="dxa"/>
            <w:tcPrChange w:id="964" w:author="blake grills" w:date="2020-03-18T19:15:00Z">
              <w:tcPr>
                <w:tcW w:w="909" w:type="dxa"/>
              </w:tcPr>
            </w:tcPrChange>
          </w:tcPr>
          <w:p w14:paraId="4350A671" w14:textId="33E7954C" w:rsidR="005A459A" w:rsidRPr="002248ED" w:rsidRDefault="005A459A">
            <w:pPr>
              <w:rPr>
                <w:rFonts w:cs="Times New Roman"/>
                <w:b/>
                <w:bCs/>
                <w:szCs w:val="24"/>
              </w:rPr>
              <w:pPrChange w:id="965" w:author="Michael Decker" w:date="2020-03-18T19:15:00Z">
                <w:pPr>
                  <w:jc w:val="center"/>
                </w:pPr>
              </w:pPrChange>
            </w:pPr>
            <w:r w:rsidRPr="002248ED">
              <w:rPr>
                <w:rFonts w:cs="Times New Roman"/>
                <w:b/>
                <w:bCs/>
                <w:szCs w:val="24"/>
              </w:rPr>
              <w:t>l</w:t>
            </w:r>
          </w:p>
        </w:tc>
        <w:tc>
          <w:tcPr>
            <w:tcW w:w="935" w:type="dxa"/>
            <w:tcPrChange w:id="966" w:author="blake grills" w:date="2020-03-18T19:15:00Z">
              <w:tcPr>
                <w:tcW w:w="1056" w:type="dxa"/>
              </w:tcPr>
            </w:tcPrChange>
          </w:tcPr>
          <w:p w14:paraId="080E176B" w14:textId="56575FDF" w:rsidR="005A459A" w:rsidRPr="002248ED" w:rsidRDefault="005A459A">
            <w:pPr>
              <w:rPr>
                <w:rFonts w:cs="Times New Roman"/>
                <w:b/>
                <w:bCs/>
                <w:szCs w:val="24"/>
              </w:rPr>
              <w:pPrChange w:id="967" w:author="Michael Decker" w:date="2020-03-18T19:15:00Z">
                <w:pPr>
                  <w:jc w:val="center"/>
                </w:pPr>
              </w:pPrChange>
            </w:pPr>
            <w:r w:rsidRPr="002248ED">
              <w:rPr>
                <w:rFonts w:cs="Times New Roman"/>
                <w:b/>
                <w:bCs/>
                <w:szCs w:val="24"/>
              </w:rPr>
              <w:t>m</w:t>
            </w:r>
          </w:p>
        </w:tc>
        <w:tc>
          <w:tcPr>
            <w:tcW w:w="936" w:type="dxa"/>
            <w:tcPrChange w:id="968" w:author="blake grills" w:date="2020-03-18T19:15:00Z">
              <w:tcPr>
                <w:tcW w:w="301" w:type="dxa"/>
              </w:tcPr>
            </w:tcPrChange>
          </w:tcPr>
          <w:p w14:paraId="1FA51999" w14:textId="7105D0FD" w:rsidR="005A459A" w:rsidRPr="002248ED" w:rsidRDefault="005A459A">
            <w:pPr>
              <w:rPr>
                <w:rFonts w:cs="Times New Roman"/>
                <w:b/>
                <w:bCs/>
                <w:szCs w:val="24"/>
              </w:rPr>
              <w:pPrChange w:id="969" w:author="Michael Decker" w:date="2020-03-18T19:15:00Z">
                <w:pPr>
                  <w:jc w:val="center"/>
                </w:pPr>
              </w:pPrChange>
            </w:pPr>
            <w:r w:rsidRPr="002248ED">
              <w:rPr>
                <w:rFonts w:cs="Times New Roman"/>
                <w:b/>
                <w:bCs/>
                <w:szCs w:val="24"/>
              </w:rPr>
              <w:t>n</w:t>
            </w:r>
          </w:p>
        </w:tc>
        <w:tc>
          <w:tcPr>
            <w:tcW w:w="1295" w:type="dxa"/>
            <w:tcPrChange w:id="970" w:author="blake grills" w:date="2020-03-18T19:15:00Z">
              <w:tcPr>
                <w:tcW w:w="909" w:type="dxa"/>
              </w:tcPr>
            </w:tcPrChange>
          </w:tcPr>
          <w:p w14:paraId="1BD3BF20" w14:textId="072F7818" w:rsidR="005A459A" w:rsidRPr="002248ED" w:rsidRDefault="005A459A">
            <w:pPr>
              <w:rPr>
                <w:rFonts w:cs="Times New Roman"/>
                <w:b/>
                <w:bCs/>
                <w:szCs w:val="24"/>
              </w:rPr>
              <w:pPrChange w:id="971" w:author="Michael Decker" w:date="2020-03-18T19:15:00Z">
                <w:pPr>
                  <w:jc w:val="center"/>
                </w:pPr>
              </w:pPrChange>
            </w:pPr>
            <w:r w:rsidRPr="002248ED">
              <w:rPr>
                <w:rFonts w:cs="Times New Roman"/>
                <w:b/>
                <w:bCs/>
                <w:szCs w:val="24"/>
              </w:rPr>
              <w:t>o</w:t>
            </w:r>
          </w:p>
        </w:tc>
        <w:tc>
          <w:tcPr>
            <w:tcW w:w="1295" w:type="dxa"/>
            <w:tcPrChange w:id="972" w:author="blake grills" w:date="2020-03-18T19:15:00Z">
              <w:tcPr>
                <w:tcW w:w="909" w:type="dxa"/>
              </w:tcPr>
            </w:tcPrChange>
          </w:tcPr>
          <w:p w14:paraId="2557FF79" w14:textId="431EDFB3" w:rsidR="005A459A" w:rsidRPr="002248ED" w:rsidRDefault="005A459A">
            <w:pPr>
              <w:rPr>
                <w:rFonts w:cs="Times New Roman"/>
                <w:b/>
                <w:bCs/>
                <w:szCs w:val="24"/>
              </w:rPr>
              <w:pPrChange w:id="973" w:author="Michael Decker" w:date="2020-03-18T19:15:00Z">
                <w:pPr>
                  <w:jc w:val="center"/>
                </w:pPr>
              </w:pPrChange>
            </w:pPr>
            <w:r w:rsidRPr="002248ED">
              <w:rPr>
                <w:rFonts w:cs="Times New Roman"/>
                <w:b/>
                <w:bCs/>
                <w:szCs w:val="24"/>
              </w:rPr>
              <w:t>p</w:t>
            </w:r>
          </w:p>
        </w:tc>
        <w:tc>
          <w:tcPr>
            <w:tcW w:w="1295" w:type="dxa"/>
            <w:tcPrChange w:id="974" w:author="blake grills" w:date="2020-03-18T19:15:00Z">
              <w:tcPr>
                <w:tcW w:w="909" w:type="dxa"/>
              </w:tcPr>
            </w:tcPrChange>
          </w:tcPr>
          <w:p w14:paraId="3BF09E6C" w14:textId="1278AB99" w:rsidR="005A459A" w:rsidRPr="002248ED" w:rsidRDefault="005A459A">
            <w:pPr>
              <w:rPr>
                <w:rFonts w:cs="Times New Roman"/>
                <w:b/>
                <w:bCs/>
                <w:szCs w:val="24"/>
              </w:rPr>
              <w:pPrChange w:id="975" w:author="Michael Decker" w:date="2020-03-18T19:15:00Z">
                <w:pPr>
                  <w:jc w:val="center"/>
                </w:pPr>
              </w:pPrChange>
            </w:pPr>
            <w:r w:rsidRPr="002248ED">
              <w:rPr>
                <w:rFonts w:cs="Times New Roman"/>
                <w:b/>
                <w:bCs/>
                <w:szCs w:val="24"/>
              </w:rPr>
              <w:t>q</w:t>
            </w:r>
          </w:p>
        </w:tc>
        <w:tc>
          <w:tcPr>
            <w:tcW w:w="1295" w:type="dxa"/>
            <w:tcPrChange w:id="976" w:author="blake grills" w:date="2020-03-18T19:15:00Z">
              <w:tcPr>
                <w:tcW w:w="909" w:type="dxa"/>
              </w:tcPr>
            </w:tcPrChange>
          </w:tcPr>
          <w:p w14:paraId="18FA6A6E" w14:textId="3A5BD0B1" w:rsidR="005A459A" w:rsidRPr="002248ED" w:rsidRDefault="005A459A">
            <w:pPr>
              <w:rPr>
                <w:rFonts w:cs="Times New Roman"/>
                <w:b/>
                <w:bCs/>
                <w:szCs w:val="24"/>
              </w:rPr>
              <w:pPrChange w:id="977" w:author="Michael Decker" w:date="2020-03-18T19:15:00Z">
                <w:pPr>
                  <w:jc w:val="center"/>
                </w:pPr>
              </w:pPrChange>
            </w:pPr>
            <w:r w:rsidRPr="002248ED">
              <w:rPr>
                <w:rFonts w:cs="Times New Roman"/>
                <w:b/>
                <w:bCs/>
                <w:szCs w:val="24"/>
              </w:rPr>
              <w:t>r</w:t>
            </w:r>
          </w:p>
        </w:tc>
        <w:tc>
          <w:tcPr>
            <w:tcW w:w="1295" w:type="dxa"/>
            <w:tcPrChange w:id="978" w:author="blake grills" w:date="2020-03-18T19:15:00Z">
              <w:tcPr>
                <w:tcW w:w="909" w:type="dxa"/>
              </w:tcPr>
            </w:tcPrChange>
          </w:tcPr>
          <w:p w14:paraId="59D1C597" w14:textId="6F61F468" w:rsidR="005A459A" w:rsidRPr="002248ED" w:rsidRDefault="005A459A">
            <w:pPr>
              <w:rPr>
                <w:rFonts w:cs="Times New Roman"/>
                <w:b/>
                <w:bCs/>
                <w:szCs w:val="24"/>
              </w:rPr>
              <w:pPrChange w:id="979" w:author="Michael Decker" w:date="2020-03-18T19:15:00Z">
                <w:pPr>
                  <w:jc w:val="center"/>
                </w:pPr>
              </w:pPrChange>
            </w:pPr>
            <w:r w:rsidRPr="002248ED">
              <w:rPr>
                <w:rFonts w:cs="Times New Roman"/>
                <w:b/>
                <w:bCs/>
                <w:szCs w:val="24"/>
              </w:rPr>
              <w:t>s</w:t>
            </w:r>
          </w:p>
        </w:tc>
        <w:tc>
          <w:tcPr>
            <w:tcW w:w="1295" w:type="dxa"/>
            <w:tcPrChange w:id="980" w:author="blake grills" w:date="2020-03-18T19:15:00Z">
              <w:tcPr>
                <w:tcW w:w="909" w:type="dxa"/>
              </w:tcPr>
            </w:tcPrChange>
          </w:tcPr>
          <w:p w14:paraId="5F962492" w14:textId="1BEA3F62" w:rsidR="005A459A" w:rsidRPr="002248ED" w:rsidRDefault="005A459A">
            <w:pPr>
              <w:rPr>
                <w:rFonts w:cs="Times New Roman"/>
                <w:b/>
                <w:bCs/>
                <w:szCs w:val="24"/>
              </w:rPr>
              <w:pPrChange w:id="981" w:author="Michael Decker" w:date="2020-03-18T19:15:00Z">
                <w:pPr>
                  <w:jc w:val="center"/>
                </w:pPr>
              </w:pPrChange>
            </w:pPr>
            <w:r w:rsidRPr="002248ED">
              <w:rPr>
                <w:rFonts w:cs="Times New Roman"/>
                <w:b/>
                <w:bCs/>
                <w:szCs w:val="24"/>
              </w:rPr>
              <w:t>t</w:t>
            </w:r>
          </w:p>
        </w:tc>
      </w:tr>
      <w:tr w:rsidR="00524C09" w:rsidRPr="002248ED" w14:paraId="72DE0AC7" w14:textId="77777777" w:rsidTr="00797159">
        <w:tc>
          <w:tcPr>
            <w:tcW w:w="1294" w:type="dxa"/>
            <w:tcPrChange w:id="982" w:author="blake grills" w:date="2020-03-18T19:15:00Z">
              <w:tcPr>
                <w:tcW w:w="910" w:type="dxa"/>
              </w:tcPr>
            </w:tcPrChange>
          </w:tcPr>
          <w:p w14:paraId="60657955" w14:textId="29324B36" w:rsidR="005A459A" w:rsidRPr="002248ED" w:rsidRDefault="00C74C89">
            <w:pPr>
              <w:rPr>
                <w:rFonts w:cs="Times New Roman"/>
                <w:szCs w:val="24"/>
              </w:rPr>
              <w:pPrChange w:id="983" w:author="Michael Decker" w:date="2020-03-18T19:15:00Z">
                <w:pPr>
                  <w:jc w:val="center"/>
                </w:pPr>
              </w:pPrChange>
            </w:pPr>
            <w:r w:rsidRPr="002248ED">
              <w:rPr>
                <w:rFonts w:cs="Times New Roman"/>
                <w:i/>
                <w:iCs/>
                <w:szCs w:val="24"/>
              </w:rPr>
              <w:t>0.0208</w:t>
            </w:r>
          </w:p>
        </w:tc>
        <w:tc>
          <w:tcPr>
            <w:tcW w:w="1295" w:type="dxa"/>
            <w:tcPrChange w:id="984" w:author="blake grills" w:date="2020-03-18T19:15:00Z">
              <w:tcPr>
                <w:tcW w:w="909" w:type="dxa"/>
              </w:tcPr>
            </w:tcPrChange>
          </w:tcPr>
          <w:p w14:paraId="2FEC8965" w14:textId="097C2D51" w:rsidR="005A459A" w:rsidRPr="002248ED" w:rsidRDefault="00C74C89">
            <w:pPr>
              <w:rPr>
                <w:rFonts w:cs="Times New Roman"/>
                <w:szCs w:val="24"/>
              </w:rPr>
              <w:pPrChange w:id="985" w:author="Michael Decker" w:date="2020-03-18T19:15:00Z">
                <w:pPr>
                  <w:jc w:val="center"/>
                </w:pPr>
              </w:pPrChange>
            </w:pPr>
            <w:r w:rsidRPr="002248ED">
              <w:rPr>
                <w:rFonts w:cs="Times New Roman"/>
                <w:i/>
                <w:iCs/>
                <w:szCs w:val="24"/>
              </w:rPr>
              <w:t>0.0208</w:t>
            </w:r>
          </w:p>
        </w:tc>
        <w:tc>
          <w:tcPr>
            <w:tcW w:w="935" w:type="dxa"/>
            <w:tcPrChange w:id="986" w:author="blake grills" w:date="2020-03-18T19:15:00Z">
              <w:tcPr>
                <w:tcW w:w="1056" w:type="dxa"/>
              </w:tcPr>
            </w:tcPrChange>
          </w:tcPr>
          <w:p w14:paraId="205FC787" w14:textId="4BF6DF30" w:rsidR="005A459A" w:rsidRPr="002248ED" w:rsidRDefault="00C74C89">
            <w:pPr>
              <w:rPr>
                <w:rFonts w:cs="Times New Roman"/>
                <w:szCs w:val="24"/>
              </w:rPr>
              <w:pPrChange w:id="987" w:author="Michael Decker" w:date="2020-03-18T19:15:00Z">
                <w:pPr>
                  <w:jc w:val="center"/>
                </w:pPr>
              </w:pPrChange>
            </w:pPr>
            <w:r w:rsidRPr="002248ED">
              <w:rPr>
                <w:rFonts w:cs="Times New Roman"/>
                <w:szCs w:val="24"/>
              </w:rPr>
              <w:t>0</w:t>
            </w:r>
          </w:p>
        </w:tc>
        <w:tc>
          <w:tcPr>
            <w:tcW w:w="936" w:type="dxa"/>
            <w:tcPrChange w:id="988" w:author="blake grills" w:date="2020-03-18T19:15:00Z">
              <w:tcPr>
                <w:tcW w:w="301" w:type="dxa"/>
              </w:tcPr>
            </w:tcPrChange>
          </w:tcPr>
          <w:p w14:paraId="157645BC" w14:textId="58DD164B" w:rsidR="005A459A" w:rsidRPr="002248ED" w:rsidRDefault="00C74C89">
            <w:pPr>
              <w:rPr>
                <w:rFonts w:cs="Times New Roman"/>
                <w:szCs w:val="24"/>
              </w:rPr>
              <w:pPrChange w:id="989" w:author="Michael Decker" w:date="2020-03-18T19:15:00Z">
                <w:pPr>
                  <w:jc w:val="center"/>
                </w:pPr>
              </w:pPrChange>
            </w:pPr>
            <w:r w:rsidRPr="002248ED">
              <w:rPr>
                <w:rFonts w:cs="Times New Roman"/>
                <w:szCs w:val="24"/>
              </w:rPr>
              <w:t>0</w:t>
            </w:r>
          </w:p>
        </w:tc>
        <w:tc>
          <w:tcPr>
            <w:tcW w:w="1295" w:type="dxa"/>
            <w:tcPrChange w:id="990" w:author="blake grills" w:date="2020-03-18T19:15:00Z">
              <w:tcPr>
                <w:tcW w:w="909" w:type="dxa"/>
              </w:tcPr>
            </w:tcPrChange>
          </w:tcPr>
          <w:p w14:paraId="755DFFE8" w14:textId="3F1080AF" w:rsidR="005A459A" w:rsidRPr="002248ED" w:rsidRDefault="00C74C89">
            <w:pPr>
              <w:rPr>
                <w:rFonts w:cs="Times New Roman"/>
                <w:szCs w:val="24"/>
              </w:rPr>
              <w:pPrChange w:id="991" w:author="Michael Decker" w:date="2020-03-18T19:15:00Z">
                <w:pPr>
                  <w:jc w:val="center"/>
                </w:pPr>
              </w:pPrChange>
            </w:pPr>
            <w:r w:rsidRPr="002248ED">
              <w:rPr>
                <w:rFonts w:cs="Times New Roman"/>
                <w:i/>
                <w:iCs/>
                <w:szCs w:val="24"/>
              </w:rPr>
              <w:t>0.0625</w:t>
            </w:r>
          </w:p>
        </w:tc>
        <w:tc>
          <w:tcPr>
            <w:tcW w:w="1295" w:type="dxa"/>
            <w:tcPrChange w:id="992" w:author="blake grills" w:date="2020-03-18T19:15:00Z">
              <w:tcPr>
                <w:tcW w:w="909" w:type="dxa"/>
              </w:tcPr>
            </w:tcPrChange>
          </w:tcPr>
          <w:p w14:paraId="322F537B" w14:textId="7BE3269B" w:rsidR="005A459A" w:rsidRPr="002248ED" w:rsidRDefault="00C74C89">
            <w:pPr>
              <w:rPr>
                <w:rFonts w:cs="Times New Roman"/>
                <w:szCs w:val="24"/>
              </w:rPr>
              <w:pPrChange w:id="993" w:author="Michael Decker" w:date="2020-03-18T19:15:00Z">
                <w:pPr>
                  <w:jc w:val="center"/>
                </w:pPr>
              </w:pPrChange>
            </w:pPr>
            <w:r w:rsidRPr="002248ED">
              <w:rPr>
                <w:rFonts w:cs="Times New Roman"/>
                <w:i/>
                <w:iCs/>
                <w:szCs w:val="24"/>
              </w:rPr>
              <w:t>0.0416</w:t>
            </w:r>
          </w:p>
        </w:tc>
        <w:tc>
          <w:tcPr>
            <w:tcW w:w="1295" w:type="dxa"/>
            <w:tcPrChange w:id="994" w:author="blake grills" w:date="2020-03-18T19:15:00Z">
              <w:tcPr>
                <w:tcW w:w="909" w:type="dxa"/>
              </w:tcPr>
            </w:tcPrChange>
          </w:tcPr>
          <w:p w14:paraId="5CA2543F" w14:textId="40D99905" w:rsidR="005A459A" w:rsidRPr="002248ED" w:rsidRDefault="00C74C89">
            <w:pPr>
              <w:rPr>
                <w:rFonts w:cs="Times New Roman"/>
                <w:szCs w:val="24"/>
              </w:rPr>
              <w:pPrChange w:id="995" w:author="Michael Decker" w:date="2020-03-18T19:15:00Z">
                <w:pPr>
                  <w:jc w:val="center"/>
                </w:pPr>
              </w:pPrChange>
            </w:pPr>
            <w:r w:rsidRPr="002248ED">
              <w:rPr>
                <w:rFonts w:cs="Times New Roman"/>
                <w:szCs w:val="24"/>
              </w:rPr>
              <w:t>0</w:t>
            </w:r>
          </w:p>
        </w:tc>
        <w:tc>
          <w:tcPr>
            <w:tcW w:w="1295" w:type="dxa"/>
            <w:tcPrChange w:id="996" w:author="blake grills" w:date="2020-03-18T19:15:00Z">
              <w:tcPr>
                <w:tcW w:w="909" w:type="dxa"/>
              </w:tcPr>
            </w:tcPrChange>
          </w:tcPr>
          <w:p w14:paraId="5A86E86D" w14:textId="544D12A0" w:rsidR="005A459A" w:rsidRPr="002248ED" w:rsidRDefault="00C74C89">
            <w:pPr>
              <w:rPr>
                <w:rFonts w:cs="Times New Roman"/>
                <w:szCs w:val="24"/>
              </w:rPr>
              <w:pPrChange w:id="997" w:author="Michael Decker" w:date="2020-03-18T19:15:00Z">
                <w:pPr>
                  <w:jc w:val="center"/>
                </w:pPr>
              </w:pPrChange>
            </w:pPr>
            <w:r w:rsidRPr="002248ED">
              <w:rPr>
                <w:rFonts w:cs="Times New Roman"/>
                <w:i/>
                <w:iCs/>
                <w:szCs w:val="24"/>
              </w:rPr>
              <w:t>0.0208</w:t>
            </w:r>
          </w:p>
        </w:tc>
        <w:tc>
          <w:tcPr>
            <w:tcW w:w="1295" w:type="dxa"/>
            <w:tcPrChange w:id="998" w:author="blake grills" w:date="2020-03-18T19:15:00Z">
              <w:tcPr>
                <w:tcW w:w="909" w:type="dxa"/>
              </w:tcPr>
            </w:tcPrChange>
          </w:tcPr>
          <w:p w14:paraId="048F7AE3" w14:textId="2BD069F4" w:rsidR="005A459A" w:rsidRPr="002248ED" w:rsidRDefault="00C74C89">
            <w:pPr>
              <w:rPr>
                <w:rFonts w:cs="Times New Roman"/>
                <w:szCs w:val="24"/>
              </w:rPr>
              <w:pPrChange w:id="999" w:author="Michael Decker" w:date="2020-03-18T19:15:00Z">
                <w:pPr>
                  <w:jc w:val="center"/>
                </w:pPr>
              </w:pPrChange>
            </w:pPr>
            <w:r w:rsidRPr="002248ED">
              <w:rPr>
                <w:rFonts w:cs="Times New Roman"/>
                <w:i/>
                <w:iCs/>
                <w:szCs w:val="24"/>
              </w:rPr>
              <w:t>0.0416</w:t>
            </w:r>
          </w:p>
        </w:tc>
        <w:tc>
          <w:tcPr>
            <w:tcW w:w="1295" w:type="dxa"/>
            <w:tcPrChange w:id="1000" w:author="blake grills" w:date="2020-03-18T19:15:00Z">
              <w:tcPr>
                <w:tcW w:w="909" w:type="dxa"/>
              </w:tcPr>
            </w:tcPrChange>
          </w:tcPr>
          <w:p w14:paraId="0F6A0F6A" w14:textId="6E640394" w:rsidR="005A459A" w:rsidRPr="002248ED" w:rsidRDefault="00C74C89">
            <w:pPr>
              <w:rPr>
                <w:rFonts w:cs="Times New Roman"/>
                <w:szCs w:val="24"/>
              </w:rPr>
              <w:pPrChange w:id="1001" w:author="Michael Decker" w:date="2020-03-18T19:15:00Z">
                <w:pPr>
                  <w:jc w:val="center"/>
                </w:pPr>
              </w:pPrChange>
            </w:pPr>
            <w:r w:rsidRPr="002248ED">
              <w:rPr>
                <w:rFonts w:cs="Times New Roman"/>
                <w:i/>
                <w:iCs/>
                <w:szCs w:val="24"/>
              </w:rPr>
              <w:t>0.0625</w:t>
            </w:r>
          </w:p>
        </w:tc>
      </w:tr>
      <w:tr w:rsidR="00524C09" w:rsidRPr="002248ED" w14:paraId="57624C56" w14:textId="77777777" w:rsidTr="00797159">
        <w:tc>
          <w:tcPr>
            <w:tcW w:w="1294" w:type="dxa"/>
            <w:tcPrChange w:id="1002" w:author="blake grills" w:date="2020-03-18T19:15:00Z">
              <w:tcPr>
                <w:tcW w:w="910" w:type="dxa"/>
              </w:tcPr>
            </w:tcPrChange>
          </w:tcPr>
          <w:p w14:paraId="4B507A1D" w14:textId="048E40FC" w:rsidR="005A459A" w:rsidRPr="002248ED" w:rsidRDefault="005A459A">
            <w:pPr>
              <w:rPr>
                <w:rFonts w:cs="Times New Roman"/>
                <w:b/>
                <w:bCs/>
                <w:szCs w:val="24"/>
              </w:rPr>
              <w:pPrChange w:id="1003" w:author="Michael Decker" w:date="2020-03-18T19:15:00Z">
                <w:pPr>
                  <w:jc w:val="center"/>
                </w:pPr>
              </w:pPrChange>
            </w:pPr>
            <w:r w:rsidRPr="002248ED">
              <w:rPr>
                <w:rFonts w:cs="Times New Roman"/>
                <w:b/>
                <w:bCs/>
                <w:szCs w:val="24"/>
              </w:rPr>
              <w:t>u</w:t>
            </w:r>
          </w:p>
        </w:tc>
        <w:tc>
          <w:tcPr>
            <w:tcW w:w="1295" w:type="dxa"/>
            <w:tcPrChange w:id="1004" w:author="blake grills" w:date="2020-03-18T19:15:00Z">
              <w:tcPr>
                <w:tcW w:w="909" w:type="dxa"/>
              </w:tcPr>
            </w:tcPrChange>
          </w:tcPr>
          <w:p w14:paraId="69699442" w14:textId="605FC7BB" w:rsidR="005A459A" w:rsidRPr="002248ED" w:rsidRDefault="005A459A">
            <w:pPr>
              <w:rPr>
                <w:rFonts w:cs="Times New Roman"/>
                <w:b/>
                <w:bCs/>
                <w:szCs w:val="24"/>
              </w:rPr>
              <w:pPrChange w:id="1005" w:author="Michael Decker" w:date="2020-03-18T19:15:00Z">
                <w:pPr>
                  <w:jc w:val="center"/>
                </w:pPr>
              </w:pPrChange>
            </w:pPr>
            <w:r w:rsidRPr="002248ED">
              <w:rPr>
                <w:rFonts w:cs="Times New Roman"/>
                <w:b/>
                <w:bCs/>
                <w:szCs w:val="24"/>
              </w:rPr>
              <w:t>v</w:t>
            </w:r>
          </w:p>
        </w:tc>
        <w:tc>
          <w:tcPr>
            <w:tcW w:w="935" w:type="dxa"/>
            <w:tcPrChange w:id="1006" w:author="blake grills" w:date="2020-03-18T19:15:00Z">
              <w:tcPr>
                <w:tcW w:w="1056" w:type="dxa"/>
              </w:tcPr>
            </w:tcPrChange>
          </w:tcPr>
          <w:p w14:paraId="12698D22" w14:textId="557E3603" w:rsidR="005A459A" w:rsidRPr="002248ED" w:rsidRDefault="005A459A">
            <w:pPr>
              <w:rPr>
                <w:rFonts w:cs="Times New Roman"/>
                <w:b/>
                <w:bCs/>
                <w:szCs w:val="24"/>
              </w:rPr>
              <w:pPrChange w:id="1007" w:author="Michael Decker" w:date="2020-03-18T19:15:00Z">
                <w:pPr>
                  <w:jc w:val="center"/>
                </w:pPr>
              </w:pPrChange>
            </w:pPr>
            <w:r w:rsidRPr="002248ED">
              <w:rPr>
                <w:rFonts w:cs="Times New Roman"/>
                <w:b/>
                <w:bCs/>
                <w:szCs w:val="24"/>
              </w:rPr>
              <w:t>w</w:t>
            </w:r>
          </w:p>
        </w:tc>
        <w:tc>
          <w:tcPr>
            <w:tcW w:w="936" w:type="dxa"/>
            <w:tcPrChange w:id="1008" w:author="blake grills" w:date="2020-03-18T19:15:00Z">
              <w:tcPr>
                <w:tcW w:w="301" w:type="dxa"/>
              </w:tcPr>
            </w:tcPrChange>
          </w:tcPr>
          <w:p w14:paraId="76580D11" w14:textId="65EAEC33" w:rsidR="005A459A" w:rsidRPr="002248ED" w:rsidRDefault="005A459A">
            <w:pPr>
              <w:rPr>
                <w:rFonts w:cs="Times New Roman"/>
                <w:b/>
                <w:bCs/>
                <w:szCs w:val="24"/>
              </w:rPr>
              <w:pPrChange w:id="1009" w:author="Michael Decker" w:date="2020-03-18T19:15:00Z">
                <w:pPr>
                  <w:jc w:val="center"/>
                </w:pPr>
              </w:pPrChange>
            </w:pPr>
            <w:r w:rsidRPr="002248ED">
              <w:rPr>
                <w:rFonts w:cs="Times New Roman"/>
                <w:b/>
                <w:bCs/>
                <w:szCs w:val="24"/>
              </w:rPr>
              <w:t>x</w:t>
            </w:r>
          </w:p>
        </w:tc>
        <w:tc>
          <w:tcPr>
            <w:tcW w:w="1295" w:type="dxa"/>
            <w:tcPrChange w:id="1010" w:author="blake grills" w:date="2020-03-18T19:15:00Z">
              <w:tcPr>
                <w:tcW w:w="909" w:type="dxa"/>
              </w:tcPr>
            </w:tcPrChange>
          </w:tcPr>
          <w:p w14:paraId="2AFA3C77" w14:textId="00745BF0" w:rsidR="005A459A" w:rsidRPr="002248ED" w:rsidRDefault="005A459A">
            <w:pPr>
              <w:rPr>
                <w:rFonts w:cs="Times New Roman"/>
                <w:b/>
                <w:bCs/>
                <w:szCs w:val="24"/>
              </w:rPr>
              <w:pPrChange w:id="1011" w:author="Michael Decker" w:date="2020-03-18T19:15:00Z">
                <w:pPr>
                  <w:jc w:val="center"/>
                </w:pPr>
              </w:pPrChange>
            </w:pPr>
            <w:r w:rsidRPr="002248ED">
              <w:rPr>
                <w:rFonts w:cs="Times New Roman"/>
                <w:b/>
                <w:bCs/>
                <w:szCs w:val="24"/>
              </w:rPr>
              <w:t>y</w:t>
            </w:r>
          </w:p>
        </w:tc>
        <w:tc>
          <w:tcPr>
            <w:tcW w:w="1295" w:type="dxa"/>
            <w:tcPrChange w:id="1012" w:author="blake grills" w:date="2020-03-18T19:15:00Z">
              <w:tcPr>
                <w:tcW w:w="909" w:type="dxa"/>
              </w:tcPr>
            </w:tcPrChange>
          </w:tcPr>
          <w:p w14:paraId="5CEE5B4C" w14:textId="0AF7BFE3" w:rsidR="005A459A" w:rsidRPr="002248ED" w:rsidRDefault="005A459A">
            <w:pPr>
              <w:rPr>
                <w:rFonts w:cs="Times New Roman"/>
                <w:b/>
                <w:bCs/>
                <w:szCs w:val="24"/>
              </w:rPr>
              <w:pPrChange w:id="1013" w:author="Michael Decker" w:date="2020-03-18T19:15:00Z">
                <w:pPr>
                  <w:jc w:val="center"/>
                </w:pPr>
              </w:pPrChange>
            </w:pPr>
            <w:r w:rsidRPr="002248ED">
              <w:rPr>
                <w:rFonts w:cs="Times New Roman"/>
                <w:b/>
                <w:bCs/>
                <w:szCs w:val="24"/>
              </w:rPr>
              <w:t>z</w:t>
            </w:r>
          </w:p>
        </w:tc>
        <w:tc>
          <w:tcPr>
            <w:tcW w:w="1295" w:type="dxa"/>
            <w:tcPrChange w:id="1014" w:author="blake grills" w:date="2020-03-18T19:15:00Z">
              <w:tcPr>
                <w:tcW w:w="909" w:type="dxa"/>
              </w:tcPr>
            </w:tcPrChange>
          </w:tcPr>
          <w:p w14:paraId="3F316A0C" w14:textId="5D8915B2" w:rsidR="005A459A" w:rsidRPr="002248ED" w:rsidRDefault="005A459A">
            <w:pPr>
              <w:rPr>
                <w:rFonts w:cs="Times New Roman"/>
                <w:b/>
                <w:bCs/>
                <w:szCs w:val="24"/>
              </w:rPr>
              <w:pPrChange w:id="1015" w:author="Michael Decker" w:date="2020-03-18T19:15:00Z">
                <w:pPr>
                  <w:jc w:val="center"/>
                </w:pPr>
              </w:pPrChange>
            </w:pPr>
            <w:r w:rsidRPr="002248ED">
              <w:rPr>
                <w:rFonts w:cs="Times New Roman"/>
                <w:b/>
                <w:bCs/>
                <w:szCs w:val="24"/>
              </w:rPr>
              <w:t>!</w:t>
            </w:r>
          </w:p>
        </w:tc>
        <w:tc>
          <w:tcPr>
            <w:tcW w:w="1295" w:type="dxa"/>
            <w:tcPrChange w:id="1016" w:author="blake grills" w:date="2020-03-18T19:15:00Z">
              <w:tcPr>
                <w:tcW w:w="909" w:type="dxa"/>
              </w:tcPr>
            </w:tcPrChange>
          </w:tcPr>
          <w:p w14:paraId="65BE165D" w14:textId="6F1235C6" w:rsidR="005A459A" w:rsidRPr="002248ED" w:rsidRDefault="005A459A">
            <w:pPr>
              <w:rPr>
                <w:rFonts w:cs="Times New Roman"/>
                <w:b/>
                <w:bCs/>
                <w:szCs w:val="24"/>
              </w:rPr>
              <w:pPrChange w:id="1017" w:author="Michael Decker" w:date="2020-03-18T19:15:00Z">
                <w:pPr>
                  <w:jc w:val="center"/>
                </w:pPr>
              </w:pPrChange>
            </w:pPr>
            <w:r w:rsidRPr="002248ED">
              <w:rPr>
                <w:rFonts w:cs="Times New Roman"/>
                <w:b/>
                <w:bCs/>
                <w:szCs w:val="24"/>
              </w:rPr>
              <w:t>@</w:t>
            </w:r>
          </w:p>
        </w:tc>
        <w:tc>
          <w:tcPr>
            <w:tcW w:w="1295" w:type="dxa"/>
            <w:tcPrChange w:id="1018" w:author="blake grills" w:date="2020-03-18T19:15:00Z">
              <w:tcPr>
                <w:tcW w:w="909" w:type="dxa"/>
              </w:tcPr>
            </w:tcPrChange>
          </w:tcPr>
          <w:p w14:paraId="486CDCFB" w14:textId="28A5E8DD" w:rsidR="005A459A" w:rsidRPr="002248ED" w:rsidRDefault="005A459A">
            <w:pPr>
              <w:rPr>
                <w:rFonts w:cs="Times New Roman"/>
                <w:b/>
                <w:bCs/>
                <w:szCs w:val="24"/>
              </w:rPr>
              <w:pPrChange w:id="1019" w:author="Michael Decker" w:date="2020-03-18T19:15:00Z">
                <w:pPr>
                  <w:jc w:val="center"/>
                </w:pPr>
              </w:pPrChange>
            </w:pPr>
            <w:r w:rsidRPr="002248ED">
              <w:rPr>
                <w:rFonts w:cs="Times New Roman"/>
                <w:b/>
                <w:bCs/>
                <w:szCs w:val="24"/>
              </w:rPr>
              <w:t>#</w:t>
            </w:r>
          </w:p>
        </w:tc>
        <w:tc>
          <w:tcPr>
            <w:tcW w:w="1295" w:type="dxa"/>
            <w:tcPrChange w:id="1020" w:author="blake grills" w:date="2020-03-18T19:15:00Z">
              <w:tcPr>
                <w:tcW w:w="909" w:type="dxa"/>
              </w:tcPr>
            </w:tcPrChange>
          </w:tcPr>
          <w:p w14:paraId="136651F1" w14:textId="7FE32A8B" w:rsidR="005A459A" w:rsidRPr="002248ED" w:rsidRDefault="005A459A">
            <w:pPr>
              <w:rPr>
                <w:rFonts w:cs="Times New Roman"/>
                <w:b/>
                <w:bCs/>
                <w:szCs w:val="24"/>
              </w:rPr>
              <w:pPrChange w:id="1021" w:author="Michael Decker" w:date="2020-03-18T19:15:00Z">
                <w:pPr>
                  <w:jc w:val="center"/>
                </w:pPr>
              </w:pPrChange>
            </w:pPr>
            <w:r w:rsidRPr="002248ED">
              <w:rPr>
                <w:rFonts w:cs="Times New Roman"/>
                <w:b/>
                <w:bCs/>
                <w:szCs w:val="24"/>
              </w:rPr>
              <w:t>$</w:t>
            </w:r>
          </w:p>
        </w:tc>
      </w:tr>
      <w:tr w:rsidR="00524C09" w:rsidRPr="002248ED" w14:paraId="58221EBE" w14:textId="77777777" w:rsidTr="00797159">
        <w:tc>
          <w:tcPr>
            <w:tcW w:w="1294" w:type="dxa"/>
            <w:tcPrChange w:id="1022" w:author="blake grills" w:date="2020-03-18T19:15:00Z">
              <w:tcPr>
                <w:tcW w:w="910" w:type="dxa"/>
              </w:tcPr>
            </w:tcPrChange>
          </w:tcPr>
          <w:p w14:paraId="71176B83" w14:textId="022D9178" w:rsidR="005A459A" w:rsidRPr="002248ED" w:rsidRDefault="00582B25">
            <w:pPr>
              <w:rPr>
                <w:rFonts w:cs="Times New Roman"/>
                <w:szCs w:val="24"/>
              </w:rPr>
              <w:pPrChange w:id="1023" w:author="Michael Decker" w:date="2020-03-18T19:15:00Z">
                <w:pPr>
                  <w:jc w:val="center"/>
                </w:pPr>
              </w:pPrChange>
            </w:pPr>
            <w:r w:rsidRPr="002248ED">
              <w:rPr>
                <w:rFonts w:cs="Times New Roman"/>
                <w:i/>
                <w:iCs/>
                <w:szCs w:val="24"/>
              </w:rPr>
              <w:t>0.0208</w:t>
            </w:r>
          </w:p>
        </w:tc>
        <w:tc>
          <w:tcPr>
            <w:tcW w:w="1295" w:type="dxa"/>
            <w:tcPrChange w:id="1024" w:author="blake grills" w:date="2020-03-18T19:15:00Z">
              <w:tcPr>
                <w:tcW w:w="909" w:type="dxa"/>
              </w:tcPr>
            </w:tcPrChange>
          </w:tcPr>
          <w:p w14:paraId="2A846C7D" w14:textId="6A61940D" w:rsidR="005A459A" w:rsidRPr="002248ED" w:rsidRDefault="00582B25">
            <w:pPr>
              <w:rPr>
                <w:rFonts w:cs="Times New Roman"/>
                <w:szCs w:val="24"/>
              </w:rPr>
              <w:pPrChange w:id="1025" w:author="Michael Decker" w:date="2020-03-18T19:15:00Z">
                <w:pPr>
                  <w:jc w:val="center"/>
                </w:pPr>
              </w:pPrChange>
            </w:pPr>
            <w:r w:rsidRPr="002248ED">
              <w:rPr>
                <w:rFonts w:cs="Times New Roman"/>
                <w:szCs w:val="24"/>
              </w:rPr>
              <w:t>0</w:t>
            </w:r>
          </w:p>
        </w:tc>
        <w:tc>
          <w:tcPr>
            <w:tcW w:w="935" w:type="dxa"/>
            <w:tcPrChange w:id="1026" w:author="blake grills" w:date="2020-03-18T19:15:00Z">
              <w:tcPr>
                <w:tcW w:w="1056" w:type="dxa"/>
              </w:tcPr>
            </w:tcPrChange>
          </w:tcPr>
          <w:p w14:paraId="3542C077" w14:textId="3C79AB03" w:rsidR="005A459A" w:rsidRPr="002248ED" w:rsidRDefault="00582B25">
            <w:pPr>
              <w:rPr>
                <w:rFonts w:cs="Times New Roman"/>
                <w:szCs w:val="24"/>
              </w:rPr>
              <w:pPrChange w:id="1027" w:author="Michael Decker" w:date="2020-03-18T19:15:00Z">
                <w:pPr>
                  <w:jc w:val="center"/>
                </w:pPr>
              </w:pPrChange>
            </w:pPr>
            <w:r w:rsidRPr="002248ED">
              <w:rPr>
                <w:rFonts w:cs="Times New Roman"/>
                <w:szCs w:val="24"/>
              </w:rPr>
              <w:t>0</w:t>
            </w:r>
          </w:p>
        </w:tc>
        <w:tc>
          <w:tcPr>
            <w:tcW w:w="936" w:type="dxa"/>
            <w:tcPrChange w:id="1028" w:author="blake grills" w:date="2020-03-18T19:15:00Z">
              <w:tcPr>
                <w:tcW w:w="301" w:type="dxa"/>
              </w:tcPr>
            </w:tcPrChange>
          </w:tcPr>
          <w:p w14:paraId="5CDE72E4" w14:textId="22A26856" w:rsidR="005A459A" w:rsidRPr="002248ED" w:rsidRDefault="00582B25">
            <w:pPr>
              <w:rPr>
                <w:rFonts w:cs="Times New Roman"/>
                <w:szCs w:val="24"/>
              </w:rPr>
              <w:pPrChange w:id="1029" w:author="Michael Decker" w:date="2020-03-18T19:15:00Z">
                <w:pPr>
                  <w:jc w:val="center"/>
                </w:pPr>
              </w:pPrChange>
            </w:pPr>
            <w:r w:rsidRPr="002248ED">
              <w:rPr>
                <w:rFonts w:cs="Times New Roman"/>
                <w:szCs w:val="24"/>
              </w:rPr>
              <w:t>0</w:t>
            </w:r>
          </w:p>
        </w:tc>
        <w:tc>
          <w:tcPr>
            <w:tcW w:w="1295" w:type="dxa"/>
            <w:tcPrChange w:id="1030" w:author="blake grills" w:date="2020-03-18T19:15:00Z">
              <w:tcPr>
                <w:tcW w:w="909" w:type="dxa"/>
              </w:tcPr>
            </w:tcPrChange>
          </w:tcPr>
          <w:p w14:paraId="5CEA709D" w14:textId="4B896157" w:rsidR="005A459A" w:rsidRPr="002248ED" w:rsidRDefault="00582B25">
            <w:pPr>
              <w:rPr>
                <w:rFonts w:cs="Times New Roman"/>
                <w:szCs w:val="24"/>
              </w:rPr>
              <w:pPrChange w:id="1031" w:author="Michael Decker" w:date="2020-03-18T19:15:00Z">
                <w:pPr>
                  <w:jc w:val="center"/>
                </w:pPr>
              </w:pPrChange>
            </w:pPr>
            <w:r w:rsidRPr="002248ED">
              <w:rPr>
                <w:rFonts w:cs="Times New Roman"/>
                <w:szCs w:val="24"/>
              </w:rPr>
              <w:t>0</w:t>
            </w:r>
          </w:p>
        </w:tc>
        <w:tc>
          <w:tcPr>
            <w:tcW w:w="1295" w:type="dxa"/>
            <w:tcPrChange w:id="1032" w:author="blake grills" w:date="2020-03-18T19:15:00Z">
              <w:tcPr>
                <w:tcW w:w="909" w:type="dxa"/>
              </w:tcPr>
            </w:tcPrChange>
          </w:tcPr>
          <w:p w14:paraId="28EF246F" w14:textId="706825FD" w:rsidR="005A459A" w:rsidRPr="002248ED" w:rsidRDefault="00582B25">
            <w:pPr>
              <w:rPr>
                <w:rFonts w:cs="Times New Roman"/>
                <w:szCs w:val="24"/>
              </w:rPr>
              <w:pPrChange w:id="1033" w:author="Michael Decker" w:date="2020-03-18T19:15:00Z">
                <w:pPr>
                  <w:jc w:val="center"/>
                </w:pPr>
              </w:pPrChange>
            </w:pPr>
            <w:r w:rsidRPr="002248ED">
              <w:rPr>
                <w:rFonts w:cs="Times New Roman"/>
                <w:szCs w:val="24"/>
              </w:rPr>
              <w:t>0</w:t>
            </w:r>
          </w:p>
        </w:tc>
        <w:tc>
          <w:tcPr>
            <w:tcW w:w="1295" w:type="dxa"/>
            <w:tcPrChange w:id="1034" w:author="blake grills" w:date="2020-03-18T19:15:00Z">
              <w:tcPr>
                <w:tcW w:w="909" w:type="dxa"/>
              </w:tcPr>
            </w:tcPrChange>
          </w:tcPr>
          <w:p w14:paraId="7955714A" w14:textId="66863D84" w:rsidR="005A459A" w:rsidRPr="002248ED" w:rsidRDefault="00582B25">
            <w:pPr>
              <w:rPr>
                <w:rFonts w:cs="Times New Roman"/>
                <w:szCs w:val="24"/>
              </w:rPr>
              <w:pPrChange w:id="1035" w:author="Michael Decker" w:date="2020-03-18T19:15:00Z">
                <w:pPr>
                  <w:jc w:val="center"/>
                </w:pPr>
              </w:pPrChange>
            </w:pPr>
            <w:r w:rsidRPr="002248ED">
              <w:rPr>
                <w:rFonts w:cs="Times New Roman"/>
                <w:szCs w:val="24"/>
              </w:rPr>
              <w:t>0</w:t>
            </w:r>
          </w:p>
        </w:tc>
        <w:tc>
          <w:tcPr>
            <w:tcW w:w="1295" w:type="dxa"/>
            <w:tcPrChange w:id="1036" w:author="blake grills" w:date="2020-03-18T19:15:00Z">
              <w:tcPr>
                <w:tcW w:w="909" w:type="dxa"/>
              </w:tcPr>
            </w:tcPrChange>
          </w:tcPr>
          <w:p w14:paraId="5DE82236" w14:textId="46F2CC4A" w:rsidR="005A459A" w:rsidRPr="002248ED" w:rsidRDefault="00582B25">
            <w:pPr>
              <w:rPr>
                <w:rFonts w:cs="Times New Roman"/>
                <w:szCs w:val="24"/>
              </w:rPr>
              <w:pPrChange w:id="1037" w:author="Michael Decker" w:date="2020-03-18T19:15:00Z">
                <w:pPr>
                  <w:jc w:val="center"/>
                </w:pPr>
              </w:pPrChange>
            </w:pPr>
            <w:r w:rsidRPr="002248ED">
              <w:rPr>
                <w:rFonts w:cs="Times New Roman"/>
                <w:szCs w:val="24"/>
              </w:rPr>
              <w:t>0</w:t>
            </w:r>
          </w:p>
        </w:tc>
        <w:tc>
          <w:tcPr>
            <w:tcW w:w="1295" w:type="dxa"/>
            <w:tcPrChange w:id="1038" w:author="blake grills" w:date="2020-03-18T19:15:00Z">
              <w:tcPr>
                <w:tcW w:w="909" w:type="dxa"/>
              </w:tcPr>
            </w:tcPrChange>
          </w:tcPr>
          <w:p w14:paraId="2D75550C" w14:textId="6B941CD4" w:rsidR="005A459A" w:rsidRPr="002248ED" w:rsidRDefault="00582B25">
            <w:pPr>
              <w:rPr>
                <w:rFonts w:cs="Times New Roman"/>
                <w:szCs w:val="24"/>
              </w:rPr>
              <w:pPrChange w:id="1039" w:author="Michael Decker" w:date="2020-03-18T19:15:00Z">
                <w:pPr>
                  <w:jc w:val="center"/>
                </w:pPr>
              </w:pPrChange>
            </w:pPr>
            <w:r w:rsidRPr="002248ED">
              <w:rPr>
                <w:rFonts w:cs="Times New Roman"/>
                <w:szCs w:val="24"/>
              </w:rPr>
              <w:t>0</w:t>
            </w:r>
          </w:p>
        </w:tc>
        <w:tc>
          <w:tcPr>
            <w:tcW w:w="1295" w:type="dxa"/>
            <w:tcPrChange w:id="1040" w:author="blake grills" w:date="2020-03-18T19:15:00Z">
              <w:tcPr>
                <w:tcW w:w="909" w:type="dxa"/>
              </w:tcPr>
            </w:tcPrChange>
          </w:tcPr>
          <w:p w14:paraId="094C88A0" w14:textId="2C22EB13" w:rsidR="005A459A" w:rsidRPr="002248ED" w:rsidRDefault="00582B25">
            <w:pPr>
              <w:rPr>
                <w:rFonts w:cs="Times New Roman"/>
                <w:szCs w:val="24"/>
              </w:rPr>
              <w:pPrChange w:id="1041" w:author="Michael Decker" w:date="2020-03-18T19:15:00Z">
                <w:pPr>
                  <w:jc w:val="center"/>
                </w:pPr>
              </w:pPrChange>
            </w:pPr>
            <w:r w:rsidRPr="002248ED">
              <w:rPr>
                <w:rFonts w:cs="Times New Roman"/>
                <w:szCs w:val="24"/>
              </w:rPr>
              <w:t>0</w:t>
            </w:r>
          </w:p>
        </w:tc>
      </w:tr>
      <w:tr w:rsidR="00524C09" w:rsidRPr="002248ED" w14:paraId="45540164" w14:textId="77777777" w:rsidTr="00797159">
        <w:tc>
          <w:tcPr>
            <w:tcW w:w="1294" w:type="dxa"/>
            <w:tcPrChange w:id="1042" w:author="blake grills" w:date="2020-03-18T19:15:00Z">
              <w:tcPr>
                <w:tcW w:w="910" w:type="dxa"/>
              </w:tcPr>
            </w:tcPrChange>
          </w:tcPr>
          <w:p w14:paraId="300236D7" w14:textId="2B62CFAA" w:rsidR="005A459A" w:rsidRPr="002248ED" w:rsidRDefault="00524C09">
            <w:pPr>
              <w:rPr>
                <w:rFonts w:cs="Times New Roman"/>
                <w:b/>
                <w:bCs/>
                <w:szCs w:val="24"/>
              </w:rPr>
              <w:pPrChange w:id="1043" w:author="Michael Decker" w:date="2020-03-18T19:15:00Z">
                <w:pPr>
                  <w:jc w:val="center"/>
                </w:pPr>
              </w:pPrChange>
            </w:pPr>
            <w:r w:rsidRPr="002248ED">
              <w:rPr>
                <w:rFonts w:cs="Times New Roman"/>
                <w:b/>
                <w:bCs/>
                <w:szCs w:val="24"/>
              </w:rPr>
              <w:t>%</w:t>
            </w:r>
          </w:p>
        </w:tc>
        <w:tc>
          <w:tcPr>
            <w:tcW w:w="1295" w:type="dxa"/>
            <w:tcPrChange w:id="1044" w:author="blake grills" w:date="2020-03-18T19:15:00Z">
              <w:tcPr>
                <w:tcW w:w="909" w:type="dxa"/>
              </w:tcPr>
            </w:tcPrChange>
          </w:tcPr>
          <w:p w14:paraId="5FFEAB72" w14:textId="08C5846D" w:rsidR="005A459A" w:rsidRPr="002248ED" w:rsidRDefault="00524C09">
            <w:pPr>
              <w:rPr>
                <w:rFonts w:cs="Times New Roman"/>
                <w:b/>
                <w:bCs/>
                <w:szCs w:val="24"/>
              </w:rPr>
              <w:pPrChange w:id="1045" w:author="Michael Decker" w:date="2020-03-18T19:15:00Z">
                <w:pPr>
                  <w:jc w:val="center"/>
                </w:pPr>
              </w:pPrChange>
            </w:pPr>
            <w:r w:rsidRPr="002248ED">
              <w:rPr>
                <w:rFonts w:cs="Times New Roman"/>
                <w:b/>
                <w:bCs/>
                <w:szCs w:val="24"/>
              </w:rPr>
              <w:t>^</w:t>
            </w:r>
          </w:p>
        </w:tc>
        <w:tc>
          <w:tcPr>
            <w:tcW w:w="935" w:type="dxa"/>
            <w:tcPrChange w:id="1046" w:author="blake grills" w:date="2020-03-18T19:15:00Z">
              <w:tcPr>
                <w:tcW w:w="1056" w:type="dxa"/>
              </w:tcPr>
            </w:tcPrChange>
          </w:tcPr>
          <w:p w14:paraId="48043058" w14:textId="1C761102" w:rsidR="005A459A" w:rsidRPr="002248ED" w:rsidRDefault="00524C09">
            <w:pPr>
              <w:rPr>
                <w:rFonts w:cs="Times New Roman"/>
                <w:b/>
                <w:bCs/>
                <w:szCs w:val="24"/>
              </w:rPr>
              <w:pPrChange w:id="1047" w:author="Michael Decker" w:date="2020-03-18T19:15:00Z">
                <w:pPr>
                  <w:jc w:val="center"/>
                </w:pPr>
              </w:pPrChange>
            </w:pPr>
            <w:r w:rsidRPr="002248ED">
              <w:rPr>
                <w:rFonts w:cs="Times New Roman"/>
                <w:b/>
                <w:bCs/>
                <w:szCs w:val="24"/>
              </w:rPr>
              <w:t>&amp;</w:t>
            </w:r>
          </w:p>
        </w:tc>
        <w:tc>
          <w:tcPr>
            <w:tcW w:w="936" w:type="dxa"/>
            <w:tcPrChange w:id="1048" w:author="blake grills" w:date="2020-03-18T19:15:00Z">
              <w:tcPr>
                <w:tcW w:w="301" w:type="dxa"/>
              </w:tcPr>
            </w:tcPrChange>
          </w:tcPr>
          <w:p w14:paraId="63BF8A71" w14:textId="7877312C" w:rsidR="005A459A" w:rsidRPr="002248ED" w:rsidRDefault="00524C09">
            <w:pPr>
              <w:rPr>
                <w:rFonts w:cs="Times New Roman"/>
                <w:b/>
                <w:bCs/>
                <w:szCs w:val="24"/>
              </w:rPr>
              <w:pPrChange w:id="1049" w:author="Michael Decker" w:date="2020-03-18T19:15:00Z">
                <w:pPr>
                  <w:jc w:val="center"/>
                </w:pPr>
              </w:pPrChange>
            </w:pPr>
            <w:r w:rsidRPr="002248ED">
              <w:rPr>
                <w:rFonts w:cs="Times New Roman"/>
                <w:b/>
                <w:bCs/>
                <w:szCs w:val="24"/>
              </w:rPr>
              <w:t>*</w:t>
            </w:r>
          </w:p>
        </w:tc>
        <w:tc>
          <w:tcPr>
            <w:tcW w:w="1295" w:type="dxa"/>
            <w:tcPrChange w:id="1050" w:author="blake grills" w:date="2020-03-18T19:15:00Z">
              <w:tcPr>
                <w:tcW w:w="909" w:type="dxa"/>
              </w:tcPr>
            </w:tcPrChange>
          </w:tcPr>
          <w:p w14:paraId="462EEF29" w14:textId="0FA64EB6" w:rsidR="005A459A" w:rsidRPr="002248ED" w:rsidRDefault="00524C09">
            <w:pPr>
              <w:rPr>
                <w:rFonts w:cs="Times New Roman"/>
                <w:b/>
                <w:bCs/>
                <w:szCs w:val="24"/>
              </w:rPr>
              <w:pPrChange w:id="1051" w:author="Michael Decker" w:date="2020-03-18T19:15:00Z">
                <w:pPr>
                  <w:jc w:val="center"/>
                </w:pPr>
              </w:pPrChange>
            </w:pPr>
            <w:r w:rsidRPr="002248ED">
              <w:rPr>
                <w:rFonts w:cs="Times New Roman"/>
                <w:b/>
                <w:bCs/>
                <w:szCs w:val="24"/>
              </w:rPr>
              <w:t>(</w:t>
            </w:r>
          </w:p>
        </w:tc>
        <w:tc>
          <w:tcPr>
            <w:tcW w:w="1295" w:type="dxa"/>
            <w:tcPrChange w:id="1052" w:author="blake grills" w:date="2020-03-18T19:15:00Z">
              <w:tcPr>
                <w:tcW w:w="909" w:type="dxa"/>
              </w:tcPr>
            </w:tcPrChange>
          </w:tcPr>
          <w:p w14:paraId="1199D722" w14:textId="7A265AFB" w:rsidR="005A459A" w:rsidRPr="002248ED" w:rsidRDefault="00524C09">
            <w:pPr>
              <w:rPr>
                <w:rFonts w:cs="Times New Roman"/>
                <w:b/>
                <w:bCs/>
                <w:szCs w:val="24"/>
              </w:rPr>
              <w:pPrChange w:id="1053" w:author="Michael Decker" w:date="2020-03-18T19:15:00Z">
                <w:pPr>
                  <w:jc w:val="center"/>
                </w:pPr>
              </w:pPrChange>
            </w:pPr>
            <w:r w:rsidRPr="002248ED">
              <w:rPr>
                <w:rFonts w:cs="Times New Roman"/>
                <w:b/>
                <w:bCs/>
                <w:szCs w:val="24"/>
              </w:rPr>
              <w:t>)</w:t>
            </w:r>
          </w:p>
        </w:tc>
        <w:tc>
          <w:tcPr>
            <w:tcW w:w="1295" w:type="dxa"/>
            <w:tcPrChange w:id="1054" w:author="blake grills" w:date="2020-03-18T19:15:00Z">
              <w:tcPr>
                <w:tcW w:w="909" w:type="dxa"/>
              </w:tcPr>
            </w:tcPrChange>
          </w:tcPr>
          <w:p w14:paraId="55DEE1A8" w14:textId="2C7D383C" w:rsidR="005A459A" w:rsidRPr="002248ED" w:rsidRDefault="00524C09">
            <w:pPr>
              <w:rPr>
                <w:rFonts w:cs="Times New Roman"/>
                <w:b/>
                <w:bCs/>
                <w:szCs w:val="24"/>
              </w:rPr>
              <w:pPrChange w:id="1055" w:author="Michael Decker" w:date="2020-03-18T19:15:00Z">
                <w:pPr>
                  <w:jc w:val="center"/>
                </w:pPr>
              </w:pPrChange>
            </w:pPr>
            <w:r w:rsidRPr="002248ED">
              <w:rPr>
                <w:rFonts w:cs="Times New Roman"/>
                <w:b/>
                <w:bCs/>
                <w:szCs w:val="24"/>
              </w:rPr>
              <w:t>1</w:t>
            </w:r>
          </w:p>
        </w:tc>
        <w:tc>
          <w:tcPr>
            <w:tcW w:w="1295" w:type="dxa"/>
            <w:tcPrChange w:id="1056" w:author="blake grills" w:date="2020-03-18T19:15:00Z">
              <w:tcPr>
                <w:tcW w:w="909" w:type="dxa"/>
              </w:tcPr>
            </w:tcPrChange>
          </w:tcPr>
          <w:p w14:paraId="6283CD9C" w14:textId="5AE322BF" w:rsidR="005A459A" w:rsidRPr="002248ED" w:rsidRDefault="00524C09">
            <w:pPr>
              <w:rPr>
                <w:rFonts w:cs="Times New Roman"/>
                <w:b/>
                <w:bCs/>
                <w:szCs w:val="24"/>
              </w:rPr>
              <w:pPrChange w:id="1057" w:author="Michael Decker" w:date="2020-03-18T19:15:00Z">
                <w:pPr>
                  <w:jc w:val="center"/>
                </w:pPr>
              </w:pPrChange>
            </w:pPr>
            <w:r w:rsidRPr="002248ED">
              <w:rPr>
                <w:rFonts w:cs="Times New Roman"/>
                <w:b/>
                <w:bCs/>
                <w:szCs w:val="24"/>
              </w:rPr>
              <w:t>2</w:t>
            </w:r>
          </w:p>
        </w:tc>
        <w:tc>
          <w:tcPr>
            <w:tcW w:w="1295" w:type="dxa"/>
            <w:tcPrChange w:id="1058" w:author="blake grills" w:date="2020-03-18T19:15:00Z">
              <w:tcPr>
                <w:tcW w:w="909" w:type="dxa"/>
              </w:tcPr>
            </w:tcPrChange>
          </w:tcPr>
          <w:p w14:paraId="7573C2DE" w14:textId="56B8E821" w:rsidR="005A459A" w:rsidRPr="002248ED" w:rsidRDefault="00524C09">
            <w:pPr>
              <w:rPr>
                <w:rFonts w:cs="Times New Roman"/>
                <w:b/>
                <w:bCs/>
                <w:szCs w:val="24"/>
              </w:rPr>
              <w:pPrChange w:id="1059" w:author="Michael Decker" w:date="2020-03-18T19:15:00Z">
                <w:pPr>
                  <w:jc w:val="center"/>
                </w:pPr>
              </w:pPrChange>
            </w:pPr>
            <w:r w:rsidRPr="002248ED">
              <w:rPr>
                <w:rFonts w:cs="Times New Roman"/>
                <w:b/>
                <w:bCs/>
                <w:szCs w:val="24"/>
              </w:rPr>
              <w:t>3</w:t>
            </w:r>
          </w:p>
        </w:tc>
        <w:tc>
          <w:tcPr>
            <w:tcW w:w="1295" w:type="dxa"/>
            <w:tcPrChange w:id="1060" w:author="blake grills" w:date="2020-03-18T19:15:00Z">
              <w:tcPr>
                <w:tcW w:w="909" w:type="dxa"/>
              </w:tcPr>
            </w:tcPrChange>
          </w:tcPr>
          <w:p w14:paraId="7507BFBF" w14:textId="0EAE25AA" w:rsidR="005A459A" w:rsidRPr="002248ED" w:rsidRDefault="00524C09">
            <w:pPr>
              <w:rPr>
                <w:rFonts w:cs="Times New Roman"/>
                <w:b/>
                <w:bCs/>
                <w:szCs w:val="24"/>
              </w:rPr>
              <w:pPrChange w:id="1061" w:author="Michael Decker" w:date="2020-03-18T19:15:00Z">
                <w:pPr>
                  <w:jc w:val="center"/>
                </w:pPr>
              </w:pPrChange>
            </w:pPr>
            <w:r w:rsidRPr="002248ED">
              <w:rPr>
                <w:rFonts w:cs="Times New Roman"/>
                <w:b/>
                <w:bCs/>
                <w:szCs w:val="24"/>
              </w:rPr>
              <w:t>4</w:t>
            </w:r>
          </w:p>
        </w:tc>
      </w:tr>
      <w:tr w:rsidR="00524C09" w:rsidRPr="002248ED" w14:paraId="544B8C62" w14:textId="77777777" w:rsidTr="00797159">
        <w:tc>
          <w:tcPr>
            <w:tcW w:w="1294" w:type="dxa"/>
            <w:tcPrChange w:id="1062" w:author="blake grills" w:date="2020-03-18T19:15:00Z">
              <w:tcPr>
                <w:tcW w:w="910" w:type="dxa"/>
              </w:tcPr>
            </w:tcPrChange>
          </w:tcPr>
          <w:p w14:paraId="42C62EAC" w14:textId="52A10DB2" w:rsidR="005A459A" w:rsidRPr="002248ED" w:rsidRDefault="00582B25">
            <w:pPr>
              <w:rPr>
                <w:rFonts w:cs="Times New Roman"/>
                <w:szCs w:val="24"/>
              </w:rPr>
              <w:pPrChange w:id="1063" w:author="Michael Decker" w:date="2020-03-18T19:15:00Z">
                <w:pPr>
                  <w:jc w:val="center"/>
                </w:pPr>
              </w:pPrChange>
            </w:pPr>
            <w:r w:rsidRPr="002248ED">
              <w:rPr>
                <w:rFonts w:cs="Times New Roman"/>
                <w:szCs w:val="24"/>
              </w:rPr>
              <w:t>0</w:t>
            </w:r>
          </w:p>
        </w:tc>
        <w:tc>
          <w:tcPr>
            <w:tcW w:w="1295" w:type="dxa"/>
            <w:tcPrChange w:id="1064" w:author="blake grills" w:date="2020-03-18T19:15:00Z">
              <w:tcPr>
                <w:tcW w:w="909" w:type="dxa"/>
              </w:tcPr>
            </w:tcPrChange>
          </w:tcPr>
          <w:p w14:paraId="47F9520D" w14:textId="07973EAF" w:rsidR="005A459A" w:rsidRPr="002248ED" w:rsidRDefault="00582B25">
            <w:pPr>
              <w:rPr>
                <w:rFonts w:cs="Times New Roman"/>
                <w:szCs w:val="24"/>
              </w:rPr>
              <w:pPrChange w:id="1065" w:author="Michael Decker" w:date="2020-03-18T19:15:00Z">
                <w:pPr>
                  <w:jc w:val="center"/>
                </w:pPr>
              </w:pPrChange>
            </w:pPr>
            <w:r w:rsidRPr="002248ED">
              <w:rPr>
                <w:rFonts w:cs="Times New Roman"/>
                <w:szCs w:val="24"/>
              </w:rPr>
              <w:t>0</w:t>
            </w:r>
          </w:p>
        </w:tc>
        <w:tc>
          <w:tcPr>
            <w:tcW w:w="935" w:type="dxa"/>
            <w:tcPrChange w:id="1066" w:author="blake grills" w:date="2020-03-18T19:15:00Z">
              <w:tcPr>
                <w:tcW w:w="1056" w:type="dxa"/>
              </w:tcPr>
            </w:tcPrChange>
          </w:tcPr>
          <w:p w14:paraId="42CDA732" w14:textId="504C6AF5" w:rsidR="005A459A" w:rsidRPr="002248ED" w:rsidRDefault="00582B25">
            <w:pPr>
              <w:rPr>
                <w:rFonts w:cs="Times New Roman"/>
                <w:szCs w:val="24"/>
              </w:rPr>
              <w:pPrChange w:id="1067" w:author="Michael Decker" w:date="2020-03-18T19:15:00Z">
                <w:pPr>
                  <w:jc w:val="center"/>
                </w:pPr>
              </w:pPrChange>
            </w:pPr>
            <w:r w:rsidRPr="002248ED">
              <w:rPr>
                <w:rFonts w:cs="Times New Roman"/>
                <w:szCs w:val="24"/>
              </w:rPr>
              <w:t>0</w:t>
            </w:r>
          </w:p>
        </w:tc>
        <w:tc>
          <w:tcPr>
            <w:tcW w:w="936" w:type="dxa"/>
            <w:tcPrChange w:id="1068" w:author="blake grills" w:date="2020-03-18T19:15:00Z">
              <w:tcPr>
                <w:tcW w:w="301" w:type="dxa"/>
              </w:tcPr>
            </w:tcPrChange>
          </w:tcPr>
          <w:p w14:paraId="66940746" w14:textId="1EB0195D" w:rsidR="005A459A" w:rsidRPr="002248ED" w:rsidRDefault="00582B25">
            <w:pPr>
              <w:rPr>
                <w:rFonts w:cs="Times New Roman"/>
                <w:szCs w:val="24"/>
              </w:rPr>
              <w:pPrChange w:id="1069" w:author="Michael Decker" w:date="2020-03-18T19:15:00Z">
                <w:pPr>
                  <w:jc w:val="center"/>
                </w:pPr>
              </w:pPrChange>
            </w:pPr>
            <w:r w:rsidRPr="002248ED">
              <w:rPr>
                <w:rFonts w:cs="Times New Roman"/>
                <w:szCs w:val="24"/>
              </w:rPr>
              <w:t>0</w:t>
            </w:r>
          </w:p>
        </w:tc>
        <w:tc>
          <w:tcPr>
            <w:tcW w:w="1295" w:type="dxa"/>
            <w:tcPrChange w:id="1070" w:author="blake grills" w:date="2020-03-18T19:15:00Z">
              <w:tcPr>
                <w:tcW w:w="909" w:type="dxa"/>
              </w:tcPr>
            </w:tcPrChange>
          </w:tcPr>
          <w:p w14:paraId="57E7E7AA" w14:textId="64C9CEE3" w:rsidR="005A459A" w:rsidRPr="002248ED" w:rsidRDefault="00582B25">
            <w:pPr>
              <w:rPr>
                <w:rFonts w:cs="Times New Roman"/>
                <w:szCs w:val="24"/>
              </w:rPr>
              <w:pPrChange w:id="1071" w:author="Michael Decker" w:date="2020-03-18T19:15:00Z">
                <w:pPr>
                  <w:jc w:val="center"/>
                </w:pPr>
              </w:pPrChange>
            </w:pPr>
            <w:r w:rsidRPr="002248ED">
              <w:rPr>
                <w:rFonts w:cs="Times New Roman"/>
                <w:szCs w:val="24"/>
              </w:rPr>
              <w:t>0</w:t>
            </w:r>
          </w:p>
        </w:tc>
        <w:tc>
          <w:tcPr>
            <w:tcW w:w="1295" w:type="dxa"/>
            <w:tcPrChange w:id="1072" w:author="blake grills" w:date="2020-03-18T19:15:00Z">
              <w:tcPr>
                <w:tcW w:w="909" w:type="dxa"/>
              </w:tcPr>
            </w:tcPrChange>
          </w:tcPr>
          <w:p w14:paraId="76AF396C" w14:textId="2D12CCF5" w:rsidR="005A459A" w:rsidRPr="002248ED" w:rsidRDefault="00582B25">
            <w:pPr>
              <w:rPr>
                <w:rFonts w:cs="Times New Roman"/>
                <w:szCs w:val="24"/>
              </w:rPr>
              <w:pPrChange w:id="1073" w:author="Michael Decker" w:date="2020-03-18T19:15:00Z">
                <w:pPr>
                  <w:jc w:val="center"/>
                </w:pPr>
              </w:pPrChange>
            </w:pPr>
            <w:r w:rsidRPr="002248ED">
              <w:rPr>
                <w:rFonts w:cs="Times New Roman"/>
                <w:szCs w:val="24"/>
              </w:rPr>
              <w:t>0</w:t>
            </w:r>
          </w:p>
        </w:tc>
        <w:tc>
          <w:tcPr>
            <w:tcW w:w="1295" w:type="dxa"/>
            <w:tcPrChange w:id="1074" w:author="blake grills" w:date="2020-03-18T19:15:00Z">
              <w:tcPr>
                <w:tcW w:w="909" w:type="dxa"/>
              </w:tcPr>
            </w:tcPrChange>
          </w:tcPr>
          <w:p w14:paraId="3B3AEE2E" w14:textId="454D9B76" w:rsidR="005A459A" w:rsidRPr="002248ED" w:rsidRDefault="00582B25">
            <w:pPr>
              <w:rPr>
                <w:rFonts w:cs="Times New Roman"/>
                <w:szCs w:val="24"/>
              </w:rPr>
              <w:pPrChange w:id="1075" w:author="Michael Decker" w:date="2020-03-18T19:15:00Z">
                <w:pPr>
                  <w:jc w:val="center"/>
                </w:pPr>
              </w:pPrChange>
            </w:pPr>
            <w:r w:rsidRPr="002248ED">
              <w:rPr>
                <w:rFonts w:cs="Times New Roman"/>
                <w:szCs w:val="24"/>
              </w:rPr>
              <w:t>0</w:t>
            </w:r>
          </w:p>
        </w:tc>
        <w:tc>
          <w:tcPr>
            <w:tcW w:w="1295" w:type="dxa"/>
            <w:tcPrChange w:id="1076" w:author="blake grills" w:date="2020-03-18T19:15:00Z">
              <w:tcPr>
                <w:tcW w:w="909" w:type="dxa"/>
              </w:tcPr>
            </w:tcPrChange>
          </w:tcPr>
          <w:p w14:paraId="5ED01D9F" w14:textId="4D51CA25" w:rsidR="005A459A" w:rsidRPr="002248ED" w:rsidRDefault="00582B25">
            <w:pPr>
              <w:rPr>
                <w:rFonts w:cs="Times New Roman"/>
                <w:szCs w:val="24"/>
              </w:rPr>
              <w:pPrChange w:id="1077" w:author="Michael Decker" w:date="2020-03-18T19:15:00Z">
                <w:pPr>
                  <w:jc w:val="center"/>
                </w:pPr>
              </w:pPrChange>
            </w:pPr>
            <w:r w:rsidRPr="002248ED">
              <w:rPr>
                <w:rFonts w:cs="Times New Roman"/>
                <w:szCs w:val="24"/>
              </w:rPr>
              <w:t>0</w:t>
            </w:r>
          </w:p>
        </w:tc>
        <w:tc>
          <w:tcPr>
            <w:tcW w:w="1295" w:type="dxa"/>
            <w:tcPrChange w:id="1078" w:author="blake grills" w:date="2020-03-18T19:15:00Z">
              <w:tcPr>
                <w:tcW w:w="909" w:type="dxa"/>
              </w:tcPr>
            </w:tcPrChange>
          </w:tcPr>
          <w:p w14:paraId="710D3E77" w14:textId="55C4C3D5" w:rsidR="005A459A" w:rsidRPr="002248ED" w:rsidRDefault="00582B25">
            <w:pPr>
              <w:rPr>
                <w:rFonts w:cs="Times New Roman"/>
                <w:szCs w:val="24"/>
              </w:rPr>
              <w:pPrChange w:id="1079" w:author="Michael Decker" w:date="2020-03-18T19:15:00Z">
                <w:pPr>
                  <w:jc w:val="center"/>
                </w:pPr>
              </w:pPrChange>
            </w:pPr>
            <w:r w:rsidRPr="002248ED">
              <w:rPr>
                <w:rFonts w:cs="Times New Roman"/>
                <w:szCs w:val="24"/>
              </w:rPr>
              <w:t>0</w:t>
            </w:r>
          </w:p>
        </w:tc>
        <w:tc>
          <w:tcPr>
            <w:tcW w:w="1295" w:type="dxa"/>
            <w:tcPrChange w:id="1080" w:author="blake grills" w:date="2020-03-18T19:15:00Z">
              <w:tcPr>
                <w:tcW w:w="909" w:type="dxa"/>
              </w:tcPr>
            </w:tcPrChange>
          </w:tcPr>
          <w:p w14:paraId="2422560A" w14:textId="7899ACC6" w:rsidR="005A459A" w:rsidRPr="002248ED" w:rsidRDefault="00582B25">
            <w:pPr>
              <w:rPr>
                <w:rFonts w:cs="Times New Roman"/>
                <w:szCs w:val="24"/>
              </w:rPr>
              <w:pPrChange w:id="1081" w:author="Michael Decker" w:date="2020-03-18T19:15:00Z">
                <w:pPr>
                  <w:jc w:val="center"/>
                </w:pPr>
              </w:pPrChange>
            </w:pPr>
            <w:r w:rsidRPr="002248ED">
              <w:rPr>
                <w:rFonts w:cs="Times New Roman"/>
                <w:szCs w:val="24"/>
              </w:rPr>
              <w:t>0</w:t>
            </w:r>
          </w:p>
        </w:tc>
      </w:tr>
      <w:tr w:rsidR="00524C09" w:rsidRPr="002248ED" w14:paraId="75A91DF5" w14:textId="77777777" w:rsidTr="00797159">
        <w:tc>
          <w:tcPr>
            <w:tcW w:w="1294" w:type="dxa"/>
            <w:tcPrChange w:id="1082" w:author="blake grills" w:date="2020-03-18T19:15:00Z">
              <w:tcPr>
                <w:tcW w:w="910" w:type="dxa"/>
              </w:tcPr>
            </w:tcPrChange>
          </w:tcPr>
          <w:p w14:paraId="3B5906A8" w14:textId="725AA9D1" w:rsidR="00524C09" w:rsidRPr="002248ED" w:rsidRDefault="00524C09">
            <w:pPr>
              <w:rPr>
                <w:rFonts w:cs="Times New Roman"/>
                <w:b/>
                <w:bCs/>
                <w:szCs w:val="24"/>
              </w:rPr>
              <w:pPrChange w:id="1083" w:author="Michael Decker" w:date="2020-03-18T19:15:00Z">
                <w:pPr>
                  <w:jc w:val="center"/>
                </w:pPr>
              </w:pPrChange>
            </w:pPr>
            <w:r w:rsidRPr="002248ED">
              <w:rPr>
                <w:rFonts w:cs="Times New Roman"/>
                <w:b/>
                <w:bCs/>
                <w:szCs w:val="24"/>
              </w:rPr>
              <w:t>5</w:t>
            </w:r>
          </w:p>
        </w:tc>
        <w:tc>
          <w:tcPr>
            <w:tcW w:w="1295" w:type="dxa"/>
            <w:tcPrChange w:id="1084" w:author="blake grills" w:date="2020-03-18T19:15:00Z">
              <w:tcPr>
                <w:tcW w:w="909" w:type="dxa"/>
              </w:tcPr>
            </w:tcPrChange>
          </w:tcPr>
          <w:p w14:paraId="61612ECD" w14:textId="1B31A30D" w:rsidR="00524C09" w:rsidRPr="002248ED" w:rsidRDefault="00524C09">
            <w:pPr>
              <w:rPr>
                <w:rFonts w:cs="Times New Roman"/>
                <w:b/>
                <w:bCs/>
                <w:szCs w:val="24"/>
              </w:rPr>
              <w:pPrChange w:id="1085" w:author="Michael Decker" w:date="2020-03-18T19:15:00Z">
                <w:pPr>
                  <w:jc w:val="center"/>
                </w:pPr>
              </w:pPrChange>
            </w:pPr>
            <w:r w:rsidRPr="002248ED">
              <w:rPr>
                <w:rFonts w:cs="Times New Roman"/>
                <w:b/>
                <w:bCs/>
                <w:szCs w:val="24"/>
              </w:rPr>
              <w:t>6</w:t>
            </w:r>
          </w:p>
        </w:tc>
        <w:tc>
          <w:tcPr>
            <w:tcW w:w="935" w:type="dxa"/>
            <w:tcPrChange w:id="1086" w:author="blake grills" w:date="2020-03-18T19:15:00Z">
              <w:tcPr>
                <w:tcW w:w="1056" w:type="dxa"/>
              </w:tcPr>
            </w:tcPrChange>
          </w:tcPr>
          <w:p w14:paraId="684D4B28" w14:textId="5A48E165" w:rsidR="00524C09" w:rsidRPr="002248ED" w:rsidRDefault="00524C09">
            <w:pPr>
              <w:rPr>
                <w:rFonts w:cs="Times New Roman"/>
                <w:b/>
                <w:bCs/>
                <w:szCs w:val="24"/>
              </w:rPr>
              <w:pPrChange w:id="1087" w:author="Michael Decker" w:date="2020-03-18T19:15:00Z">
                <w:pPr>
                  <w:jc w:val="center"/>
                </w:pPr>
              </w:pPrChange>
            </w:pPr>
            <w:r w:rsidRPr="002248ED">
              <w:rPr>
                <w:rFonts w:cs="Times New Roman"/>
                <w:b/>
                <w:bCs/>
                <w:szCs w:val="24"/>
              </w:rPr>
              <w:t>7</w:t>
            </w:r>
          </w:p>
        </w:tc>
        <w:tc>
          <w:tcPr>
            <w:tcW w:w="936" w:type="dxa"/>
            <w:tcPrChange w:id="1088" w:author="blake grills" w:date="2020-03-18T19:15:00Z">
              <w:tcPr>
                <w:tcW w:w="301" w:type="dxa"/>
              </w:tcPr>
            </w:tcPrChange>
          </w:tcPr>
          <w:p w14:paraId="784931D1" w14:textId="38FBB7F5" w:rsidR="00524C09" w:rsidRPr="002248ED" w:rsidRDefault="00524C09">
            <w:pPr>
              <w:rPr>
                <w:rFonts w:cs="Times New Roman"/>
                <w:b/>
                <w:bCs/>
                <w:szCs w:val="24"/>
              </w:rPr>
              <w:pPrChange w:id="1089" w:author="Michael Decker" w:date="2020-03-18T19:15:00Z">
                <w:pPr>
                  <w:jc w:val="center"/>
                </w:pPr>
              </w:pPrChange>
            </w:pPr>
            <w:r w:rsidRPr="002248ED">
              <w:rPr>
                <w:rFonts w:cs="Times New Roman"/>
                <w:b/>
                <w:bCs/>
                <w:szCs w:val="24"/>
              </w:rPr>
              <w:t>8</w:t>
            </w:r>
          </w:p>
        </w:tc>
        <w:tc>
          <w:tcPr>
            <w:tcW w:w="1295" w:type="dxa"/>
            <w:tcPrChange w:id="1090" w:author="blake grills" w:date="2020-03-18T19:15:00Z">
              <w:tcPr>
                <w:tcW w:w="909" w:type="dxa"/>
              </w:tcPr>
            </w:tcPrChange>
          </w:tcPr>
          <w:p w14:paraId="2B091B88" w14:textId="2BCD0ACC" w:rsidR="00524C09" w:rsidRPr="002248ED" w:rsidRDefault="00524C09">
            <w:pPr>
              <w:rPr>
                <w:rFonts w:cs="Times New Roman"/>
                <w:b/>
                <w:bCs/>
                <w:szCs w:val="24"/>
              </w:rPr>
              <w:pPrChange w:id="1091" w:author="Michael Decker" w:date="2020-03-18T19:15:00Z">
                <w:pPr>
                  <w:jc w:val="center"/>
                </w:pPr>
              </w:pPrChange>
            </w:pPr>
            <w:r w:rsidRPr="002248ED">
              <w:rPr>
                <w:rFonts w:cs="Times New Roman"/>
                <w:b/>
                <w:bCs/>
                <w:szCs w:val="24"/>
              </w:rPr>
              <w:t>9</w:t>
            </w:r>
          </w:p>
        </w:tc>
        <w:tc>
          <w:tcPr>
            <w:tcW w:w="1295" w:type="dxa"/>
            <w:tcPrChange w:id="1092" w:author="blake grills" w:date="2020-03-18T19:15:00Z">
              <w:tcPr>
                <w:tcW w:w="909" w:type="dxa"/>
              </w:tcPr>
            </w:tcPrChange>
          </w:tcPr>
          <w:p w14:paraId="17720CF2" w14:textId="7423F0F3" w:rsidR="00524C09" w:rsidRPr="002248ED" w:rsidRDefault="00524C09">
            <w:pPr>
              <w:rPr>
                <w:rFonts w:cs="Times New Roman"/>
                <w:b/>
                <w:bCs/>
                <w:szCs w:val="24"/>
              </w:rPr>
              <w:pPrChange w:id="1093" w:author="Michael Decker" w:date="2020-03-18T19:15:00Z">
                <w:pPr>
                  <w:jc w:val="center"/>
                </w:pPr>
              </w:pPrChange>
            </w:pPr>
            <w:r w:rsidRPr="002248ED">
              <w:rPr>
                <w:rFonts w:cs="Times New Roman"/>
                <w:b/>
                <w:bCs/>
                <w:szCs w:val="24"/>
              </w:rPr>
              <w:t>0</w:t>
            </w:r>
          </w:p>
        </w:tc>
        <w:tc>
          <w:tcPr>
            <w:tcW w:w="1295" w:type="dxa"/>
            <w:tcPrChange w:id="1094" w:author="blake grills" w:date="2020-03-18T19:15:00Z">
              <w:tcPr>
                <w:tcW w:w="909" w:type="dxa"/>
              </w:tcPr>
            </w:tcPrChange>
          </w:tcPr>
          <w:p w14:paraId="0D675FE8" w14:textId="21DF8700" w:rsidR="00524C09" w:rsidRPr="002248ED" w:rsidRDefault="00524C09">
            <w:pPr>
              <w:rPr>
                <w:rFonts w:cs="Times New Roman"/>
                <w:b/>
                <w:bCs/>
                <w:szCs w:val="24"/>
              </w:rPr>
              <w:pPrChange w:id="1095" w:author="Michael Decker" w:date="2020-03-18T19:15:00Z">
                <w:pPr>
                  <w:jc w:val="center"/>
                </w:pPr>
              </w:pPrChange>
            </w:pPr>
            <w:r w:rsidRPr="002248ED">
              <w:rPr>
                <w:rFonts w:cs="Times New Roman"/>
                <w:b/>
                <w:bCs/>
                <w:szCs w:val="24"/>
              </w:rPr>
              <w:t>-</w:t>
            </w:r>
          </w:p>
        </w:tc>
        <w:tc>
          <w:tcPr>
            <w:tcW w:w="1295" w:type="dxa"/>
            <w:tcPrChange w:id="1096" w:author="blake grills" w:date="2020-03-18T19:15:00Z">
              <w:tcPr>
                <w:tcW w:w="909" w:type="dxa"/>
              </w:tcPr>
            </w:tcPrChange>
          </w:tcPr>
          <w:p w14:paraId="51D6FF67" w14:textId="174AD40F" w:rsidR="00524C09" w:rsidRPr="002248ED" w:rsidRDefault="00524C09">
            <w:pPr>
              <w:rPr>
                <w:rFonts w:cs="Times New Roman"/>
                <w:b/>
                <w:bCs/>
                <w:szCs w:val="24"/>
              </w:rPr>
              <w:pPrChange w:id="1097" w:author="Michael Decker" w:date="2020-03-18T19:15:00Z">
                <w:pPr>
                  <w:jc w:val="center"/>
                </w:pPr>
              </w:pPrChange>
            </w:pPr>
            <w:r w:rsidRPr="002248ED">
              <w:rPr>
                <w:rFonts w:cs="Times New Roman"/>
                <w:b/>
                <w:bCs/>
                <w:szCs w:val="24"/>
              </w:rPr>
              <w:t>_</w:t>
            </w:r>
          </w:p>
        </w:tc>
        <w:tc>
          <w:tcPr>
            <w:tcW w:w="1295" w:type="dxa"/>
            <w:tcPrChange w:id="1098" w:author="blake grills" w:date="2020-03-18T19:15:00Z">
              <w:tcPr>
                <w:tcW w:w="909" w:type="dxa"/>
              </w:tcPr>
            </w:tcPrChange>
          </w:tcPr>
          <w:p w14:paraId="4010EE21" w14:textId="2CB5FABF" w:rsidR="00524C09" w:rsidRPr="002248ED" w:rsidRDefault="00524C09">
            <w:pPr>
              <w:rPr>
                <w:rFonts w:cs="Times New Roman"/>
                <w:b/>
                <w:bCs/>
                <w:szCs w:val="24"/>
              </w:rPr>
              <w:pPrChange w:id="1099" w:author="Michael Decker" w:date="2020-03-18T19:15:00Z">
                <w:pPr>
                  <w:jc w:val="center"/>
                </w:pPr>
              </w:pPrChange>
            </w:pPr>
            <w:r w:rsidRPr="002248ED">
              <w:rPr>
                <w:rFonts w:cs="Times New Roman"/>
                <w:b/>
                <w:bCs/>
                <w:szCs w:val="24"/>
              </w:rPr>
              <w:t>+</w:t>
            </w:r>
          </w:p>
        </w:tc>
        <w:tc>
          <w:tcPr>
            <w:tcW w:w="1295" w:type="dxa"/>
            <w:tcPrChange w:id="1100" w:author="blake grills" w:date="2020-03-18T19:15:00Z">
              <w:tcPr>
                <w:tcW w:w="909" w:type="dxa"/>
              </w:tcPr>
            </w:tcPrChange>
          </w:tcPr>
          <w:p w14:paraId="648C4E6A" w14:textId="5C614D2C" w:rsidR="00524C09" w:rsidRPr="002248ED" w:rsidRDefault="00524C09">
            <w:pPr>
              <w:rPr>
                <w:rFonts w:cs="Times New Roman"/>
                <w:b/>
                <w:bCs/>
                <w:szCs w:val="24"/>
              </w:rPr>
              <w:pPrChange w:id="1101" w:author="Michael Decker" w:date="2020-03-18T19:15:00Z">
                <w:pPr>
                  <w:jc w:val="center"/>
                </w:pPr>
              </w:pPrChange>
            </w:pPr>
            <w:r w:rsidRPr="002248ED">
              <w:rPr>
                <w:rFonts w:cs="Times New Roman"/>
                <w:b/>
                <w:bCs/>
                <w:szCs w:val="24"/>
              </w:rPr>
              <w:t>=</w:t>
            </w:r>
          </w:p>
        </w:tc>
      </w:tr>
      <w:tr w:rsidR="00524C09" w:rsidRPr="002248ED" w14:paraId="67E15B74" w14:textId="77777777" w:rsidTr="00797159">
        <w:tc>
          <w:tcPr>
            <w:tcW w:w="1294" w:type="dxa"/>
            <w:tcPrChange w:id="1102" w:author="blake grills" w:date="2020-03-18T19:15:00Z">
              <w:tcPr>
                <w:tcW w:w="910" w:type="dxa"/>
              </w:tcPr>
            </w:tcPrChange>
          </w:tcPr>
          <w:p w14:paraId="72C97691" w14:textId="3A86256F" w:rsidR="00524C09" w:rsidRPr="002248ED" w:rsidRDefault="00582B25">
            <w:pPr>
              <w:rPr>
                <w:rFonts w:cs="Times New Roman"/>
                <w:szCs w:val="24"/>
              </w:rPr>
              <w:pPrChange w:id="1103" w:author="Michael Decker" w:date="2020-03-18T19:15:00Z">
                <w:pPr>
                  <w:jc w:val="center"/>
                </w:pPr>
              </w:pPrChange>
            </w:pPr>
            <w:r w:rsidRPr="002248ED">
              <w:rPr>
                <w:rFonts w:cs="Times New Roman"/>
                <w:szCs w:val="24"/>
              </w:rPr>
              <w:t>0</w:t>
            </w:r>
          </w:p>
        </w:tc>
        <w:tc>
          <w:tcPr>
            <w:tcW w:w="1295" w:type="dxa"/>
            <w:tcPrChange w:id="1104" w:author="blake grills" w:date="2020-03-18T19:15:00Z">
              <w:tcPr>
                <w:tcW w:w="909" w:type="dxa"/>
              </w:tcPr>
            </w:tcPrChange>
          </w:tcPr>
          <w:p w14:paraId="35D69821" w14:textId="4756F6C1" w:rsidR="00524C09" w:rsidRPr="002248ED" w:rsidRDefault="00582B25">
            <w:pPr>
              <w:rPr>
                <w:rFonts w:cs="Times New Roman"/>
                <w:szCs w:val="24"/>
              </w:rPr>
              <w:pPrChange w:id="1105" w:author="Michael Decker" w:date="2020-03-18T19:15:00Z">
                <w:pPr>
                  <w:jc w:val="center"/>
                </w:pPr>
              </w:pPrChange>
            </w:pPr>
            <w:r w:rsidRPr="002248ED">
              <w:rPr>
                <w:rFonts w:cs="Times New Roman"/>
                <w:szCs w:val="24"/>
              </w:rPr>
              <w:t>0</w:t>
            </w:r>
          </w:p>
        </w:tc>
        <w:tc>
          <w:tcPr>
            <w:tcW w:w="935" w:type="dxa"/>
            <w:tcPrChange w:id="1106" w:author="blake grills" w:date="2020-03-18T19:15:00Z">
              <w:tcPr>
                <w:tcW w:w="1056" w:type="dxa"/>
              </w:tcPr>
            </w:tcPrChange>
          </w:tcPr>
          <w:p w14:paraId="049702C8" w14:textId="6E452560" w:rsidR="00524C09" w:rsidRPr="002248ED" w:rsidRDefault="00582B25">
            <w:pPr>
              <w:rPr>
                <w:rFonts w:cs="Times New Roman"/>
                <w:szCs w:val="24"/>
              </w:rPr>
              <w:pPrChange w:id="1107" w:author="Michael Decker" w:date="2020-03-18T19:15:00Z">
                <w:pPr>
                  <w:jc w:val="center"/>
                </w:pPr>
              </w:pPrChange>
            </w:pPr>
            <w:r w:rsidRPr="002248ED">
              <w:rPr>
                <w:rFonts w:cs="Times New Roman"/>
                <w:szCs w:val="24"/>
              </w:rPr>
              <w:t>0</w:t>
            </w:r>
          </w:p>
        </w:tc>
        <w:tc>
          <w:tcPr>
            <w:tcW w:w="936" w:type="dxa"/>
            <w:tcPrChange w:id="1108" w:author="blake grills" w:date="2020-03-18T19:15:00Z">
              <w:tcPr>
                <w:tcW w:w="301" w:type="dxa"/>
              </w:tcPr>
            </w:tcPrChange>
          </w:tcPr>
          <w:p w14:paraId="30526F80" w14:textId="6DB7B6DA" w:rsidR="00524C09" w:rsidRPr="002248ED" w:rsidRDefault="00582B25">
            <w:pPr>
              <w:rPr>
                <w:rFonts w:cs="Times New Roman"/>
                <w:szCs w:val="24"/>
              </w:rPr>
              <w:pPrChange w:id="1109" w:author="Michael Decker" w:date="2020-03-18T19:15:00Z">
                <w:pPr>
                  <w:jc w:val="center"/>
                </w:pPr>
              </w:pPrChange>
            </w:pPr>
            <w:r w:rsidRPr="002248ED">
              <w:rPr>
                <w:rFonts w:cs="Times New Roman"/>
                <w:szCs w:val="24"/>
              </w:rPr>
              <w:t>0</w:t>
            </w:r>
          </w:p>
        </w:tc>
        <w:tc>
          <w:tcPr>
            <w:tcW w:w="1295" w:type="dxa"/>
            <w:tcPrChange w:id="1110" w:author="blake grills" w:date="2020-03-18T19:15:00Z">
              <w:tcPr>
                <w:tcW w:w="909" w:type="dxa"/>
              </w:tcPr>
            </w:tcPrChange>
          </w:tcPr>
          <w:p w14:paraId="658C47DB" w14:textId="3BEEC773" w:rsidR="00524C09" w:rsidRPr="002248ED" w:rsidRDefault="00582B25">
            <w:pPr>
              <w:rPr>
                <w:rFonts w:cs="Times New Roman"/>
                <w:szCs w:val="24"/>
              </w:rPr>
              <w:pPrChange w:id="1111" w:author="Michael Decker" w:date="2020-03-18T19:15:00Z">
                <w:pPr>
                  <w:jc w:val="center"/>
                </w:pPr>
              </w:pPrChange>
            </w:pPr>
            <w:r w:rsidRPr="002248ED">
              <w:rPr>
                <w:rFonts w:cs="Times New Roman"/>
                <w:szCs w:val="24"/>
              </w:rPr>
              <w:t>0</w:t>
            </w:r>
          </w:p>
        </w:tc>
        <w:tc>
          <w:tcPr>
            <w:tcW w:w="1295" w:type="dxa"/>
            <w:tcPrChange w:id="1112" w:author="blake grills" w:date="2020-03-18T19:15:00Z">
              <w:tcPr>
                <w:tcW w:w="909" w:type="dxa"/>
              </w:tcPr>
            </w:tcPrChange>
          </w:tcPr>
          <w:p w14:paraId="51AD8BE7" w14:textId="5266632A" w:rsidR="00524C09" w:rsidRPr="002248ED" w:rsidRDefault="00582B25">
            <w:pPr>
              <w:rPr>
                <w:rFonts w:cs="Times New Roman"/>
                <w:szCs w:val="24"/>
              </w:rPr>
              <w:pPrChange w:id="1113" w:author="Michael Decker" w:date="2020-03-18T19:15:00Z">
                <w:pPr>
                  <w:jc w:val="center"/>
                </w:pPr>
              </w:pPrChange>
            </w:pPr>
            <w:r w:rsidRPr="002248ED">
              <w:rPr>
                <w:rFonts w:cs="Times New Roman"/>
                <w:szCs w:val="24"/>
              </w:rPr>
              <w:t>0</w:t>
            </w:r>
          </w:p>
        </w:tc>
        <w:tc>
          <w:tcPr>
            <w:tcW w:w="1295" w:type="dxa"/>
            <w:tcPrChange w:id="1114" w:author="blake grills" w:date="2020-03-18T19:15:00Z">
              <w:tcPr>
                <w:tcW w:w="909" w:type="dxa"/>
              </w:tcPr>
            </w:tcPrChange>
          </w:tcPr>
          <w:p w14:paraId="09DCF39D" w14:textId="3CF71AAC" w:rsidR="00524C09" w:rsidRPr="002248ED" w:rsidRDefault="00582B25">
            <w:pPr>
              <w:rPr>
                <w:rFonts w:cs="Times New Roman"/>
                <w:szCs w:val="24"/>
              </w:rPr>
              <w:pPrChange w:id="1115" w:author="Michael Decker" w:date="2020-03-18T19:15:00Z">
                <w:pPr>
                  <w:jc w:val="center"/>
                </w:pPr>
              </w:pPrChange>
            </w:pPr>
            <w:r w:rsidRPr="002248ED">
              <w:rPr>
                <w:rFonts w:cs="Times New Roman"/>
                <w:szCs w:val="24"/>
              </w:rPr>
              <w:t>0</w:t>
            </w:r>
          </w:p>
        </w:tc>
        <w:tc>
          <w:tcPr>
            <w:tcW w:w="1295" w:type="dxa"/>
            <w:tcPrChange w:id="1116" w:author="blake grills" w:date="2020-03-18T19:15:00Z">
              <w:tcPr>
                <w:tcW w:w="909" w:type="dxa"/>
              </w:tcPr>
            </w:tcPrChange>
          </w:tcPr>
          <w:p w14:paraId="7C7A8794" w14:textId="6EC71F35" w:rsidR="00524C09" w:rsidRPr="002248ED" w:rsidRDefault="00582B25">
            <w:pPr>
              <w:rPr>
                <w:rFonts w:cs="Times New Roman"/>
                <w:szCs w:val="24"/>
              </w:rPr>
              <w:pPrChange w:id="1117" w:author="Michael Decker" w:date="2020-03-18T19:15:00Z">
                <w:pPr>
                  <w:jc w:val="center"/>
                </w:pPr>
              </w:pPrChange>
            </w:pPr>
            <w:r w:rsidRPr="002248ED">
              <w:rPr>
                <w:rFonts w:cs="Times New Roman"/>
                <w:szCs w:val="24"/>
              </w:rPr>
              <w:t>0</w:t>
            </w:r>
          </w:p>
        </w:tc>
        <w:tc>
          <w:tcPr>
            <w:tcW w:w="1295" w:type="dxa"/>
            <w:tcPrChange w:id="1118" w:author="blake grills" w:date="2020-03-18T19:15:00Z">
              <w:tcPr>
                <w:tcW w:w="909" w:type="dxa"/>
              </w:tcPr>
            </w:tcPrChange>
          </w:tcPr>
          <w:p w14:paraId="03B025CA" w14:textId="68053594" w:rsidR="00524C09" w:rsidRPr="002248ED" w:rsidRDefault="00582B25">
            <w:pPr>
              <w:rPr>
                <w:rFonts w:cs="Times New Roman"/>
                <w:szCs w:val="24"/>
              </w:rPr>
              <w:pPrChange w:id="1119" w:author="Michael Decker" w:date="2020-03-18T19:15:00Z">
                <w:pPr>
                  <w:jc w:val="center"/>
                </w:pPr>
              </w:pPrChange>
            </w:pPr>
            <w:r w:rsidRPr="002248ED">
              <w:rPr>
                <w:rFonts w:cs="Times New Roman"/>
                <w:szCs w:val="24"/>
              </w:rPr>
              <w:t>0</w:t>
            </w:r>
          </w:p>
        </w:tc>
        <w:tc>
          <w:tcPr>
            <w:tcW w:w="1295" w:type="dxa"/>
            <w:tcPrChange w:id="1120" w:author="blake grills" w:date="2020-03-18T19:15:00Z">
              <w:tcPr>
                <w:tcW w:w="909" w:type="dxa"/>
              </w:tcPr>
            </w:tcPrChange>
          </w:tcPr>
          <w:p w14:paraId="17A674F3" w14:textId="2AE55C63" w:rsidR="00524C09" w:rsidRPr="002248ED" w:rsidRDefault="00582B25">
            <w:pPr>
              <w:rPr>
                <w:rFonts w:cs="Times New Roman"/>
                <w:szCs w:val="24"/>
              </w:rPr>
              <w:pPrChange w:id="1121" w:author="Michael Decker" w:date="2020-03-18T19:15:00Z">
                <w:pPr>
                  <w:jc w:val="center"/>
                </w:pPr>
              </w:pPrChange>
            </w:pPr>
            <w:r w:rsidRPr="002248ED">
              <w:rPr>
                <w:rFonts w:cs="Times New Roman"/>
                <w:szCs w:val="24"/>
              </w:rPr>
              <w:t>0</w:t>
            </w:r>
          </w:p>
        </w:tc>
      </w:tr>
      <w:tr w:rsidR="00524C09" w:rsidRPr="002248ED" w14:paraId="587C81F5" w14:textId="77777777" w:rsidTr="00797159">
        <w:tc>
          <w:tcPr>
            <w:tcW w:w="1294" w:type="dxa"/>
            <w:tcPrChange w:id="1122" w:author="blake grills" w:date="2020-03-18T19:15:00Z">
              <w:tcPr>
                <w:tcW w:w="910" w:type="dxa"/>
              </w:tcPr>
            </w:tcPrChange>
          </w:tcPr>
          <w:p w14:paraId="04808759" w14:textId="1BDA7E62" w:rsidR="00524C09" w:rsidRPr="002248ED" w:rsidRDefault="00524C09">
            <w:pPr>
              <w:rPr>
                <w:rFonts w:cs="Times New Roman"/>
                <w:b/>
                <w:bCs/>
                <w:szCs w:val="24"/>
              </w:rPr>
              <w:pPrChange w:id="1123" w:author="Michael Decker" w:date="2020-03-18T19:15:00Z">
                <w:pPr>
                  <w:jc w:val="center"/>
                </w:pPr>
              </w:pPrChange>
            </w:pPr>
            <w:r w:rsidRPr="002248ED">
              <w:rPr>
                <w:rFonts w:cs="Times New Roman"/>
                <w:b/>
                <w:bCs/>
                <w:szCs w:val="24"/>
              </w:rPr>
              <w:t>{</w:t>
            </w:r>
          </w:p>
        </w:tc>
        <w:tc>
          <w:tcPr>
            <w:tcW w:w="1295" w:type="dxa"/>
            <w:tcPrChange w:id="1124" w:author="blake grills" w:date="2020-03-18T19:15:00Z">
              <w:tcPr>
                <w:tcW w:w="909" w:type="dxa"/>
              </w:tcPr>
            </w:tcPrChange>
          </w:tcPr>
          <w:p w14:paraId="51D526A4" w14:textId="282F3092" w:rsidR="00524C09" w:rsidRPr="002248ED" w:rsidRDefault="00524C09">
            <w:pPr>
              <w:rPr>
                <w:rFonts w:cs="Times New Roman"/>
                <w:b/>
                <w:bCs/>
                <w:szCs w:val="24"/>
              </w:rPr>
              <w:pPrChange w:id="1125" w:author="Michael Decker" w:date="2020-03-18T19:15:00Z">
                <w:pPr>
                  <w:jc w:val="center"/>
                </w:pPr>
              </w:pPrChange>
            </w:pPr>
            <w:r w:rsidRPr="002248ED">
              <w:rPr>
                <w:rFonts w:cs="Times New Roman"/>
                <w:b/>
                <w:bCs/>
                <w:szCs w:val="24"/>
              </w:rPr>
              <w:t>[</w:t>
            </w:r>
          </w:p>
        </w:tc>
        <w:tc>
          <w:tcPr>
            <w:tcW w:w="935" w:type="dxa"/>
            <w:tcPrChange w:id="1126" w:author="blake grills" w:date="2020-03-18T19:15:00Z">
              <w:tcPr>
                <w:tcW w:w="1056" w:type="dxa"/>
              </w:tcPr>
            </w:tcPrChange>
          </w:tcPr>
          <w:p w14:paraId="79383C17" w14:textId="35672901" w:rsidR="00524C09" w:rsidRPr="002248ED" w:rsidRDefault="00524C09">
            <w:pPr>
              <w:rPr>
                <w:rFonts w:cs="Times New Roman"/>
                <w:b/>
                <w:bCs/>
                <w:szCs w:val="24"/>
              </w:rPr>
              <w:pPrChange w:id="1127" w:author="Michael Decker" w:date="2020-03-18T19:15:00Z">
                <w:pPr>
                  <w:jc w:val="center"/>
                </w:pPr>
              </w:pPrChange>
            </w:pPr>
            <w:r w:rsidRPr="002248ED">
              <w:rPr>
                <w:rFonts w:cs="Times New Roman"/>
                <w:b/>
                <w:bCs/>
                <w:szCs w:val="24"/>
              </w:rPr>
              <w:t>}</w:t>
            </w:r>
          </w:p>
        </w:tc>
        <w:tc>
          <w:tcPr>
            <w:tcW w:w="936" w:type="dxa"/>
            <w:tcPrChange w:id="1128" w:author="blake grills" w:date="2020-03-18T19:15:00Z">
              <w:tcPr>
                <w:tcW w:w="301" w:type="dxa"/>
              </w:tcPr>
            </w:tcPrChange>
          </w:tcPr>
          <w:p w14:paraId="7D662860" w14:textId="519CEEA4" w:rsidR="00524C09" w:rsidRPr="002248ED" w:rsidRDefault="00524C09">
            <w:pPr>
              <w:rPr>
                <w:rFonts w:cs="Times New Roman"/>
                <w:b/>
                <w:bCs/>
                <w:szCs w:val="24"/>
              </w:rPr>
              <w:pPrChange w:id="1129" w:author="Michael Decker" w:date="2020-03-18T19:15:00Z">
                <w:pPr>
                  <w:jc w:val="center"/>
                </w:pPr>
              </w:pPrChange>
            </w:pPr>
            <w:r w:rsidRPr="002248ED">
              <w:rPr>
                <w:rFonts w:cs="Times New Roman"/>
                <w:b/>
                <w:bCs/>
                <w:szCs w:val="24"/>
              </w:rPr>
              <w:t>]</w:t>
            </w:r>
          </w:p>
        </w:tc>
        <w:tc>
          <w:tcPr>
            <w:tcW w:w="1295" w:type="dxa"/>
            <w:tcPrChange w:id="1130" w:author="blake grills" w:date="2020-03-18T19:15:00Z">
              <w:tcPr>
                <w:tcW w:w="909" w:type="dxa"/>
              </w:tcPr>
            </w:tcPrChange>
          </w:tcPr>
          <w:p w14:paraId="5327EBFA" w14:textId="0C7BFD45" w:rsidR="00524C09" w:rsidRPr="002248ED" w:rsidRDefault="00524C09">
            <w:pPr>
              <w:rPr>
                <w:rFonts w:cs="Times New Roman"/>
                <w:b/>
                <w:bCs/>
                <w:szCs w:val="24"/>
              </w:rPr>
              <w:pPrChange w:id="1131" w:author="Michael Decker" w:date="2020-03-18T19:15:00Z">
                <w:pPr>
                  <w:jc w:val="center"/>
                </w:pPr>
              </w:pPrChange>
            </w:pPr>
            <w:r w:rsidRPr="002248ED">
              <w:rPr>
                <w:rFonts w:cs="Times New Roman"/>
                <w:b/>
                <w:bCs/>
                <w:szCs w:val="24"/>
              </w:rPr>
              <w:t>|</w:t>
            </w:r>
          </w:p>
        </w:tc>
        <w:tc>
          <w:tcPr>
            <w:tcW w:w="1295" w:type="dxa"/>
            <w:tcPrChange w:id="1132" w:author="blake grills" w:date="2020-03-18T19:15:00Z">
              <w:tcPr>
                <w:tcW w:w="909" w:type="dxa"/>
              </w:tcPr>
            </w:tcPrChange>
          </w:tcPr>
          <w:p w14:paraId="3D94AE76" w14:textId="0BB004EE" w:rsidR="00524C09" w:rsidRPr="002248ED" w:rsidRDefault="00524C09">
            <w:pPr>
              <w:rPr>
                <w:rFonts w:cs="Times New Roman"/>
                <w:b/>
                <w:bCs/>
                <w:szCs w:val="24"/>
              </w:rPr>
              <w:pPrChange w:id="1133" w:author="Michael Decker" w:date="2020-03-18T19:15:00Z">
                <w:pPr>
                  <w:jc w:val="center"/>
                </w:pPr>
              </w:pPrChange>
            </w:pPr>
            <w:r w:rsidRPr="002248ED">
              <w:rPr>
                <w:rFonts w:cs="Times New Roman"/>
                <w:b/>
                <w:bCs/>
                <w:szCs w:val="24"/>
              </w:rPr>
              <w:t>\</w:t>
            </w:r>
          </w:p>
        </w:tc>
        <w:tc>
          <w:tcPr>
            <w:tcW w:w="1295" w:type="dxa"/>
            <w:tcPrChange w:id="1134" w:author="blake grills" w:date="2020-03-18T19:15:00Z">
              <w:tcPr>
                <w:tcW w:w="909" w:type="dxa"/>
              </w:tcPr>
            </w:tcPrChange>
          </w:tcPr>
          <w:p w14:paraId="0BF5BA24" w14:textId="7AB9CF29" w:rsidR="00524C09" w:rsidRPr="002248ED" w:rsidRDefault="00524C09">
            <w:pPr>
              <w:rPr>
                <w:rFonts w:cs="Times New Roman"/>
                <w:b/>
                <w:bCs/>
                <w:szCs w:val="24"/>
              </w:rPr>
              <w:pPrChange w:id="1135" w:author="Michael Decker" w:date="2020-03-18T19:15:00Z">
                <w:pPr>
                  <w:jc w:val="center"/>
                </w:pPr>
              </w:pPrChange>
            </w:pPr>
            <w:r w:rsidRPr="002248ED">
              <w:rPr>
                <w:rFonts w:cs="Times New Roman"/>
                <w:b/>
                <w:bCs/>
                <w:szCs w:val="24"/>
              </w:rPr>
              <w:t>:</w:t>
            </w:r>
          </w:p>
        </w:tc>
        <w:tc>
          <w:tcPr>
            <w:tcW w:w="1295" w:type="dxa"/>
            <w:tcPrChange w:id="1136" w:author="blake grills" w:date="2020-03-18T19:15:00Z">
              <w:tcPr>
                <w:tcW w:w="909" w:type="dxa"/>
              </w:tcPr>
            </w:tcPrChange>
          </w:tcPr>
          <w:p w14:paraId="6CF29F50" w14:textId="454D5AA5" w:rsidR="00524C09" w:rsidRPr="002248ED" w:rsidRDefault="00524C09">
            <w:pPr>
              <w:rPr>
                <w:rFonts w:cs="Times New Roman"/>
                <w:b/>
                <w:bCs/>
                <w:szCs w:val="24"/>
              </w:rPr>
              <w:pPrChange w:id="1137" w:author="Michael Decker" w:date="2020-03-18T19:15:00Z">
                <w:pPr>
                  <w:jc w:val="center"/>
                </w:pPr>
              </w:pPrChange>
            </w:pPr>
            <w:r w:rsidRPr="002248ED">
              <w:rPr>
                <w:rFonts w:cs="Times New Roman"/>
                <w:b/>
                <w:bCs/>
                <w:szCs w:val="24"/>
              </w:rPr>
              <w:t>;</w:t>
            </w:r>
          </w:p>
        </w:tc>
        <w:tc>
          <w:tcPr>
            <w:tcW w:w="1295" w:type="dxa"/>
            <w:tcPrChange w:id="1138" w:author="blake grills" w:date="2020-03-18T19:15:00Z">
              <w:tcPr>
                <w:tcW w:w="909" w:type="dxa"/>
              </w:tcPr>
            </w:tcPrChange>
          </w:tcPr>
          <w:p w14:paraId="32D6AEA8" w14:textId="30DC9A57" w:rsidR="00524C09" w:rsidRPr="002248ED" w:rsidRDefault="00524C09">
            <w:pPr>
              <w:rPr>
                <w:rFonts w:cs="Times New Roman"/>
                <w:b/>
                <w:bCs/>
                <w:szCs w:val="24"/>
              </w:rPr>
              <w:pPrChange w:id="1139" w:author="Michael Decker" w:date="2020-03-18T19:15:00Z">
                <w:pPr>
                  <w:jc w:val="center"/>
                </w:pPr>
              </w:pPrChange>
            </w:pPr>
            <w:r w:rsidRPr="002248ED">
              <w:rPr>
                <w:rFonts w:cs="Times New Roman"/>
                <w:b/>
                <w:bCs/>
                <w:szCs w:val="24"/>
              </w:rPr>
              <w:t>‘</w:t>
            </w:r>
          </w:p>
        </w:tc>
        <w:tc>
          <w:tcPr>
            <w:tcW w:w="1295" w:type="dxa"/>
            <w:tcPrChange w:id="1140" w:author="blake grills" w:date="2020-03-18T19:15:00Z">
              <w:tcPr>
                <w:tcW w:w="909" w:type="dxa"/>
              </w:tcPr>
            </w:tcPrChange>
          </w:tcPr>
          <w:p w14:paraId="70F740C4" w14:textId="751B7631" w:rsidR="00524C09" w:rsidRPr="002248ED" w:rsidRDefault="00524C09">
            <w:pPr>
              <w:rPr>
                <w:rFonts w:cs="Times New Roman"/>
                <w:b/>
                <w:bCs/>
                <w:szCs w:val="24"/>
              </w:rPr>
              <w:pPrChange w:id="1141" w:author="Michael Decker" w:date="2020-03-18T19:15:00Z">
                <w:pPr>
                  <w:jc w:val="center"/>
                </w:pPr>
              </w:pPrChange>
            </w:pPr>
            <w:r w:rsidRPr="002248ED">
              <w:rPr>
                <w:rFonts w:cs="Times New Roman"/>
                <w:b/>
                <w:bCs/>
                <w:szCs w:val="24"/>
              </w:rPr>
              <w:t>“</w:t>
            </w:r>
          </w:p>
        </w:tc>
      </w:tr>
      <w:tr w:rsidR="00524C09" w:rsidRPr="002248ED" w14:paraId="6C6824DA" w14:textId="77777777" w:rsidTr="00797159">
        <w:tc>
          <w:tcPr>
            <w:tcW w:w="1294" w:type="dxa"/>
            <w:tcPrChange w:id="1142" w:author="blake grills" w:date="2020-03-18T19:15:00Z">
              <w:tcPr>
                <w:tcW w:w="910" w:type="dxa"/>
              </w:tcPr>
            </w:tcPrChange>
          </w:tcPr>
          <w:p w14:paraId="0A15FEA9" w14:textId="3C1611D7" w:rsidR="00524C09" w:rsidRPr="002248ED" w:rsidRDefault="00582B25">
            <w:pPr>
              <w:rPr>
                <w:rFonts w:cs="Times New Roman"/>
                <w:szCs w:val="24"/>
              </w:rPr>
              <w:pPrChange w:id="1143" w:author="Michael Decker" w:date="2020-03-18T19:15:00Z">
                <w:pPr>
                  <w:jc w:val="center"/>
                </w:pPr>
              </w:pPrChange>
            </w:pPr>
            <w:r w:rsidRPr="002248ED">
              <w:rPr>
                <w:rFonts w:cs="Times New Roman"/>
                <w:szCs w:val="24"/>
              </w:rPr>
              <w:lastRenderedPageBreak/>
              <w:t>0</w:t>
            </w:r>
          </w:p>
        </w:tc>
        <w:tc>
          <w:tcPr>
            <w:tcW w:w="1295" w:type="dxa"/>
            <w:tcPrChange w:id="1144" w:author="blake grills" w:date="2020-03-18T19:15:00Z">
              <w:tcPr>
                <w:tcW w:w="909" w:type="dxa"/>
              </w:tcPr>
            </w:tcPrChange>
          </w:tcPr>
          <w:p w14:paraId="08D74A2D" w14:textId="35B730B6" w:rsidR="00524C09" w:rsidRPr="002248ED" w:rsidRDefault="00582B25">
            <w:pPr>
              <w:rPr>
                <w:rFonts w:cs="Times New Roman"/>
                <w:szCs w:val="24"/>
              </w:rPr>
              <w:pPrChange w:id="1145" w:author="Michael Decker" w:date="2020-03-18T19:15:00Z">
                <w:pPr>
                  <w:jc w:val="center"/>
                </w:pPr>
              </w:pPrChange>
            </w:pPr>
            <w:r w:rsidRPr="002248ED">
              <w:rPr>
                <w:rFonts w:cs="Times New Roman"/>
                <w:szCs w:val="24"/>
              </w:rPr>
              <w:t>0</w:t>
            </w:r>
          </w:p>
        </w:tc>
        <w:tc>
          <w:tcPr>
            <w:tcW w:w="935" w:type="dxa"/>
            <w:tcPrChange w:id="1146" w:author="blake grills" w:date="2020-03-18T19:15:00Z">
              <w:tcPr>
                <w:tcW w:w="1056" w:type="dxa"/>
              </w:tcPr>
            </w:tcPrChange>
          </w:tcPr>
          <w:p w14:paraId="46455D57" w14:textId="4FD47428" w:rsidR="00524C09" w:rsidRPr="002248ED" w:rsidRDefault="00582B25">
            <w:pPr>
              <w:rPr>
                <w:rFonts w:cs="Times New Roman"/>
                <w:szCs w:val="24"/>
              </w:rPr>
              <w:pPrChange w:id="1147" w:author="Michael Decker" w:date="2020-03-18T19:15:00Z">
                <w:pPr>
                  <w:jc w:val="center"/>
                </w:pPr>
              </w:pPrChange>
            </w:pPr>
            <w:r w:rsidRPr="002248ED">
              <w:rPr>
                <w:rFonts w:cs="Times New Roman"/>
                <w:szCs w:val="24"/>
              </w:rPr>
              <w:t>0</w:t>
            </w:r>
          </w:p>
        </w:tc>
        <w:tc>
          <w:tcPr>
            <w:tcW w:w="936" w:type="dxa"/>
            <w:tcPrChange w:id="1148" w:author="blake grills" w:date="2020-03-18T19:15:00Z">
              <w:tcPr>
                <w:tcW w:w="301" w:type="dxa"/>
              </w:tcPr>
            </w:tcPrChange>
          </w:tcPr>
          <w:p w14:paraId="6E1AA6E6" w14:textId="24790BA8" w:rsidR="00524C09" w:rsidRPr="002248ED" w:rsidRDefault="00582B25">
            <w:pPr>
              <w:rPr>
                <w:rFonts w:cs="Times New Roman"/>
                <w:szCs w:val="24"/>
              </w:rPr>
              <w:pPrChange w:id="1149" w:author="Michael Decker" w:date="2020-03-18T19:15:00Z">
                <w:pPr>
                  <w:jc w:val="center"/>
                </w:pPr>
              </w:pPrChange>
            </w:pPr>
            <w:r w:rsidRPr="002248ED">
              <w:rPr>
                <w:rFonts w:cs="Times New Roman"/>
                <w:szCs w:val="24"/>
              </w:rPr>
              <w:t>0</w:t>
            </w:r>
          </w:p>
        </w:tc>
        <w:tc>
          <w:tcPr>
            <w:tcW w:w="1295" w:type="dxa"/>
            <w:tcPrChange w:id="1150" w:author="blake grills" w:date="2020-03-18T19:15:00Z">
              <w:tcPr>
                <w:tcW w:w="909" w:type="dxa"/>
              </w:tcPr>
            </w:tcPrChange>
          </w:tcPr>
          <w:p w14:paraId="0F81ACA9" w14:textId="52C0FFCD" w:rsidR="00524C09" w:rsidRPr="002248ED" w:rsidRDefault="00582B25">
            <w:pPr>
              <w:rPr>
                <w:rFonts w:cs="Times New Roman"/>
                <w:szCs w:val="24"/>
              </w:rPr>
              <w:pPrChange w:id="1151" w:author="Michael Decker" w:date="2020-03-18T19:15:00Z">
                <w:pPr>
                  <w:jc w:val="center"/>
                </w:pPr>
              </w:pPrChange>
            </w:pPr>
            <w:r w:rsidRPr="002248ED">
              <w:rPr>
                <w:rFonts w:cs="Times New Roman"/>
                <w:szCs w:val="24"/>
              </w:rPr>
              <w:t>0</w:t>
            </w:r>
          </w:p>
        </w:tc>
        <w:tc>
          <w:tcPr>
            <w:tcW w:w="1295" w:type="dxa"/>
            <w:tcPrChange w:id="1152" w:author="blake grills" w:date="2020-03-18T19:15:00Z">
              <w:tcPr>
                <w:tcW w:w="909" w:type="dxa"/>
              </w:tcPr>
            </w:tcPrChange>
          </w:tcPr>
          <w:p w14:paraId="7CC98078" w14:textId="51223829" w:rsidR="00524C09" w:rsidRPr="002248ED" w:rsidRDefault="00582B25">
            <w:pPr>
              <w:rPr>
                <w:rFonts w:cs="Times New Roman"/>
                <w:szCs w:val="24"/>
              </w:rPr>
              <w:pPrChange w:id="1153" w:author="Michael Decker" w:date="2020-03-18T19:15:00Z">
                <w:pPr>
                  <w:jc w:val="center"/>
                </w:pPr>
              </w:pPrChange>
            </w:pPr>
            <w:r w:rsidRPr="002248ED">
              <w:rPr>
                <w:rFonts w:cs="Times New Roman"/>
                <w:szCs w:val="24"/>
              </w:rPr>
              <w:t>0</w:t>
            </w:r>
          </w:p>
        </w:tc>
        <w:tc>
          <w:tcPr>
            <w:tcW w:w="1295" w:type="dxa"/>
            <w:tcPrChange w:id="1154" w:author="blake grills" w:date="2020-03-18T19:15:00Z">
              <w:tcPr>
                <w:tcW w:w="909" w:type="dxa"/>
              </w:tcPr>
            </w:tcPrChange>
          </w:tcPr>
          <w:p w14:paraId="59527AD2" w14:textId="28D14AD2" w:rsidR="00524C09" w:rsidRPr="002248ED" w:rsidRDefault="00582B25">
            <w:pPr>
              <w:rPr>
                <w:rFonts w:cs="Times New Roman"/>
                <w:szCs w:val="24"/>
              </w:rPr>
              <w:pPrChange w:id="1155" w:author="Michael Decker" w:date="2020-03-18T19:15:00Z">
                <w:pPr>
                  <w:jc w:val="center"/>
                </w:pPr>
              </w:pPrChange>
            </w:pPr>
            <w:r w:rsidRPr="002248ED">
              <w:rPr>
                <w:rFonts w:cs="Times New Roman"/>
                <w:szCs w:val="24"/>
              </w:rPr>
              <w:t>0</w:t>
            </w:r>
          </w:p>
        </w:tc>
        <w:tc>
          <w:tcPr>
            <w:tcW w:w="1295" w:type="dxa"/>
            <w:tcPrChange w:id="1156" w:author="blake grills" w:date="2020-03-18T19:15:00Z">
              <w:tcPr>
                <w:tcW w:w="909" w:type="dxa"/>
              </w:tcPr>
            </w:tcPrChange>
          </w:tcPr>
          <w:p w14:paraId="4C3EB49D" w14:textId="00303089" w:rsidR="00524C09" w:rsidRPr="002248ED" w:rsidRDefault="00582B25">
            <w:pPr>
              <w:rPr>
                <w:rFonts w:cs="Times New Roman"/>
                <w:szCs w:val="24"/>
              </w:rPr>
              <w:pPrChange w:id="1157" w:author="Michael Decker" w:date="2020-03-18T19:15:00Z">
                <w:pPr>
                  <w:jc w:val="center"/>
                </w:pPr>
              </w:pPrChange>
            </w:pPr>
            <w:r w:rsidRPr="002248ED">
              <w:rPr>
                <w:rFonts w:cs="Times New Roman"/>
                <w:szCs w:val="24"/>
              </w:rPr>
              <w:t>0</w:t>
            </w:r>
          </w:p>
        </w:tc>
        <w:tc>
          <w:tcPr>
            <w:tcW w:w="1295" w:type="dxa"/>
            <w:tcPrChange w:id="1158" w:author="blake grills" w:date="2020-03-18T19:15:00Z">
              <w:tcPr>
                <w:tcW w:w="909" w:type="dxa"/>
              </w:tcPr>
            </w:tcPrChange>
          </w:tcPr>
          <w:p w14:paraId="1CA3BB36" w14:textId="53C2ADDE" w:rsidR="00524C09" w:rsidRPr="002248ED" w:rsidRDefault="00582B25">
            <w:pPr>
              <w:rPr>
                <w:rFonts w:cs="Times New Roman"/>
                <w:szCs w:val="24"/>
              </w:rPr>
              <w:pPrChange w:id="1159" w:author="Michael Decker" w:date="2020-03-18T19:15:00Z">
                <w:pPr>
                  <w:jc w:val="center"/>
                </w:pPr>
              </w:pPrChange>
            </w:pPr>
            <w:r w:rsidRPr="002248ED">
              <w:rPr>
                <w:rFonts w:cs="Times New Roman"/>
                <w:szCs w:val="24"/>
              </w:rPr>
              <w:t>0</w:t>
            </w:r>
          </w:p>
        </w:tc>
        <w:tc>
          <w:tcPr>
            <w:tcW w:w="1295" w:type="dxa"/>
            <w:tcPrChange w:id="1160" w:author="blake grills" w:date="2020-03-18T19:15:00Z">
              <w:tcPr>
                <w:tcW w:w="909" w:type="dxa"/>
              </w:tcPr>
            </w:tcPrChange>
          </w:tcPr>
          <w:p w14:paraId="5051C7BB" w14:textId="6E94FD08" w:rsidR="00524C09" w:rsidRPr="002248ED" w:rsidRDefault="00582B25">
            <w:pPr>
              <w:rPr>
                <w:rFonts w:cs="Times New Roman"/>
                <w:szCs w:val="24"/>
              </w:rPr>
              <w:pPrChange w:id="1161" w:author="Michael Decker" w:date="2020-03-18T19:15:00Z">
                <w:pPr>
                  <w:jc w:val="center"/>
                </w:pPr>
              </w:pPrChange>
            </w:pPr>
            <w:r w:rsidRPr="002248ED">
              <w:rPr>
                <w:rFonts w:cs="Times New Roman"/>
                <w:szCs w:val="24"/>
              </w:rPr>
              <w:t>0</w:t>
            </w:r>
          </w:p>
        </w:tc>
      </w:tr>
      <w:tr w:rsidR="00524C09" w:rsidRPr="002248ED" w14:paraId="3DCF9ED0" w14:textId="77777777" w:rsidTr="00797159">
        <w:tc>
          <w:tcPr>
            <w:tcW w:w="1294" w:type="dxa"/>
            <w:tcPrChange w:id="1162" w:author="blake grills" w:date="2020-03-18T19:15:00Z">
              <w:tcPr>
                <w:tcW w:w="910" w:type="dxa"/>
              </w:tcPr>
            </w:tcPrChange>
          </w:tcPr>
          <w:p w14:paraId="2E468149" w14:textId="4C6031FA" w:rsidR="00524C09" w:rsidRPr="002248ED" w:rsidRDefault="00524C09">
            <w:pPr>
              <w:rPr>
                <w:rFonts w:cs="Times New Roman"/>
                <w:b/>
                <w:bCs/>
                <w:szCs w:val="24"/>
              </w:rPr>
              <w:pPrChange w:id="1163" w:author="Michael Decker" w:date="2020-03-18T19:15:00Z">
                <w:pPr>
                  <w:jc w:val="center"/>
                </w:pPr>
              </w:pPrChange>
            </w:pPr>
            <w:r w:rsidRPr="002248ED">
              <w:rPr>
                <w:rFonts w:cs="Times New Roman"/>
                <w:b/>
                <w:bCs/>
                <w:szCs w:val="24"/>
              </w:rPr>
              <w:t>&lt;</w:t>
            </w:r>
          </w:p>
        </w:tc>
        <w:tc>
          <w:tcPr>
            <w:tcW w:w="1295" w:type="dxa"/>
            <w:tcPrChange w:id="1164" w:author="blake grills" w:date="2020-03-18T19:15:00Z">
              <w:tcPr>
                <w:tcW w:w="909" w:type="dxa"/>
              </w:tcPr>
            </w:tcPrChange>
          </w:tcPr>
          <w:p w14:paraId="61DA92E7" w14:textId="216A3424" w:rsidR="00524C09" w:rsidRPr="002248ED" w:rsidRDefault="00524C09">
            <w:pPr>
              <w:rPr>
                <w:rFonts w:cs="Times New Roman"/>
                <w:b/>
                <w:bCs/>
                <w:szCs w:val="24"/>
              </w:rPr>
              <w:pPrChange w:id="1165" w:author="Michael Decker" w:date="2020-03-18T19:15:00Z">
                <w:pPr>
                  <w:jc w:val="center"/>
                </w:pPr>
              </w:pPrChange>
            </w:pPr>
            <w:r w:rsidRPr="002248ED">
              <w:rPr>
                <w:rFonts w:cs="Times New Roman"/>
                <w:b/>
                <w:bCs/>
                <w:szCs w:val="24"/>
              </w:rPr>
              <w:t>,</w:t>
            </w:r>
          </w:p>
        </w:tc>
        <w:tc>
          <w:tcPr>
            <w:tcW w:w="935" w:type="dxa"/>
            <w:tcPrChange w:id="1166" w:author="blake grills" w:date="2020-03-18T19:15:00Z">
              <w:tcPr>
                <w:tcW w:w="1056" w:type="dxa"/>
              </w:tcPr>
            </w:tcPrChange>
          </w:tcPr>
          <w:p w14:paraId="19428967" w14:textId="025F0746" w:rsidR="00524C09" w:rsidRPr="002248ED" w:rsidRDefault="00524C09">
            <w:pPr>
              <w:rPr>
                <w:rFonts w:cs="Times New Roman"/>
                <w:b/>
                <w:bCs/>
                <w:szCs w:val="24"/>
              </w:rPr>
              <w:pPrChange w:id="1167" w:author="Michael Decker" w:date="2020-03-18T19:15:00Z">
                <w:pPr>
                  <w:jc w:val="center"/>
                </w:pPr>
              </w:pPrChange>
            </w:pPr>
            <w:r w:rsidRPr="002248ED">
              <w:rPr>
                <w:rFonts w:cs="Times New Roman"/>
                <w:b/>
                <w:bCs/>
                <w:szCs w:val="24"/>
              </w:rPr>
              <w:t>&gt;</w:t>
            </w:r>
          </w:p>
        </w:tc>
        <w:tc>
          <w:tcPr>
            <w:tcW w:w="936" w:type="dxa"/>
            <w:tcPrChange w:id="1168" w:author="blake grills" w:date="2020-03-18T19:15:00Z">
              <w:tcPr>
                <w:tcW w:w="301" w:type="dxa"/>
              </w:tcPr>
            </w:tcPrChange>
          </w:tcPr>
          <w:p w14:paraId="289DF3F5" w14:textId="12A6B2C4" w:rsidR="00524C09" w:rsidRPr="002248ED" w:rsidRDefault="00524C09">
            <w:pPr>
              <w:rPr>
                <w:rFonts w:cs="Times New Roman"/>
                <w:b/>
                <w:bCs/>
                <w:szCs w:val="24"/>
              </w:rPr>
              <w:pPrChange w:id="1169" w:author="Michael Decker" w:date="2020-03-18T19:15:00Z">
                <w:pPr>
                  <w:jc w:val="center"/>
                </w:pPr>
              </w:pPrChange>
            </w:pPr>
            <w:r w:rsidRPr="002248ED">
              <w:rPr>
                <w:rFonts w:cs="Times New Roman"/>
                <w:b/>
                <w:bCs/>
                <w:szCs w:val="24"/>
              </w:rPr>
              <w:t>.</w:t>
            </w:r>
          </w:p>
        </w:tc>
        <w:tc>
          <w:tcPr>
            <w:tcW w:w="1295" w:type="dxa"/>
            <w:tcPrChange w:id="1170" w:author="blake grills" w:date="2020-03-18T19:15:00Z">
              <w:tcPr>
                <w:tcW w:w="909" w:type="dxa"/>
              </w:tcPr>
            </w:tcPrChange>
          </w:tcPr>
          <w:p w14:paraId="4EA4D90B" w14:textId="2024D4BC" w:rsidR="00524C09" w:rsidRPr="002248ED" w:rsidRDefault="00524C09">
            <w:pPr>
              <w:rPr>
                <w:rFonts w:cs="Times New Roman"/>
                <w:b/>
                <w:bCs/>
                <w:szCs w:val="24"/>
              </w:rPr>
              <w:pPrChange w:id="1171" w:author="Michael Decker" w:date="2020-03-18T19:15:00Z">
                <w:pPr>
                  <w:jc w:val="center"/>
                </w:pPr>
              </w:pPrChange>
            </w:pPr>
            <w:r w:rsidRPr="002248ED">
              <w:rPr>
                <w:rFonts w:cs="Times New Roman"/>
                <w:b/>
                <w:bCs/>
                <w:szCs w:val="24"/>
              </w:rPr>
              <w:t>?</w:t>
            </w:r>
          </w:p>
        </w:tc>
        <w:tc>
          <w:tcPr>
            <w:tcW w:w="1295" w:type="dxa"/>
            <w:tcPrChange w:id="1172" w:author="blake grills" w:date="2020-03-18T19:15:00Z">
              <w:tcPr>
                <w:tcW w:w="909" w:type="dxa"/>
              </w:tcPr>
            </w:tcPrChange>
          </w:tcPr>
          <w:p w14:paraId="25274913" w14:textId="4001FE5F" w:rsidR="00524C09" w:rsidRPr="002248ED" w:rsidRDefault="00524C09">
            <w:pPr>
              <w:rPr>
                <w:rFonts w:cs="Times New Roman"/>
                <w:b/>
                <w:bCs/>
                <w:szCs w:val="24"/>
              </w:rPr>
              <w:pPrChange w:id="1173" w:author="Michael Decker" w:date="2020-03-18T19:15:00Z">
                <w:pPr>
                  <w:jc w:val="center"/>
                </w:pPr>
              </w:pPrChange>
            </w:pPr>
            <w:r w:rsidRPr="002248ED">
              <w:rPr>
                <w:rFonts w:cs="Times New Roman"/>
                <w:b/>
                <w:bCs/>
                <w:szCs w:val="24"/>
              </w:rPr>
              <w:t>/</w:t>
            </w:r>
          </w:p>
        </w:tc>
        <w:tc>
          <w:tcPr>
            <w:tcW w:w="1295" w:type="dxa"/>
            <w:tcPrChange w:id="1174" w:author="blake grills" w:date="2020-03-18T19:15:00Z">
              <w:tcPr>
                <w:tcW w:w="909" w:type="dxa"/>
              </w:tcPr>
            </w:tcPrChange>
          </w:tcPr>
          <w:p w14:paraId="6F2B1BB7" w14:textId="7EC40318" w:rsidR="00524C09" w:rsidRPr="002248ED" w:rsidRDefault="00524C09">
            <w:pPr>
              <w:rPr>
                <w:rFonts w:cs="Times New Roman"/>
                <w:b/>
                <w:bCs/>
                <w:szCs w:val="24"/>
              </w:rPr>
              <w:pPrChange w:id="1175" w:author="Michael Decker" w:date="2020-03-18T19:15:00Z">
                <w:pPr>
                  <w:jc w:val="center"/>
                </w:pPr>
              </w:pPrChange>
            </w:pPr>
            <w:r w:rsidRPr="002248ED">
              <w:rPr>
                <w:rFonts w:cs="Times New Roman"/>
                <w:b/>
                <w:bCs/>
                <w:szCs w:val="24"/>
              </w:rPr>
              <w:t>space</w:t>
            </w:r>
          </w:p>
        </w:tc>
        <w:tc>
          <w:tcPr>
            <w:tcW w:w="1295" w:type="dxa"/>
            <w:tcPrChange w:id="1176" w:author="blake grills" w:date="2020-03-18T19:15:00Z">
              <w:tcPr>
                <w:tcW w:w="909" w:type="dxa"/>
              </w:tcPr>
            </w:tcPrChange>
          </w:tcPr>
          <w:p w14:paraId="63D33610" w14:textId="40B79D6A" w:rsidR="00524C09" w:rsidRPr="002248ED" w:rsidRDefault="00524C09">
            <w:pPr>
              <w:rPr>
                <w:rFonts w:cs="Times New Roman"/>
                <w:b/>
                <w:bCs/>
                <w:szCs w:val="24"/>
              </w:rPr>
              <w:pPrChange w:id="1177" w:author="Michael Decker" w:date="2020-03-18T19:15:00Z">
                <w:pPr>
                  <w:jc w:val="center"/>
                </w:pPr>
              </w:pPrChange>
            </w:pPr>
            <w:r w:rsidRPr="002248ED">
              <w:rPr>
                <w:rFonts w:cs="Times New Roman"/>
                <w:b/>
                <w:bCs/>
                <w:szCs w:val="24"/>
              </w:rPr>
              <w:t>~</w:t>
            </w:r>
          </w:p>
        </w:tc>
        <w:tc>
          <w:tcPr>
            <w:tcW w:w="1295" w:type="dxa"/>
            <w:tcPrChange w:id="1178" w:author="blake grills" w:date="2020-03-18T19:15:00Z">
              <w:tcPr>
                <w:tcW w:w="909" w:type="dxa"/>
              </w:tcPr>
            </w:tcPrChange>
          </w:tcPr>
          <w:p w14:paraId="38CDE3F2" w14:textId="5F1EC259" w:rsidR="00524C09" w:rsidRPr="002248ED" w:rsidRDefault="00524C09">
            <w:pPr>
              <w:rPr>
                <w:rFonts w:cs="Times New Roman"/>
                <w:b/>
                <w:bCs/>
                <w:szCs w:val="24"/>
              </w:rPr>
              <w:pPrChange w:id="1179" w:author="Michael Decker" w:date="2020-03-18T19:15:00Z">
                <w:pPr>
                  <w:jc w:val="center"/>
                </w:pPr>
              </w:pPrChange>
            </w:pPr>
            <w:r w:rsidRPr="002248ED">
              <w:rPr>
                <w:rFonts w:cs="Times New Roman"/>
                <w:b/>
                <w:bCs/>
                <w:szCs w:val="24"/>
              </w:rPr>
              <w:t>`</w:t>
            </w:r>
          </w:p>
        </w:tc>
        <w:tc>
          <w:tcPr>
            <w:tcW w:w="1295" w:type="dxa"/>
            <w:tcPrChange w:id="1180" w:author="blake grills" w:date="2020-03-18T19:15:00Z">
              <w:tcPr>
                <w:tcW w:w="909" w:type="dxa"/>
              </w:tcPr>
            </w:tcPrChange>
          </w:tcPr>
          <w:p w14:paraId="4DAE967A" w14:textId="7C16A91F" w:rsidR="00524C09" w:rsidRPr="002248ED" w:rsidRDefault="00524C09">
            <w:pPr>
              <w:rPr>
                <w:rFonts w:cs="Times New Roman"/>
                <w:b/>
                <w:bCs/>
                <w:szCs w:val="24"/>
              </w:rPr>
              <w:pPrChange w:id="1181" w:author="Michael Decker" w:date="2020-03-18T19:15:00Z">
                <w:pPr>
                  <w:jc w:val="center"/>
                </w:pPr>
              </w:pPrChange>
            </w:pPr>
            <w:r w:rsidRPr="002248ED">
              <w:rPr>
                <w:rFonts w:cs="Times New Roman"/>
                <w:b/>
                <w:bCs/>
                <w:szCs w:val="24"/>
              </w:rPr>
              <w:t>\t</w:t>
            </w:r>
          </w:p>
        </w:tc>
      </w:tr>
      <w:tr w:rsidR="00524C09" w:rsidRPr="002248ED" w14:paraId="47BF7A73" w14:textId="77777777" w:rsidTr="00797159">
        <w:tc>
          <w:tcPr>
            <w:tcW w:w="1294" w:type="dxa"/>
            <w:tcPrChange w:id="1182" w:author="blake grills" w:date="2020-03-18T19:15:00Z">
              <w:tcPr>
                <w:tcW w:w="910" w:type="dxa"/>
              </w:tcPr>
            </w:tcPrChange>
          </w:tcPr>
          <w:p w14:paraId="0362DC98" w14:textId="31FDA2F6" w:rsidR="00524C09" w:rsidRPr="002248ED" w:rsidRDefault="00582B25">
            <w:pPr>
              <w:rPr>
                <w:rFonts w:cs="Times New Roman"/>
                <w:szCs w:val="24"/>
              </w:rPr>
              <w:pPrChange w:id="1183" w:author="Michael Decker" w:date="2020-03-18T19:15:00Z">
                <w:pPr>
                  <w:jc w:val="center"/>
                </w:pPr>
              </w:pPrChange>
            </w:pPr>
            <w:r w:rsidRPr="002248ED">
              <w:rPr>
                <w:rFonts w:cs="Times New Roman"/>
                <w:szCs w:val="24"/>
              </w:rPr>
              <w:t>0</w:t>
            </w:r>
          </w:p>
        </w:tc>
        <w:tc>
          <w:tcPr>
            <w:tcW w:w="1295" w:type="dxa"/>
            <w:tcPrChange w:id="1184" w:author="blake grills" w:date="2020-03-18T19:15:00Z">
              <w:tcPr>
                <w:tcW w:w="909" w:type="dxa"/>
              </w:tcPr>
            </w:tcPrChange>
          </w:tcPr>
          <w:p w14:paraId="02B56FB1" w14:textId="546496E5" w:rsidR="00524C09" w:rsidRPr="002248ED" w:rsidRDefault="00582B25">
            <w:pPr>
              <w:rPr>
                <w:rFonts w:cs="Times New Roman"/>
                <w:szCs w:val="24"/>
              </w:rPr>
              <w:pPrChange w:id="1185" w:author="Michael Decker" w:date="2020-03-18T19:15:00Z">
                <w:pPr>
                  <w:jc w:val="center"/>
                </w:pPr>
              </w:pPrChange>
            </w:pPr>
            <w:r w:rsidRPr="002248ED">
              <w:rPr>
                <w:rFonts w:cs="Times New Roman"/>
                <w:szCs w:val="24"/>
              </w:rPr>
              <w:t>0</w:t>
            </w:r>
          </w:p>
        </w:tc>
        <w:tc>
          <w:tcPr>
            <w:tcW w:w="935" w:type="dxa"/>
            <w:tcPrChange w:id="1186" w:author="blake grills" w:date="2020-03-18T19:15:00Z">
              <w:tcPr>
                <w:tcW w:w="1056" w:type="dxa"/>
              </w:tcPr>
            </w:tcPrChange>
          </w:tcPr>
          <w:p w14:paraId="058A7CD2" w14:textId="2B115E8A" w:rsidR="00524C09" w:rsidRPr="002248ED" w:rsidRDefault="00582B25">
            <w:pPr>
              <w:rPr>
                <w:rFonts w:cs="Times New Roman"/>
                <w:szCs w:val="24"/>
              </w:rPr>
              <w:pPrChange w:id="1187" w:author="Michael Decker" w:date="2020-03-18T19:15:00Z">
                <w:pPr>
                  <w:jc w:val="center"/>
                </w:pPr>
              </w:pPrChange>
            </w:pPr>
            <w:r w:rsidRPr="002248ED">
              <w:rPr>
                <w:rFonts w:cs="Times New Roman"/>
                <w:szCs w:val="24"/>
              </w:rPr>
              <w:t>0</w:t>
            </w:r>
          </w:p>
        </w:tc>
        <w:tc>
          <w:tcPr>
            <w:tcW w:w="936" w:type="dxa"/>
            <w:tcPrChange w:id="1188" w:author="blake grills" w:date="2020-03-18T19:15:00Z">
              <w:tcPr>
                <w:tcW w:w="301" w:type="dxa"/>
              </w:tcPr>
            </w:tcPrChange>
          </w:tcPr>
          <w:p w14:paraId="2CE33B84" w14:textId="0F9A3C8B" w:rsidR="00524C09" w:rsidRPr="002248ED" w:rsidRDefault="00582B25">
            <w:pPr>
              <w:rPr>
                <w:rFonts w:cs="Times New Roman"/>
                <w:szCs w:val="24"/>
              </w:rPr>
              <w:pPrChange w:id="1189" w:author="Michael Decker" w:date="2020-03-18T19:15:00Z">
                <w:pPr>
                  <w:jc w:val="center"/>
                </w:pPr>
              </w:pPrChange>
            </w:pPr>
            <w:r w:rsidRPr="002248ED">
              <w:rPr>
                <w:rFonts w:cs="Times New Roman"/>
                <w:szCs w:val="24"/>
              </w:rPr>
              <w:t>0</w:t>
            </w:r>
          </w:p>
        </w:tc>
        <w:tc>
          <w:tcPr>
            <w:tcW w:w="1295" w:type="dxa"/>
            <w:tcPrChange w:id="1190" w:author="blake grills" w:date="2020-03-18T19:15:00Z">
              <w:tcPr>
                <w:tcW w:w="909" w:type="dxa"/>
              </w:tcPr>
            </w:tcPrChange>
          </w:tcPr>
          <w:p w14:paraId="246EFC68" w14:textId="38CC45B0" w:rsidR="00524C09" w:rsidRPr="002248ED" w:rsidRDefault="00582B25">
            <w:pPr>
              <w:rPr>
                <w:rFonts w:cs="Times New Roman"/>
                <w:szCs w:val="24"/>
              </w:rPr>
              <w:pPrChange w:id="1191" w:author="Michael Decker" w:date="2020-03-18T19:15:00Z">
                <w:pPr>
                  <w:jc w:val="center"/>
                </w:pPr>
              </w:pPrChange>
            </w:pPr>
            <w:r w:rsidRPr="002248ED">
              <w:rPr>
                <w:rFonts w:cs="Times New Roman"/>
                <w:szCs w:val="24"/>
              </w:rPr>
              <w:t>0</w:t>
            </w:r>
          </w:p>
        </w:tc>
        <w:tc>
          <w:tcPr>
            <w:tcW w:w="1295" w:type="dxa"/>
            <w:tcPrChange w:id="1192" w:author="blake grills" w:date="2020-03-18T19:15:00Z">
              <w:tcPr>
                <w:tcW w:w="909" w:type="dxa"/>
              </w:tcPr>
            </w:tcPrChange>
          </w:tcPr>
          <w:p w14:paraId="50D5D49F" w14:textId="3CC05010" w:rsidR="00524C09" w:rsidRPr="002248ED" w:rsidRDefault="00582B25">
            <w:pPr>
              <w:rPr>
                <w:rFonts w:cs="Times New Roman"/>
                <w:szCs w:val="24"/>
              </w:rPr>
              <w:pPrChange w:id="1193" w:author="Michael Decker" w:date="2020-03-18T19:15:00Z">
                <w:pPr>
                  <w:jc w:val="center"/>
                </w:pPr>
              </w:pPrChange>
            </w:pPr>
            <w:r w:rsidRPr="002248ED">
              <w:rPr>
                <w:rFonts w:cs="Times New Roman"/>
                <w:szCs w:val="24"/>
              </w:rPr>
              <w:t>0</w:t>
            </w:r>
          </w:p>
        </w:tc>
        <w:tc>
          <w:tcPr>
            <w:tcW w:w="1295" w:type="dxa"/>
            <w:tcPrChange w:id="1194" w:author="blake grills" w:date="2020-03-18T19:15:00Z">
              <w:tcPr>
                <w:tcW w:w="909" w:type="dxa"/>
              </w:tcPr>
            </w:tcPrChange>
          </w:tcPr>
          <w:p w14:paraId="364AA7C0" w14:textId="7D8E8FE0" w:rsidR="00524C09" w:rsidRPr="002248ED" w:rsidRDefault="00582B25">
            <w:pPr>
              <w:rPr>
                <w:rFonts w:cs="Times New Roman"/>
                <w:szCs w:val="24"/>
              </w:rPr>
              <w:pPrChange w:id="1195" w:author="Michael Decker" w:date="2020-03-18T19:15:00Z">
                <w:pPr>
                  <w:jc w:val="center"/>
                </w:pPr>
              </w:pPrChange>
            </w:pPr>
            <w:r w:rsidRPr="002248ED">
              <w:rPr>
                <w:rFonts w:cs="Times New Roman"/>
                <w:i/>
                <w:iCs/>
                <w:szCs w:val="24"/>
              </w:rPr>
              <w:t>0.5625</w:t>
            </w:r>
          </w:p>
        </w:tc>
        <w:tc>
          <w:tcPr>
            <w:tcW w:w="1295" w:type="dxa"/>
            <w:tcPrChange w:id="1196" w:author="blake grills" w:date="2020-03-18T19:15:00Z">
              <w:tcPr>
                <w:tcW w:w="909" w:type="dxa"/>
              </w:tcPr>
            </w:tcPrChange>
          </w:tcPr>
          <w:p w14:paraId="69123395" w14:textId="44F9C326" w:rsidR="00524C09" w:rsidRPr="002248ED" w:rsidRDefault="00582B25">
            <w:pPr>
              <w:rPr>
                <w:rFonts w:cs="Times New Roman"/>
                <w:szCs w:val="24"/>
              </w:rPr>
              <w:pPrChange w:id="1197" w:author="Michael Decker" w:date="2020-03-18T19:15:00Z">
                <w:pPr>
                  <w:jc w:val="center"/>
                </w:pPr>
              </w:pPrChange>
            </w:pPr>
            <w:r w:rsidRPr="002248ED">
              <w:rPr>
                <w:rFonts w:cs="Times New Roman"/>
                <w:szCs w:val="24"/>
              </w:rPr>
              <w:t>0</w:t>
            </w:r>
          </w:p>
        </w:tc>
        <w:tc>
          <w:tcPr>
            <w:tcW w:w="1295" w:type="dxa"/>
            <w:tcPrChange w:id="1198" w:author="blake grills" w:date="2020-03-18T19:15:00Z">
              <w:tcPr>
                <w:tcW w:w="909" w:type="dxa"/>
              </w:tcPr>
            </w:tcPrChange>
          </w:tcPr>
          <w:p w14:paraId="7A51DC3A" w14:textId="7279C7FA" w:rsidR="00524C09" w:rsidRPr="002248ED" w:rsidRDefault="00582B25">
            <w:pPr>
              <w:rPr>
                <w:rFonts w:cs="Times New Roman"/>
                <w:szCs w:val="24"/>
              </w:rPr>
              <w:pPrChange w:id="1199" w:author="Michael Decker" w:date="2020-03-18T19:15:00Z">
                <w:pPr>
                  <w:jc w:val="center"/>
                </w:pPr>
              </w:pPrChange>
            </w:pPr>
            <w:r w:rsidRPr="002248ED">
              <w:rPr>
                <w:rFonts w:cs="Times New Roman"/>
                <w:szCs w:val="24"/>
              </w:rPr>
              <w:t>0</w:t>
            </w:r>
          </w:p>
        </w:tc>
        <w:tc>
          <w:tcPr>
            <w:tcW w:w="1295" w:type="dxa"/>
            <w:tcPrChange w:id="1200" w:author="blake grills" w:date="2020-03-18T19:15:00Z">
              <w:tcPr>
                <w:tcW w:w="909" w:type="dxa"/>
              </w:tcPr>
            </w:tcPrChange>
          </w:tcPr>
          <w:p w14:paraId="317A9C00" w14:textId="36C9B036" w:rsidR="00524C09" w:rsidRPr="002248ED" w:rsidRDefault="00582B25">
            <w:pPr>
              <w:rPr>
                <w:rFonts w:cs="Times New Roman"/>
                <w:szCs w:val="24"/>
              </w:rPr>
              <w:pPrChange w:id="1201" w:author="Michael Decker" w:date="2020-03-18T19:15:00Z">
                <w:pPr>
                  <w:jc w:val="center"/>
                </w:pPr>
              </w:pPrChange>
            </w:pPr>
            <w:r w:rsidRPr="002248ED">
              <w:rPr>
                <w:rFonts w:cs="Times New Roman"/>
                <w:szCs w:val="24"/>
              </w:rPr>
              <w:t>0</w:t>
            </w:r>
          </w:p>
        </w:tc>
      </w:tr>
      <w:tr w:rsidR="00524C09" w:rsidRPr="002248ED" w14:paraId="3AB64A86" w14:textId="77777777" w:rsidTr="00797159">
        <w:tc>
          <w:tcPr>
            <w:tcW w:w="1294" w:type="dxa"/>
            <w:tcPrChange w:id="1202" w:author="blake grills" w:date="2020-03-18T19:15:00Z">
              <w:tcPr>
                <w:tcW w:w="910" w:type="dxa"/>
              </w:tcPr>
            </w:tcPrChange>
          </w:tcPr>
          <w:p w14:paraId="416BE0C4" w14:textId="53DBB116" w:rsidR="00524C09" w:rsidRPr="002248ED" w:rsidRDefault="00524C09">
            <w:pPr>
              <w:rPr>
                <w:rFonts w:cs="Times New Roman"/>
                <w:b/>
                <w:bCs/>
                <w:szCs w:val="24"/>
              </w:rPr>
              <w:pPrChange w:id="1203" w:author="Michael Decker" w:date="2020-03-18T19:15:00Z">
                <w:pPr>
                  <w:jc w:val="center"/>
                </w:pPr>
              </w:pPrChange>
            </w:pPr>
            <w:r w:rsidRPr="002248ED">
              <w:rPr>
                <w:rFonts w:cs="Times New Roman"/>
                <w:b/>
                <w:bCs/>
                <w:szCs w:val="24"/>
              </w:rPr>
              <w:t>\n</w:t>
            </w:r>
          </w:p>
        </w:tc>
        <w:tc>
          <w:tcPr>
            <w:tcW w:w="1295" w:type="dxa"/>
            <w:tcPrChange w:id="1204" w:author="blake grills" w:date="2020-03-18T19:15:00Z">
              <w:tcPr>
                <w:tcW w:w="909" w:type="dxa"/>
              </w:tcPr>
            </w:tcPrChange>
          </w:tcPr>
          <w:p w14:paraId="629A8748" w14:textId="6D6B4A48" w:rsidR="00524C09" w:rsidRPr="002248ED" w:rsidRDefault="00524C09">
            <w:pPr>
              <w:rPr>
                <w:rFonts w:cs="Times New Roman"/>
                <w:b/>
                <w:bCs/>
                <w:szCs w:val="24"/>
              </w:rPr>
              <w:pPrChange w:id="1205" w:author="Michael Decker" w:date="2020-03-18T19:15:00Z">
                <w:pPr>
                  <w:jc w:val="center"/>
                </w:pPr>
              </w:pPrChange>
            </w:pPr>
            <w:r w:rsidRPr="002248ED">
              <w:rPr>
                <w:rFonts w:cs="Times New Roman"/>
                <w:b/>
                <w:bCs/>
                <w:szCs w:val="24"/>
              </w:rPr>
              <w:t>\f</w:t>
            </w:r>
          </w:p>
        </w:tc>
        <w:tc>
          <w:tcPr>
            <w:tcW w:w="935" w:type="dxa"/>
            <w:tcPrChange w:id="1206" w:author="blake grills" w:date="2020-03-18T19:15:00Z">
              <w:tcPr>
                <w:tcW w:w="1056" w:type="dxa"/>
              </w:tcPr>
            </w:tcPrChange>
          </w:tcPr>
          <w:p w14:paraId="5D44CB51" w14:textId="4DBA0CB1" w:rsidR="00524C09" w:rsidRPr="002248ED" w:rsidRDefault="00524C09">
            <w:pPr>
              <w:rPr>
                <w:rFonts w:cs="Times New Roman"/>
                <w:b/>
                <w:bCs/>
                <w:szCs w:val="24"/>
              </w:rPr>
              <w:pPrChange w:id="1207" w:author="Michael Decker" w:date="2020-03-18T19:15:00Z">
                <w:pPr>
                  <w:jc w:val="center"/>
                </w:pPr>
              </w:pPrChange>
            </w:pPr>
            <w:r w:rsidRPr="002248ED">
              <w:rPr>
                <w:rFonts w:cs="Times New Roman"/>
                <w:b/>
                <w:bCs/>
                <w:szCs w:val="24"/>
              </w:rPr>
              <w:t>\r</w:t>
            </w:r>
          </w:p>
        </w:tc>
        <w:tc>
          <w:tcPr>
            <w:tcW w:w="936" w:type="dxa"/>
            <w:tcPrChange w:id="1208" w:author="blake grills" w:date="2020-03-18T19:15:00Z">
              <w:tcPr>
                <w:tcW w:w="301" w:type="dxa"/>
              </w:tcPr>
            </w:tcPrChange>
          </w:tcPr>
          <w:p w14:paraId="3338CD6D" w14:textId="26252789" w:rsidR="00524C09" w:rsidRPr="002248ED" w:rsidRDefault="00524C09">
            <w:pPr>
              <w:rPr>
                <w:rFonts w:cs="Times New Roman"/>
                <w:b/>
                <w:bCs/>
                <w:szCs w:val="24"/>
              </w:rPr>
              <w:pPrChange w:id="1209" w:author="Michael Decker" w:date="2020-03-18T19:15:00Z">
                <w:pPr>
                  <w:jc w:val="center"/>
                </w:pPr>
              </w:pPrChange>
            </w:pPr>
            <w:r w:rsidRPr="002248ED">
              <w:rPr>
                <w:rFonts w:cs="Times New Roman"/>
                <w:b/>
                <w:bCs/>
                <w:szCs w:val="24"/>
              </w:rPr>
              <w:t>\b</w:t>
            </w:r>
          </w:p>
        </w:tc>
        <w:tc>
          <w:tcPr>
            <w:tcW w:w="1295" w:type="dxa"/>
            <w:tcPrChange w:id="1210" w:author="blake grills" w:date="2020-03-18T19:15:00Z">
              <w:tcPr>
                <w:tcW w:w="909" w:type="dxa"/>
              </w:tcPr>
            </w:tcPrChange>
          </w:tcPr>
          <w:p w14:paraId="252D90C3" w14:textId="646D50AB" w:rsidR="00524C09" w:rsidRPr="002248ED" w:rsidRDefault="00524C09">
            <w:pPr>
              <w:rPr>
                <w:rFonts w:cs="Times New Roman"/>
                <w:b/>
                <w:bCs/>
                <w:szCs w:val="24"/>
              </w:rPr>
              <w:pPrChange w:id="1211" w:author="Michael Decker" w:date="2020-03-18T19:15:00Z">
                <w:pPr>
                  <w:jc w:val="center"/>
                </w:pPr>
              </w:pPrChange>
            </w:pPr>
            <w:r w:rsidRPr="002248ED">
              <w:rPr>
                <w:rFonts w:cs="Times New Roman"/>
                <w:b/>
                <w:bCs/>
                <w:szCs w:val="24"/>
              </w:rPr>
              <w:t>\v</w:t>
            </w:r>
          </w:p>
        </w:tc>
        <w:tc>
          <w:tcPr>
            <w:tcW w:w="1295" w:type="dxa"/>
            <w:tcPrChange w:id="1212" w:author="blake grills" w:date="2020-03-18T19:15:00Z">
              <w:tcPr>
                <w:tcW w:w="909" w:type="dxa"/>
              </w:tcPr>
            </w:tcPrChange>
          </w:tcPr>
          <w:p w14:paraId="60174B3A" w14:textId="715236FF" w:rsidR="00524C09" w:rsidRPr="002248ED" w:rsidRDefault="00524C09">
            <w:pPr>
              <w:rPr>
                <w:rFonts w:cs="Times New Roman"/>
                <w:b/>
                <w:bCs/>
                <w:szCs w:val="24"/>
              </w:rPr>
              <w:pPrChange w:id="1213" w:author="Michael Decker" w:date="2020-03-18T19:15:00Z">
                <w:pPr>
                  <w:jc w:val="center"/>
                </w:pPr>
              </w:pPrChange>
            </w:pPr>
            <w:r w:rsidRPr="002248ED">
              <w:rPr>
                <w:rFonts w:cs="Times New Roman"/>
                <w:b/>
                <w:bCs/>
                <w:szCs w:val="24"/>
              </w:rPr>
              <w:t>\0</w:t>
            </w:r>
          </w:p>
        </w:tc>
        <w:tc>
          <w:tcPr>
            <w:tcW w:w="1295" w:type="dxa"/>
            <w:tcPrChange w:id="1214" w:author="blake grills" w:date="2020-03-18T19:15:00Z">
              <w:tcPr>
                <w:tcW w:w="909" w:type="dxa"/>
              </w:tcPr>
            </w:tcPrChange>
          </w:tcPr>
          <w:p w14:paraId="78ADC75C" w14:textId="6812E0A5" w:rsidR="00524C09" w:rsidRPr="002248ED" w:rsidRDefault="00524C09">
            <w:pPr>
              <w:rPr>
                <w:rFonts w:cs="Times New Roman"/>
                <w:b/>
                <w:bCs/>
                <w:szCs w:val="24"/>
              </w:rPr>
              <w:pPrChange w:id="1215" w:author="Michael Decker" w:date="2020-03-18T19:15:00Z">
                <w:pPr>
                  <w:jc w:val="center"/>
                </w:pPr>
              </w:pPrChange>
            </w:pPr>
            <w:proofErr w:type="spellStart"/>
            <w:r w:rsidRPr="002248ED">
              <w:rPr>
                <w:rFonts w:cs="Times New Roman"/>
                <w:b/>
                <w:bCs/>
                <w:szCs w:val="24"/>
              </w:rPr>
              <w:t>unk</w:t>
            </w:r>
            <w:proofErr w:type="spellEnd"/>
          </w:p>
        </w:tc>
        <w:tc>
          <w:tcPr>
            <w:tcW w:w="1295" w:type="dxa"/>
            <w:tcPrChange w:id="1216" w:author="blake grills" w:date="2020-03-18T19:15:00Z">
              <w:tcPr>
                <w:tcW w:w="909" w:type="dxa"/>
              </w:tcPr>
            </w:tcPrChange>
          </w:tcPr>
          <w:p w14:paraId="3DC605B7" w14:textId="77777777" w:rsidR="00524C09" w:rsidRPr="002248ED" w:rsidRDefault="00524C09">
            <w:pPr>
              <w:rPr>
                <w:rFonts w:cs="Times New Roman"/>
                <w:szCs w:val="24"/>
              </w:rPr>
              <w:pPrChange w:id="1217" w:author="Michael Decker" w:date="2020-03-18T19:15:00Z">
                <w:pPr>
                  <w:jc w:val="center"/>
                </w:pPr>
              </w:pPrChange>
            </w:pPr>
          </w:p>
        </w:tc>
        <w:tc>
          <w:tcPr>
            <w:tcW w:w="1295" w:type="dxa"/>
            <w:tcPrChange w:id="1218" w:author="blake grills" w:date="2020-03-18T19:15:00Z">
              <w:tcPr>
                <w:tcW w:w="909" w:type="dxa"/>
              </w:tcPr>
            </w:tcPrChange>
          </w:tcPr>
          <w:p w14:paraId="70D60988" w14:textId="77777777" w:rsidR="00524C09" w:rsidRPr="002248ED" w:rsidRDefault="00524C09">
            <w:pPr>
              <w:rPr>
                <w:rFonts w:cs="Times New Roman"/>
                <w:szCs w:val="24"/>
              </w:rPr>
              <w:pPrChange w:id="1219" w:author="Michael Decker" w:date="2020-03-18T19:15:00Z">
                <w:pPr>
                  <w:jc w:val="center"/>
                </w:pPr>
              </w:pPrChange>
            </w:pPr>
          </w:p>
        </w:tc>
        <w:tc>
          <w:tcPr>
            <w:tcW w:w="1295" w:type="dxa"/>
            <w:tcPrChange w:id="1220" w:author="blake grills" w:date="2020-03-18T19:15:00Z">
              <w:tcPr>
                <w:tcW w:w="909" w:type="dxa"/>
              </w:tcPr>
            </w:tcPrChange>
          </w:tcPr>
          <w:p w14:paraId="5E388E41" w14:textId="77777777" w:rsidR="00524C09" w:rsidRPr="002248ED" w:rsidRDefault="00524C09">
            <w:pPr>
              <w:rPr>
                <w:rFonts w:cs="Times New Roman"/>
                <w:szCs w:val="24"/>
              </w:rPr>
              <w:pPrChange w:id="1221" w:author="Michael Decker" w:date="2020-03-18T19:15:00Z">
                <w:pPr>
                  <w:jc w:val="center"/>
                </w:pPr>
              </w:pPrChange>
            </w:pPr>
          </w:p>
        </w:tc>
      </w:tr>
      <w:tr w:rsidR="00524C09" w:rsidRPr="002248ED" w14:paraId="30CBBB91" w14:textId="77777777" w:rsidTr="00797159">
        <w:tc>
          <w:tcPr>
            <w:tcW w:w="1294" w:type="dxa"/>
            <w:tcPrChange w:id="1222" w:author="blake grills" w:date="2020-03-18T19:15:00Z">
              <w:tcPr>
                <w:tcW w:w="910" w:type="dxa"/>
              </w:tcPr>
            </w:tcPrChange>
          </w:tcPr>
          <w:p w14:paraId="492CE604" w14:textId="4573AFD6" w:rsidR="00524C09" w:rsidRPr="002248ED" w:rsidRDefault="00582B25">
            <w:pPr>
              <w:rPr>
                <w:rFonts w:cs="Times New Roman"/>
                <w:szCs w:val="24"/>
              </w:rPr>
              <w:pPrChange w:id="1223" w:author="Michael Decker" w:date="2020-03-18T19:15:00Z">
                <w:pPr>
                  <w:jc w:val="center"/>
                </w:pPr>
              </w:pPrChange>
            </w:pPr>
            <w:r w:rsidRPr="002248ED">
              <w:rPr>
                <w:rFonts w:cs="Times New Roman"/>
                <w:i/>
                <w:iCs/>
                <w:szCs w:val="24"/>
              </w:rPr>
              <w:t>0.0208</w:t>
            </w:r>
          </w:p>
        </w:tc>
        <w:tc>
          <w:tcPr>
            <w:tcW w:w="1295" w:type="dxa"/>
            <w:tcPrChange w:id="1224" w:author="blake grills" w:date="2020-03-18T19:15:00Z">
              <w:tcPr>
                <w:tcW w:w="909" w:type="dxa"/>
              </w:tcPr>
            </w:tcPrChange>
          </w:tcPr>
          <w:p w14:paraId="5A80F3F4" w14:textId="61328BFE" w:rsidR="00524C09" w:rsidRPr="002248ED" w:rsidRDefault="00582B25">
            <w:pPr>
              <w:rPr>
                <w:rFonts w:cs="Times New Roman"/>
                <w:szCs w:val="24"/>
              </w:rPr>
              <w:pPrChange w:id="1225" w:author="Michael Decker" w:date="2020-03-18T19:15:00Z">
                <w:pPr>
                  <w:jc w:val="center"/>
                </w:pPr>
              </w:pPrChange>
            </w:pPr>
            <w:r w:rsidRPr="002248ED">
              <w:rPr>
                <w:rFonts w:cs="Times New Roman"/>
                <w:szCs w:val="24"/>
              </w:rPr>
              <w:t>0</w:t>
            </w:r>
          </w:p>
        </w:tc>
        <w:tc>
          <w:tcPr>
            <w:tcW w:w="935" w:type="dxa"/>
            <w:tcPrChange w:id="1226" w:author="blake grills" w:date="2020-03-18T19:15:00Z">
              <w:tcPr>
                <w:tcW w:w="1056" w:type="dxa"/>
              </w:tcPr>
            </w:tcPrChange>
          </w:tcPr>
          <w:p w14:paraId="201BC2F1" w14:textId="6B3186C8" w:rsidR="00524C09" w:rsidRPr="002248ED" w:rsidRDefault="00582B25">
            <w:pPr>
              <w:rPr>
                <w:rFonts w:cs="Times New Roman"/>
                <w:szCs w:val="24"/>
              </w:rPr>
              <w:pPrChange w:id="1227" w:author="Michael Decker" w:date="2020-03-18T19:15:00Z">
                <w:pPr>
                  <w:jc w:val="center"/>
                </w:pPr>
              </w:pPrChange>
            </w:pPr>
            <w:r w:rsidRPr="002248ED">
              <w:rPr>
                <w:rFonts w:cs="Times New Roman"/>
                <w:szCs w:val="24"/>
              </w:rPr>
              <w:t>0</w:t>
            </w:r>
          </w:p>
        </w:tc>
        <w:tc>
          <w:tcPr>
            <w:tcW w:w="936" w:type="dxa"/>
            <w:tcPrChange w:id="1228" w:author="blake grills" w:date="2020-03-18T19:15:00Z">
              <w:tcPr>
                <w:tcW w:w="301" w:type="dxa"/>
              </w:tcPr>
            </w:tcPrChange>
          </w:tcPr>
          <w:p w14:paraId="64124F38" w14:textId="660C9BFE" w:rsidR="00524C09" w:rsidRPr="002248ED" w:rsidRDefault="00582B25">
            <w:pPr>
              <w:rPr>
                <w:rFonts w:cs="Times New Roman"/>
                <w:szCs w:val="24"/>
              </w:rPr>
              <w:pPrChange w:id="1229" w:author="Michael Decker" w:date="2020-03-18T19:15:00Z">
                <w:pPr>
                  <w:jc w:val="center"/>
                </w:pPr>
              </w:pPrChange>
            </w:pPr>
            <w:r w:rsidRPr="002248ED">
              <w:rPr>
                <w:rFonts w:cs="Times New Roman"/>
                <w:szCs w:val="24"/>
              </w:rPr>
              <w:t>0</w:t>
            </w:r>
          </w:p>
        </w:tc>
        <w:tc>
          <w:tcPr>
            <w:tcW w:w="1295" w:type="dxa"/>
            <w:tcPrChange w:id="1230" w:author="blake grills" w:date="2020-03-18T19:15:00Z">
              <w:tcPr>
                <w:tcW w:w="909" w:type="dxa"/>
              </w:tcPr>
            </w:tcPrChange>
          </w:tcPr>
          <w:p w14:paraId="2D7615F9" w14:textId="0CC94A80" w:rsidR="00524C09" w:rsidRPr="002248ED" w:rsidRDefault="00582B25">
            <w:pPr>
              <w:rPr>
                <w:rFonts w:cs="Times New Roman"/>
                <w:szCs w:val="24"/>
              </w:rPr>
              <w:pPrChange w:id="1231" w:author="Michael Decker" w:date="2020-03-18T19:15:00Z">
                <w:pPr>
                  <w:jc w:val="center"/>
                </w:pPr>
              </w:pPrChange>
            </w:pPr>
            <w:r w:rsidRPr="002248ED">
              <w:rPr>
                <w:rFonts w:cs="Times New Roman"/>
                <w:szCs w:val="24"/>
              </w:rPr>
              <w:t>0</w:t>
            </w:r>
          </w:p>
        </w:tc>
        <w:tc>
          <w:tcPr>
            <w:tcW w:w="1295" w:type="dxa"/>
            <w:tcPrChange w:id="1232" w:author="blake grills" w:date="2020-03-18T19:15:00Z">
              <w:tcPr>
                <w:tcW w:w="909" w:type="dxa"/>
              </w:tcPr>
            </w:tcPrChange>
          </w:tcPr>
          <w:p w14:paraId="2635CA40" w14:textId="213BC135" w:rsidR="00524C09" w:rsidRPr="002248ED" w:rsidRDefault="00582B25">
            <w:pPr>
              <w:rPr>
                <w:rFonts w:cs="Times New Roman"/>
                <w:szCs w:val="24"/>
              </w:rPr>
              <w:pPrChange w:id="1233" w:author="Michael Decker" w:date="2020-03-18T19:15:00Z">
                <w:pPr>
                  <w:jc w:val="center"/>
                </w:pPr>
              </w:pPrChange>
            </w:pPr>
            <w:r w:rsidRPr="002248ED">
              <w:rPr>
                <w:rFonts w:cs="Times New Roman"/>
                <w:szCs w:val="24"/>
              </w:rPr>
              <w:t>0</w:t>
            </w:r>
          </w:p>
        </w:tc>
        <w:tc>
          <w:tcPr>
            <w:tcW w:w="1295" w:type="dxa"/>
            <w:tcPrChange w:id="1234" w:author="blake grills" w:date="2020-03-18T19:15:00Z">
              <w:tcPr>
                <w:tcW w:w="909" w:type="dxa"/>
              </w:tcPr>
            </w:tcPrChange>
          </w:tcPr>
          <w:p w14:paraId="789CB617" w14:textId="0C6FC448" w:rsidR="00524C09" w:rsidRPr="002248ED" w:rsidRDefault="00582B25">
            <w:pPr>
              <w:rPr>
                <w:rFonts w:cs="Times New Roman"/>
                <w:szCs w:val="24"/>
              </w:rPr>
              <w:pPrChange w:id="1235" w:author="Michael Decker" w:date="2020-03-18T19:15:00Z">
                <w:pPr>
                  <w:jc w:val="center"/>
                </w:pPr>
              </w:pPrChange>
            </w:pPr>
            <w:r w:rsidRPr="002248ED">
              <w:rPr>
                <w:rFonts w:cs="Times New Roman"/>
                <w:szCs w:val="24"/>
              </w:rPr>
              <w:t>0</w:t>
            </w:r>
          </w:p>
        </w:tc>
        <w:tc>
          <w:tcPr>
            <w:tcW w:w="1295" w:type="dxa"/>
            <w:tcPrChange w:id="1236" w:author="blake grills" w:date="2020-03-18T19:15:00Z">
              <w:tcPr>
                <w:tcW w:w="909" w:type="dxa"/>
              </w:tcPr>
            </w:tcPrChange>
          </w:tcPr>
          <w:p w14:paraId="2F027D14" w14:textId="77777777" w:rsidR="00524C09" w:rsidRPr="002248ED" w:rsidRDefault="00524C09">
            <w:pPr>
              <w:rPr>
                <w:rFonts w:cs="Times New Roman"/>
                <w:szCs w:val="24"/>
              </w:rPr>
              <w:pPrChange w:id="1237" w:author="Michael Decker" w:date="2020-03-18T19:15:00Z">
                <w:pPr>
                  <w:jc w:val="center"/>
                </w:pPr>
              </w:pPrChange>
            </w:pPr>
          </w:p>
        </w:tc>
        <w:tc>
          <w:tcPr>
            <w:tcW w:w="1295" w:type="dxa"/>
            <w:tcPrChange w:id="1238" w:author="blake grills" w:date="2020-03-18T19:15:00Z">
              <w:tcPr>
                <w:tcW w:w="909" w:type="dxa"/>
              </w:tcPr>
            </w:tcPrChange>
          </w:tcPr>
          <w:p w14:paraId="0D853153" w14:textId="77777777" w:rsidR="00524C09" w:rsidRPr="002248ED" w:rsidRDefault="00524C09">
            <w:pPr>
              <w:rPr>
                <w:rFonts w:cs="Times New Roman"/>
                <w:szCs w:val="24"/>
              </w:rPr>
              <w:pPrChange w:id="1239" w:author="Michael Decker" w:date="2020-03-18T19:15:00Z">
                <w:pPr>
                  <w:jc w:val="center"/>
                </w:pPr>
              </w:pPrChange>
            </w:pPr>
          </w:p>
        </w:tc>
        <w:tc>
          <w:tcPr>
            <w:tcW w:w="1295" w:type="dxa"/>
            <w:tcPrChange w:id="1240" w:author="blake grills" w:date="2020-03-18T19:15:00Z">
              <w:tcPr>
                <w:tcW w:w="909" w:type="dxa"/>
              </w:tcPr>
            </w:tcPrChange>
          </w:tcPr>
          <w:p w14:paraId="49C1F473" w14:textId="77777777" w:rsidR="00524C09" w:rsidRPr="002248ED" w:rsidRDefault="00524C09">
            <w:pPr>
              <w:rPr>
                <w:rFonts w:cs="Times New Roman"/>
                <w:szCs w:val="24"/>
              </w:rPr>
              <w:pPrChange w:id="1241" w:author="Michael Decker" w:date="2020-03-18T19:15:00Z">
                <w:pPr>
                  <w:jc w:val="center"/>
                </w:pPr>
              </w:pPrChange>
            </w:pPr>
          </w:p>
        </w:tc>
      </w:tr>
    </w:tbl>
    <w:p w14:paraId="6A6DBB9A" w14:textId="77777777" w:rsidR="00797159" w:rsidRDefault="00797159" w:rsidP="004E5433">
      <w:pPr>
        <w:rPr>
          <w:ins w:id="1242" w:author="blake grills" w:date="2020-03-18T19:14:00Z"/>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ins w:id="1243" w:author="blake grills" w:date="2020-03-18T19:14:00Z"/>
          <w:rFonts w:cs="Times New Roman"/>
          <w:szCs w:val="24"/>
        </w:rPr>
      </w:pPr>
    </w:p>
    <w:p w14:paraId="74052990" w14:textId="44CF2793"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w:t>
      </w:r>
      <w:proofErr w:type="spellStart"/>
      <w:r w:rsidR="009F4424" w:rsidRPr="002248ED">
        <w:rPr>
          <w:rFonts w:cs="Times New Roman"/>
          <w:szCs w:val="24"/>
        </w:rPr>
        <w:t>bayes</w:t>
      </w:r>
      <w:proofErr w:type="spellEnd"/>
      <w:r w:rsidR="009F4424" w:rsidRPr="002248ED">
        <w:rPr>
          <w:rFonts w:cs="Times New Roman"/>
          <w:szCs w:val="24"/>
        </w:rPr>
        <w:t xml:space="preserve">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lastRenderedPageBreak/>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505374" w:rsidR="006D1180" w:rsidRPr="002248ED" w:rsidRDefault="006D1180" w:rsidP="00B45F99">
      <w:pPr>
        <w:pStyle w:val="Caption"/>
        <w:keepNext/>
        <w:jc w:val="center"/>
        <w:rPr>
          <w:rFonts w:cs="Times New Roman"/>
          <w:sz w:val="24"/>
          <w:szCs w:val="24"/>
        </w:rPr>
      </w:pPr>
      <w:bookmarkStart w:id="1244" w:name="_Ref35357782"/>
      <w:bookmarkStart w:id="1245" w:name="_Ref32772875"/>
      <w:bookmarkStart w:id="1246"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ins w:id="1247" w:author="blake grills" w:date="2020-03-20T12:20:00Z">
        <w:r w:rsidR="000137EB">
          <w:rPr>
            <w:rFonts w:cs="Times New Roman"/>
            <w:noProof/>
            <w:sz w:val="24"/>
            <w:szCs w:val="24"/>
          </w:rPr>
          <w:t>12</w:t>
        </w:r>
      </w:ins>
      <w:del w:id="1248" w:author="blake grills" w:date="2020-03-19T14:38:00Z">
        <w:r w:rsidR="00403C1E" w:rsidDel="00B26D4D">
          <w:rPr>
            <w:rFonts w:cs="Times New Roman"/>
            <w:noProof/>
            <w:sz w:val="24"/>
            <w:szCs w:val="24"/>
          </w:rPr>
          <w:delText>9</w:delText>
        </w:r>
      </w:del>
      <w:r w:rsidR="00AB11E8" w:rsidRPr="002248ED">
        <w:rPr>
          <w:rFonts w:cs="Times New Roman"/>
          <w:noProof/>
          <w:sz w:val="24"/>
          <w:szCs w:val="24"/>
        </w:rPr>
        <w:fldChar w:fldCharType="end"/>
      </w:r>
      <w:bookmarkEnd w:id="1244"/>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1245"/>
      <w:bookmarkEnd w:id="124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249" w:name="_Ref32599906"/>
    </w:p>
    <w:bookmarkEnd w:id="1249"/>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1250"/>
      <w:r w:rsidRPr="002248ED">
        <w:rPr>
          <w:rFonts w:cs="Times New Roman"/>
          <w:szCs w:val="24"/>
        </w:rPr>
        <w:t xml:space="preserve">hope to both mitigate </w:t>
      </w:r>
      <w:commentRangeEnd w:id="1250"/>
      <w:r w:rsidR="009A117A">
        <w:rPr>
          <w:rStyle w:val="CommentReference"/>
        </w:rPr>
        <w:commentReference w:id="1250"/>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251" w:name="_Ref33017647"/>
      <w:commentRangeStart w:id="1252"/>
      <w:r w:rsidRPr="002248ED">
        <w:t>External Validity</w:t>
      </w:r>
      <w:bookmarkEnd w:id="1251"/>
      <w:commentRangeEnd w:id="1252"/>
      <w:r w:rsidR="00B94844">
        <w:rPr>
          <w:rStyle w:val="CommentReference"/>
          <w:rFonts w:eastAsiaTheme="minorHAnsi" w:cstheme="minorBidi"/>
          <w:b w:val="0"/>
          <w:bCs w:val="0"/>
          <w:color w:val="auto"/>
        </w:rPr>
        <w:commentReference w:id="1252"/>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1253" w:name="_Ref33018411"/>
      <w:r w:rsidRPr="002248ED">
        <w:t>Internal Validity</w:t>
      </w:r>
      <w:bookmarkEnd w:id="1253"/>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r w:rsidRPr="002248ED">
              <w:rPr>
                <w:rFonts w:cs="Times New Roman"/>
                <w:i/>
                <w:iCs/>
                <w:szCs w:val="24"/>
              </w:rPr>
              <w:t>taxRate</w:t>
            </w:r>
            <w:proofErr w:type="spellEnd"/>
            <w:r w:rsidRPr="002248ED">
              <w:rPr>
                <w:rFonts w:cs="Times New Roman"/>
                <w:i/>
                <w:iCs/>
                <w:szCs w:val="24"/>
              </w:rPr>
              <w:t>;</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254" w:name="_Ref33719271"/>
    </w:p>
    <w:bookmarkEnd w:id="1254"/>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255" w:name="_Ref33719289"/>
    </w:p>
    <w:bookmarkEnd w:id="1255"/>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5A3B0501" w14:textId="77777777" w:rsidR="008178C0" w:rsidRPr="004B145D" w:rsidRDefault="00254445">
      <w:pPr>
        <w:pStyle w:val="Bibliography"/>
        <w:rPr>
          <w:ins w:id="1256" w:author="blake grills" w:date="2020-03-18T20:13:00Z"/>
          <w:rFonts w:cs="Times New Roman"/>
          <w:szCs w:val="24"/>
        </w:rPr>
        <w:pPrChange w:id="1257" w:author="blake grills" w:date="2020-03-18T20:13: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ins w:id="1258" w:author="blake grills" w:date="2020-03-18T20:13:00Z">
        <w:r w:rsidR="008178C0" w:rsidRPr="008178C0">
          <w:rPr>
            <w:rFonts w:cs="Times New Roman"/>
            <w:smallCaps/>
            <w:szCs w:val="24"/>
          </w:rPr>
          <w:t>Abid, N.J., Dragan, N., Collard, M.L., and Maletic, J.I.</w:t>
        </w:r>
        <w:r w:rsidR="008178C0" w:rsidRPr="00EB42AD">
          <w:rPr>
            <w:rFonts w:cs="Times New Roman"/>
            <w:szCs w:val="24"/>
          </w:rPr>
          <w:t xml:space="preserve"> 2015. Using stereotypes in the automatic generation of natural language summaries for C++ methods. </w:t>
        </w:r>
        <w:r w:rsidR="008178C0" w:rsidRPr="001834E4">
          <w:rPr>
            <w:rFonts w:cs="Times New Roman"/>
            <w:i/>
            <w:iCs/>
            <w:szCs w:val="24"/>
          </w:rPr>
          <w:t>2015 IEEE International Conference on Software Maintenance and Evolution (ICSME)</w:t>
        </w:r>
        <w:r w:rsidR="008178C0" w:rsidRPr="004B145D">
          <w:rPr>
            <w:rFonts w:cs="Times New Roman"/>
            <w:szCs w:val="24"/>
          </w:rPr>
          <w:t>, IEEE, 561–565.</w:t>
        </w:r>
      </w:ins>
    </w:p>
    <w:p w14:paraId="253BE9EE" w14:textId="77777777" w:rsidR="008178C0" w:rsidRPr="004B145D" w:rsidRDefault="008178C0">
      <w:pPr>
        <w:pStyle w:val="Bibliography"/>
        <w:rPr>
          <w:ins w:id="1259" w:author="blake grills" w:date="2020-03-18T20:13:00Z"/>
          <w:rFonts w:cs="Times New Roman"/>
          <w:szCs w:val="24"/>
        </w:rPr>
        <w:pPrChange w:id="1260" w:author="blake grills" w:date="2020-03-18T20:13:00Z">
          <w:pPr>
            <w:widowControl w:val="0"/>
            <w:autoSpaceDE w:val="0"/>
            <w:autoSpaceDN w:val="0"/>
            <w:adjustRightInd w:val="0"/>
            <w:spacing w:after="0" w:line="240" w:lineRule="auto"/>
          </w:pPr>
        </w:pPrChange>
      </w:pPr>
      <w:ins w:id="1261" w:author="blake grills" w:date="2020-03-18T20:13:00Z">
        <w:r w:rsidRPr="004B145D">
          <w:rPr>
            <w:rFonts w:cs="Times New Roman"/>
            <w:smallCaps/>
            <w:szCs w:val="24"/>
          </w:rPr>
          <w:t>Bacchelli, A., D’Ambros, M., and Lanza, M.</w:t>
        </w:r>
        <w:r w:rsidRPr="004B145D">
          <w:rPr>
            <w:rFonts w:cs="Times New Roman"/>
            <w:szCs w:val="24"/>
          </w:rPr>
          <w:t xml:space="preserve"> 2010a. Extracting Source Code from E-Mails. </w:t>
        </w:r>
        <w:r w:rsidRPr="004B145D">
          <w:rPr>
            <w:rFonts w:cs="Times New Roman"/>
            <w:i/>
            <w:iCs/>
            <w:szCs w:val="24"/>
          </w:rPr>
          <w:t>2010 IEEE 18th International Conference on Program Comprehension</w:t>
        </w:r>
        <w:r w:rsidRPr="004B145D">
          <w:rPr>
            <w:rFonts w:cs="Times New Roman"/>
            <w:szCs w:val="24"/>
          </w:rPr>
          <w:t>, IEEE, 24–33.</w:t>
        </w:r>
      </w:ins>
    </w:p>
    <w:p w14:paraId="068A1EE4" w14:textId="77777777" w:rsidR="008178C0" w:rsidRPr="0023523B" w:rsidRDefault="008178C0">
      <w:pPr>
        <w:pStyle w:val="Bibliography"/>
        <w:rPr>
          <w:ins w:id="1262" w:author="blake grills" w:date="2020-03-18T20:13:00Z"/>
          <w:rFonts w:cs="Times New Roman"/>
          <w:szCs w:val="24"/>
        </w:rPr>
        <w:pPrChange w:id="1263" w:author="blake grills" w:date="2020-03-18T20:13:00Z">
          <w:pPr>
            <w:widowControl w:val="0"/>
            <w:autoSpaceDE w:val="0"/>
            <w:autoSpaceDN w:val="0"/>
            <w:adjustRightInd w:val="0"/>
            <w:spacing w:after="0" w:line="240" w:lineRule="auto"/>
          </w:pPr>
        </w:pPrChange>
      </w:pPr>
      <w:ins w:id="1264" w:author="blake grills" w:date="2020-03-18T20:13:00Z">
        <w:r w:rsidRPr="00520C41">
          <w:rPr>
            <w:rFonts w:cs="Times New Roman"/>
            <w:smallCaps/>
            <w:szCs w:val="24"/>
          </w:rPr>
          <w:t>Bacchelli, A., Lanza, M., and Robbes, R.</w:t>
        </w:r>
        <w:r w:rsidRPr="00520C41">
          <w:rPr>
            <w:rFonts w:cs="Times New Roman"/>
            <w:szCs w:val="24"/>
          </w:rPr>
          <w:t xml:space="preserve"> 2010b. Linking e-mails and source code artifacts. </w:t>
        </w:r>
        <w:r w:rsidRPr="00520C41">
          <w:rPr>
            <w:rFonts w:cs="Times New Roman"/>
            <w:i/>
            <w:iCs/>
            <w:szCs w:val="24"/>
          </w:rPr>
          <w:t>Proceedings of the 32nd ACM/IEEE International Conference on Software Engineering - IC</w:t>
        </w:r>
        <w:r w:rsidRPr="0023523B">
          <w:rPr>
            <w:rFonts w:cs="Times New Roman"/>
            <w:i/>
            <w:iCs/>
            <w:szCs w:val="24"/>
          </w:rPr>
          <w:t>SE ’10</w:t>
        </w:r>
        <w:r w:rsidRPr="0023523B">
          <w:rPr>
            <w:rFonts w:cs="Times New Roman"/>
            <w:szCs w:val="24"/>
          </w:rPr>
          <w:t>, ACM Press, 375.</w:t>
        </w:r>
      </w:ins>
    </w:p>
    <w:p w14:paraId="7BCFB29E" w14:textId="77777777" w:rsidR="008178C0" w:rsidRPr="00403C1E" w:rsidRDefault="008178C0">
      <w:pPr>
        <w:pStyle w:val="Bibliography"/>
        <w:rPr>
          <w:ins w:id="1265" w:author="blake grills" w:date="2020-03-18T20:13:00Z"/>
          <w:rFonts w:cs="Times New Roman"/>
          <w:szCs w:val="24"/>
        </w:rPr>
        <w:pPrChange w:id="1266" w:author="blake grills" w:date="2020-03-18T20:13:00Z">
          <w:pPr>
            <w:widowControl w:val="0"/>
            <w:autoSpaceDE w:val="0"/>
            <w:autoSpaceDN w:val="0"/>
            <w:adjustRightInd w:val="0"/>
            <w:spacing w:after="0" w:line="240" w:lineRule="auto"/>
          </w:pPr>
        </w:pPrChange>
      </w:pPr>
      <w:ins w:id="1267" w:author="blake grills" w:date="2020-03-18T20:13:00Z">
        <w:r w:rsidRPr="0023523B">
          <w:rPr>
            <w:rFonts w:cs="Times New Roman"/>
            <w:smallCaps/>
            <w:szCs w:val="24"/>
          </w:rPr>
          <w:t>Borstler, J. and Paech, B.</w:t>
        </w:r>
        <w:r w:rsidRPr="0023523B">
          <w:rPr>
            <w:rFonts w:cs="Times New Roman"/>
            <w:szCs w:val="24"/>
          </w:rPr>
          <w:t xml:space="preserve"> 2016. The Role of Method Chains and Comments in Software Readability and Comprehension—An Experiment. </w:t>
        </w:r>
        <w:r w:rsidRPr="0023523B">
          <w:rPr>
            <w:rFonts w:cs="Times New Roman"/>
            <w:i/>
            <w:iCs/>
            <w:szCs w:val="24"/>
          </w:rPr>
          <w:t>IEEE Transactions on Software Engineering</w:t>
        </w:r>
        <w:r w:rsidRPr="008E63A8">
          <w:rPr>
            <w:rFonts w:cs="Times New Roman"/>
            <w:szCs w:val="24"/>
          </w:rPr>
          <w:t xml:space="preserve"> </w:t>
        </w:r>
        <w:r w:rsidRPr="00403C1E">
          <w:rPr>
            <w:rFonts w:cs="Times New Roman"/>
            <w:i/>
            <w:iCs/>
            <w:szCs w:val="24"/>
          </w:rPr>
          <w:t>42</w:t>
        </w:r>
        <w:r w:rsidRPr="00403C1E">
          <w:rPr>
            <w:rFonts w:cs="Times New Roman"/>
            <w:szCs w:val="24"/>
          </w:rPr>
          <w:t>, 9, 886–898.</w:t>
        </w:r>
      </w:ins>
    </w:p>
    <w:p w14:paraId="6A045487" w14:textId="77777777" w:rsidR="008178C0" w:rsidRPr="008178C0" w:rsidRDefault="008178C0">
      <w:pPr>
        <w:pStyle w:val="Bibliography"/>
        <w:rPr>
          <w:ins w:id="1268" w:author="blake grills" w:date="2020-03-18T20:13:00Z"/>
          <w:rFonts w:cs="Times New Roman"/>
          <w:szCs w:val="24"/>
        </w:rPr>
        <w:pPrChange w:id="1269" w:author="blake grills" w:date="2020-03-18T20:13:00Z">
          <w:pPr>
            <w:widowControl w:val="0"/>
            <w:autoSpaceDE w:val="0"/>
            <w:autoSpaceDN w:val="0"/>
            <w:adjustRightInd w:val="0"/>
            <w:spacing w:after="0" w:line="240" w:lineRule="auto"/>
          </w:pPr>
        </w:pPrChange>
      </w:pPr>
      <w:ins w:id="1270" w:author="blake grills" w:date="2020-03-18T20:13:00Z">
        <w:r w:rsidRPr="00974013">
          <w:rPr>
            <w:rFonts w:cs="Times New Roman"/>
            <w:smallCaps/>
            <w:szCs w:val="24"/>
          </w:rPr>
          <w:t>Chen, H., Huang, Y., Liu, Z., Chen, X., Zhou,</w:t>
        </w:r>
        <w:r w:rsidRPr="008178C0">
          <w:rPr>
            <w:rFonts w:cs="Times New Roman"/>
            <w:smallCaps/>
            <w:szCs w:val="24"/>
          </w:rPr>
          <w:t xml:space="preserve"> F., and Luo, X.</w:t>
        </w:r>
        <w:r w:rsidRPr="008178C0">
          <w:rPr>
            <w:rFonts w:cs="Times New Roman"/>
            <w:szCs w:val="24"/>
          </w:rPr>
          <w:t xml:space="preserve"> 2019. Automatically detecting the scopes of source code comments. </w:t>
        </w:r>
        <w:r w:rsidRPr="008178C0">
          <w:rPr>
            <w:rFonts w:cs="Times New Roman"/>
            <w:i/>
            <w:iCs/>
            <w:szCs w:val="24"/>
          </w:rPr>
          <w:t>Journal of Systems and Software</w:t>
        </w:r>
        <w:r w:rsidRPr="008178C0">
          <w:rPr>
            <w:rFonts w:cs="Times New Roman"/>
            <w:szCs w:val="24"/>
          </w:rPr>
          <w:t xml:space="preserve"> </w:t>
        </w:r>
        <w:r w:rsidRPr="008178C0">
          <w:rPr>
            <w:rFonts w:cs="Times New Roman"/>
            <w:i/>
            <w:iCs/>
            <w:szCs w:val="24"/>
          </w:rPr>
          <w:t>153</w:t>
        </w:r>
        <w:r w:rsidRPr="008178C0">
          <w:rPr>
            <w:rFonts w:cs="Times New Roman"/>
            <w:szCs w:val="24"/>
          </w:rPr>
          <w:t>, 45–63.</w:t>
        </w:r>
      </w:ins>
    </w:p>
    <w:p w14:paraId="432BA612" w14:textId="77777777" w:rsidR="008178C0" w:rsidRPr="008178C0" w:rsidRDefault="008178C0">
      <w:pPr>
        <w:pStyle w:val="Bibliography"/>
        <w:rPr>
          <w:ins w:id="1271" w:author="blake grills" w:date="2020-03-18T20:13:00Z"/>
          <w:rFonts w:cs="Times New Roman"/>
          <w:szCs w:val="24"/>
        </w:rPr>
        <w:pPrChange w:id="1272" w:author="blake grills" w:date="2020-03-18T20:13:00Z">
          <w:pPr>
            <w:widowControl w:val="0"/>
            <w:autoSpaceDE w:val="0"/>
            <w:autoSpaceDN w:val="0"/>
            <w:adjustRightInd w:val="0"/>
            <w:spacing w:after="0" w:line="240" w:lineRule="auto"/>
          </w:pPr>
        </w:pPrChange>
      </w:pPr>
      <w:ins w:id="1273" w:author="blake grills" w:date="2020-03-18T20:13:00Z">
        <w:r w:rsidRPr="008178C0">
          <w:rPr>
            <w:rFonts w:cs="Times New Roman"/>
            <w:smallCaps/>
            <w:szCs w:val="24"/>
          </w:rPr>
          <w:t>Collard, M.L. and Maletic, J.I.</w:t>
        </w:r>
        <w:r w:rsidRPr="008178C0">
          <w:rPr>
            <w:rFonts w:cs="Times New Roman"/>
            <w:szCs w:val="24"/>
          </w:rPr>
          <w:t xml:space="preserve"> srcML. </w:t>
        </w:r>
        <w:r w:rsidRPr="008178C0">
          <w:rPr>
            <w:rFonts w:cs="Times New Roman"/>
            <w:i/>
            <w:iCs/>
            <w:szCs w:val="24"/>
          </w:rPr>
          <w:t>srcML</w:t>
        </w:r>
        <w:r w:rsidRPr="008178C0">
          <w:rPr>
            <w:rFonts w:cs="Times New Roman"/>
            <w:szCs w:val="24"/>
          </w:rPr>
          <w:t>.</w:t>
        </w:r>
      </w:ins>
    </w:p>
    <w:p w14:paraId="7C8ED102" w14:textId="77777777" w:rsidR="008178C0" w:rsidRPr="008178C0" w:rsidRDefault="008178C0">
      <w:pPr>
        <w:pStyle w:val="Bibliography"/>
        <w:rPr>
          <w:ins w:id="1274" w:author="blake grills" w:date="2020-03-18T20:13:00Z"/>
          <w:rFonts w:cs="Times New Roman"/>
          <w:szCs w:val="24"/>
        </w:rPr>
        <w:pPrChange w:id="1275" w:author="blake grills" w:date="2020-03-18T20:13:00Z">
          <w:pPr>
            <w:widowControl w:val="0"/>
            <w:autoSpaceDE w:val="0"/>
            <w:autoSpaceDN w:val="0"/>
            <w:adjustRightInd w:val="0"/>
            <w:spacing w:after="0" w:line="240" w:lineRule="auto"/>
          </w:pPr>
        </w:pPrChange>
      </w:pPr>
      <w:ins w:id="1276" w:author="blake grills" w:date="2020-03-18T20:13:00Z">
        <w:r w:rsidRPr="008178C0">
          <w:rPr>
            <w:rFonts w:cs="Times New Roman"/>
            <w:smallCaps/>
            <w:szCs w:val="24"/>
          </w:rPr>
          <w:t>Cortes-Coy, L.F., Linares-Vasquez, M., Aponte, J., and Poshyvanyk, D.</w:t>
        </w:r>
        <w:r w:rsidRPr="008178C0">
          <w:rPr>
            <w:rFonts w:cs="Times New Roman"/>
            <w:szCs w:val="24"/>
          </w:rPr>
          <w:t xml:space="preserve"> 2014. On Automatically Generating Commit Messages via Summarization of Source Code Changes. </w:t>
        </w:r>
        <w:r w:rsidRPr="008178C0">
          <w:rPr>
            <w:rFonts w:cs="Times New Roman"/>
            <w:i/>
            <w:iCs/>
            <w:szCs w:val="24"/>
          </w:rPr>
          <w:t>2014 IEEE 14th International Working Conference on Source Code Analysis and Manipulation</w:t>
        </w:r>
        <w:r w:rsidRPr="008178C0">
          <w:rPr>
            <w:rFonts w:cs="Times New Roman"/>
            <w:szCs w:val="24"/>
          </w:rPr>
          <w:t>, IEEE, 275–284.</w:t>
        </w:r>
      </w:ins>
    </w:p>
    <w:p w14:paraId="0DF53D14" w14:textId="77777777" w:rsidR="008178C0" w:rsidRPr="008178C0" w:rsidRDefault="008178C0">
      <w:pPr>
        <w:pStyle w:val="Bibliography"/>
        <w:rPr>
          <w:ins w:id="1277" w:author="blake grills" w:date="2020-03-18T20:13:00Z"/>
          <w:rFonts w:cs="Times New Roman"/>
          <w:szCs w:val="24"/>
        </w:rPr>
        <w:pPrChange w:id="1278" w:author="blake grills" w:date="2020-03-18T20:13:00Z">
          <w:pPr>
            <w:widowControl w:val="0"/>
            <w:autoSpaceDE w:val="0"/>
            <w:autoSpaceDN w:val="0"/>
            <w:adjustRightInd w:val="0"/>
            <w:spacing w:after="0" w:line="240" w:lineRule="auto"/>
          </w:pPr>
        </w:pPrChange>
      </w:pPr>
      <w:ins w:id="1279" w:author="blake grills" w:date="2020-03-18T20:13:00Z">
        <w:r w:rsidRPr="008178C0">
          <w:rPr>
            <w:rFonts w:cs="Times New Roman"/>
            <w:smallCaps/>
            <w:szCs w:val="24"/>
          </w:rPr>
          <w:t>Détienne, F.</w:t>
        </w:r>
        <w:r w:rsidRPr="008178C0">
          <w:rPr>
            <w:rFonts w:cs="Times New Roman"/>
            <w:szCs w:val="24"/>
          </w:rPr>
          <w:t xml:space="preserve"> 1990. Expert Programming Knowledge: A Schema-based Approach. In: </w:t>
        </w:r>
        <w:r w:rsidRPr="008178C0">
          <w:rPr>
            <w:rFonts w:cs="Times New Roman"/>
            <w:i/>
            <w:iCs/>
            <w:szCs w:val="24"/>
          </w:rPr>
          <w:t>Psychology of Programming</w:t>
        </w:r>
        <w:r w:rsidRPr="008178C0">
          <w:rPr>
            <w:rFonts w:cs="Times New Roman"/>
            <w:szCs w:val="24"/>
          </w:rPr>
          <w:t>. Elsevier, 205–222.</w:t>
        </w:r>
      </w:ins>
    </w:p>
    <w:p w14:paraId="1434EBC7" w14:textId="77777777" w:rsidR="008178C0" w:rsidRPr="008178C0" w:rsidRDefault="008178C0">
      <w:pPr>
        <w:pStyle w:val="Bibliography"/>
        <w:rPr>
          <w:ins w:id="1280" w:author="blake grills" w:date="2020-03-18T20:13:00Z"/>
          <w:rFonts w:cs="Times New Roman"/>
          <w:szCs w:val="24"/>
        </w:rPr>
        <w:pPrChange w:id="1281" w:author="blake grills" w:date="2020-03-18T20:13:00Z">
          <w:pPr>
            <w:widowControl w:val="0"/>
            <w:autoSpaceDE w:val="0"/>
            <w:autoSpaceDN w:val="0"/>
            <w:adjustRightInd w:val="0"/>
            <w:spacing w:after="0" w:line="240" w:lineRule="auto"/>
          </w:pPr>
        </w:pPrChange>
      </w:pPr>
      <w:ins w:id="1282" w:author="blake grills" w:date="2020-03-18T20:13:00Z">
        <w:r w:rsidRPr="008178C0">
          <w:rPr>
            <w:rFonts w:cs="Times New Roman"/>
            <w:smallCaps/>
            <w:szCs w:val="24"/>
          </w:rPr>
          <w:t>Dolfing, H.</w:t>
        </w:r>
        <w:r w:rsidRPr="008178C0">
          <w:rPr>
            <w:rFonts w:cs="Times New Roman"/>
            <w:szCs w:val="24"/>
          </w:rPr>
          <w:t xml:space="preserve"> 2019. Case Study 4: The $440 Million Software Error at Knight Capital. In: </w:t>
        </w:r>
        <w:r w:rsidRPr="008178C0">
          <w:rPr>
            <w:rFonts w:cs="Times New Roman"/>
            <w:i/>
            <w:iCs/>
            <w:szCs w:val="24"/>
          </w:rPr>
          <w:t>The Project Success Model</w:t>
        </w:r>
        <w:r w:rsidRPr="008178C0">
          <w:rPr>
            <w:rFonts w:cs="Times New Roman"/>
            <w:szCs w:val="24"/>
          </w:rPr>
          <w:t>. Amazon.com Services LLC.</w:t>
        </w:r>
      </w:ins>
    </w:p>
    <w:p w14:paraId="4D45FE05" w14:textId="77777777" w:rsidR="008178C0" w:rsidRPr="008178C0" w:rsidRDefault="008178C0">
      <w:pPr>
        <w:pStyle w:val="Bibliography"/>
        <w:rPr>
          <w:ins w:id="1283" w:author="blake grills" w:date="2020-03-18T20:13:00Z"/>
          <w:rFonts w:cs="Times New Roman"/>
          <w:szCs w:val="24"/>
        </w:rPr>
        <w:pPrChange w:id="1284" w:author="blake grills" w:date="2020-03-18T20:13:00Z">
          <w:pPr>
            <w:widowControl w:val="0"/>
            <w:autoSpaceDE w:val="0"/>
            <w:autoSpaceDN w:val="0"/>
            <w:adjustRightInd w:val="0"/>
            <w:spacing w:after="0" w:line="240" w:lineRule="auto"/>
          </w:pPr>
        </w:pPrChange>
      </w:pPr>
      <w:ins w:id="1285" w:author="blake grills" w:date="2020-03-18T20:13:00Z">
        <w:r w:rsidRPr="008178C0">
          <w:rPr>
            <w:rFonts w:cs="Times New Roman"/>
            <w:smallCaps/>
            <w:szCs w:val="24"/>
          </w:rPr>
          <w:t>Flisar, J. and Podgorelec, V.</w:t>
        </w:r>
        <w:r w:rsidRPr="008178C0">
          <w:rPr>
            <w:rFonts w:cs="Times New Roman"/>
            <w:szCs w:val="24"/>
          </w:rPr>
          <w:t xml:space="preserve"> 2019. Identification of Self-Admitted Technical Debt Using Enhanced Feature Selection Based on Word Embedding.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6475–106494.</w:t>
        </w:r>
      </w:ins>
    </w:p>
    <w:p w14:paraId="112EDFA9" w14:textId="77777777" w:rsidR="008178C0" w:rsidRPr="008178C0" w:rsidRDefault="008178C0">
      <w:pPr>
        <w:pStyle w:val="Bibliography"/>
        <w:rPr>
          <w:ins w:id="1286" w:author="blake grills" w:date="2020-03-18T20:13:00Z"/>
          <w:rFonts w:cs="Times New Roman"/>
          <w:szCs w:val="24"/>
        </w:rPr>
        <w:pPrChange w:id="1287" w:author="blake grills" w:date="2020-03-18T20:13:00Z">
          <w:pPr>
            <w:widowControl w:val="0"/>
            <w:autoSpaceDE w:val="0"/>
            <w:autoSpaceDN w:val="0"/>
            <w:adjustRightInd w:val="0"/>
            <w:spacing w:after="0" w:line="240" w:lineRule="auto"/>
          </w:pPr>
        </w:pPrChange>
      </w:pPr>
      <w:ins w:id="1288" w:author="blake grills" w:date="2020-03-18T20:13:00Z">
        <w:r w:rsidRPr="008178C0">
          <w:rPr>
            <w:rFonts w:cs="Times New Roman"/>
            <w:smallCaps/>
            <w:szCs w:val="24"/>
          </w:rPr>
          <w:t>Haiduc, S., Aponte, J., Moreno, L., and Marcus, A.</w:t>
        </w:r>
        <w:r w:rsidRPr="008178C0">
          <w:rPr>
            <w:rFonts w:cs="Times New Roman"/>
            <w:szCs w:val="24"/>
          </w:rPr>
          <w:t xml:space="preserve"> 2010. On the Use of Automated Text Summarization Techniques for Summarizing Source Code. </w:t>
        </w:r>
        <w:r w:rsidRPr="008178C0">
          <w:rPr>
            <w:rFonts w:cs="Times New Roman"/>
            <w:i/>
            <w:iCs/>
            <w:szCs w:val="24"/>
          </w:rPr>
          <w:t>2010 17th Working Conference on Reverse Engineering</w:t>
        </w:r>
        <w:r w:rsidRPr="008178C0">
          <w:rPr>
            <w:rFonts w:cs="Times New Roman"/>
            <w:szCs w:val="24"/>
          </w:rPr>
          <w:t>, IEEE, 35–44.</w:t>
        </w:r>
      </w:ins>
    </w:p>
    <w:p w14:paraId="4E4701B4" w14:textId="77777777" w:rsidR="008178C0" w:rsidRPr="008178C0" w:rsidRDefault="008178C0">
      <w:pPr>
        <w:pStyle w:val="Bibliography"/>
        <w:rPr>
          <w:ins w:id="1289" w:author="blake grills" w:date="2020-03-18T20:13:00Z"/>
          <w:rFonts w:cs="Times New Roman"/>
          <w:szCs w:val="24"/>
        </w:rPr>
        <w:pPrChange w:id="1290" w:author="blake grills" w:date="2020-03-18T20:13:00Z">
          <w:pPr>
            <w:widowControl w:val="0"/>
            <w:autoSpaceDE w:val="0"/>
            <w:autoSpaceDN w:val="0"/>
            <w:adjustRightInd w:val="0"/>
            <w:spacing w:after="0" w:line="240" w:lineRule="auto"/>
          </w:pPr>
        </w:pPrChange>
      </w:pPr>
      <w:ins w:id="1291" w:author="blake grills" w:date="2020-03-18T20:13:00Z">
        <w:r w:rsidRPr="008178C0">
          <w:rPr>
            <w:rFonts w:cs="Times New Roman"/>
            <w:smallCaps/>
            <w:szCs w:val="24"/>
          </w:rPr>
          <w:t>Kohavi, R.</w:t>
        </w:r>
        <w:r w:rsidRPr="008178C0">
          <w:rPr>
            <w:rFonts w:cs="Times New Roman"/>
            <w:szCs w:val="24"/>
          </w:rPr>
          <w:t xml:space="preserve"> A Study of Cross-Validation and Bootstrap for Accuracy Estimation and Model Selection. </w:t>
        </w:r>
        <w:r w:rsidRPr="008178C0">
          <w:rPr>
            <w:rFonts w:cs="Times New Roman"/>
            <w:i/>
            <w:iCs/>
            <w:szCs w:val="24"/>
          </w:rPr>
          <w:t>IJACAI ’95</w:t>
        </w:r>
        <w:r w:rsidRPr="008178C0">
          <w:rPr>
            <w:rFonts w:cs="Times New Roman"/>
            <w:szCs w:val="24"/>
          </w:rPr>
          <w:t>, 7.</w:t>
        </w:r>
      </w:ins>
    </w:p>
    <w:p w14:paraId="15192FC8" w14:textId="77777777" w:rsidR="008178C0" w:rsidRPr="008178C0" w:rsidRDefault="008178C0">
      <w:pPr>
        <w:pStyle w:val="Bibliography"/>
        <w:rPr>
          <w:ins w:id="1292" w:author="blake grills" w:date="2020-03-18T20:13:00Z"/>
          <w:rFonts w:cs="Times New Roman"/>
          <w:szCs w:val="24"/>
        </w:rPr>
        <w:pPrChange w:id="1293" w:author="blake grills" w:date="2020-03-18T20:13:00Z">
          <w:pPr>
            <w:widowControl w:val="0"/>
            <w:autoSpaceDE w:val="0"/>
            <w:autoSpaceDN w:val="0"/>
            <w:adjustRightInd w:val="0"/>
            <w:spacing w:after="0" w:line="240" w:lineRule="auto"/>
          </w:pPr>
        </w:pPrChange>
      </w:pPr>
      <w:ins w:id="1294" w:author="blake grills" w:date="2020-03-18T20:13:00Z">
        <w:r w:rsidRPr="008178C0">
          <w:rPr>
            <w:rFonts w:cs="Times New Roman"/>
            <w:smallCaps/>
            <w:szCs w:val="24"/>
          </w:rPr>
          <w:t>Linares-Vasquez, M., Cortes-Coy, L.F., Aponte, J., and Poshyvanyk, D.</w:t>
        </w:r>
        <w:r w:rsidRPr="008178C0">
          <w:rPr>
            <w:rFonts w:cs="Times New Roman"/>
            <w:szCs w:val="24"/>
          </w:rPr>
          <w:t xml:space="preserve"> 2015. ChangeScribe: A Tool for Automatically Generating Commit Messages. </w:t>
        </w:r>
        <w:r w:rsidRPr="008178C0">
          <w:rPr>
            <w:rFonts w:cs="Times New Roman"/>
            <w:i/>
            <w:iCs/>
            <w:szCs w:val="24"/>
          </w:rPr>
          <w:t>2015 IEEE/ACM 37th IEEE International Conference on Software Engineering</w:t>
        </w:r>
        <w:r w:rsidRPr="008178C0">
          <w:rPr>
            <w:rFonts w:cs="Times New Roman"/>
            <w:szCs w:val="24"/>
          </w:rPr>
          <w:t>, IEEE, 709–712.</w:t>
        </w:r>
      </w:ins>
    </w:p>
    <w:p w14:paraId="024AD9E3" w14:textId="77777777" w:rsidR="008178C0" w:rsidRPr="008178C0" w:rsidRDefault="008178C0">
      <w:pPr>
        <w:pStyle w:val="Bibliography"/>
        <w:rPr>
          <w:ins w:id="1295" w:author="blake grills" w:date="2020-03-18T20:13:00Z"/>
          <w:rFonts w:cs="Times New Roman"/>
          <w:szCs w:val="24"/>
        </w:rPr>
        <w:pPrChange w:id="1296" w:author="blake grills" w:date="2020-03-18T20:13:00Z">
          <w:pPr>
            <w:widowControl w:val="0"/>
            <w:autoSpaceDE w:val="0"/>
            <w:autoSpaceDN w:val="0"/>
            <w:adjustRightInd w:val="0"/>
            <w:spacing w:after="0" w:line="240" w:lineRule="auto"/>
          </w:pPr>
        </w:pPrChange>
      </w:pPr>
      <w:ins w:id="1297" w:author="blake grills" w:date="2020-03-18T20:13:00Z">
        <w:r w:rsidRPr="008178C0">
          <w:rPr>
            <w:rFonts w:cs="Times New Roman"/>
            <w:smallCaps/>
            <w:szCs w:val="24"/>
          </w:rPr>
          <w:lastRenderedPageBreak/>
          <w:t>Liu, M., Lang, B., and Gu, Z.</w:t>
        </w:r>
        <w:r w:rsidRPr="008178C0">
          <w:rPr>
            <w:rFonts w:cs="Times New Roman"/>
            <w:szCs w:val="24"/>
          </w:rPr>
          <w:t xml:space="preserve"> Calculating Semantic Similarity between Academic Articles using Topic Event and Ontology. 21.</w:t>
        </w:r>
      </w:ins>
    </w:p>
    <w:p w14:paraId="0C957EDC" w14:textId="77777777" w:rsidR="008178C0" w:rsidRPr="008178C0" w:rsidRDefault="008178C0">
      <w:pPr>
        <w:pStyle w:val="Bibliography"/>
        <w:rPr>
          <w:ins w:id="1298" w:author="blake grills" w:date="2020-03-18T20:13:00Z"/>
          <w:rFonts w:cs="Times New Roman"/>
          <w:szCs w:val="24"/>
        </w:rPr>
        <w:pPrChange w:id="1299" w:author="blake grills" w:date="2020-03-18T20:13:00Z">
          <w:pPr>
            <w:widowControl w:val="0"/>
            <w:autoSpaceDE w:val="0"/>
            <w:autoSpaceDN w:val="0"/>
            <w:adjustRightInd w:val="0"/>
            <w:spacing w:after="0" w:line="240" w:lineRule="auto"/>
          </w:pPr>
        </w:pPrChange>
      </w:pPr>
      <w:ins w:id="1300" w:author="blake grills" w:date="2020-03-18T20:13:00Z">
        <w:r w:rsidRPr="008178C0">
          <w:rPr>
            <w:rFonts w:cs="Times New Roman"/>
            <w:smallCaps/>
            <w:szCs w:val="24"/>
          </w:rPr>
          <w:t>Maletic, J.I. and Kagdi, H.</w:t>
        </w:r>
        <w:r w:rsidRPr="008178C0">
          <w:rPr>
            <w:rFonts w:cs="Times New Roman"/>
            <w:szCs w:val="24"/>
          </w:rPr>
          <w:t xml:space="preserve"> 2008. Expressiveness and effectiveness of program comprehension: Thoughts on future research directions. </w:t>
        </w:r>
        <w:r w:rsidRPr="008178C0">
          <w:rPr>
            <w:rFonts w:cs="Times New Roman"/>
            <w:i/>
            <w:iCs/>
            <w:szCs w:val="24"/>
          </w:rPr>
          <w:t>2008 Frontiers of Software Maintenance</w:t>
        </w:r>
        <w:r w:rsidRPr="008178C0">
          <w:rPr>
            <w:rFonts w:cs="Times New Roman"/>
            <w:szCs w:val="24"/>
          </w:rPr>
          <w:t>, IEEE, 31–37.</w:t>
        </w:r>
      </w:ins>
    </w:p>
    <w:p w14:paraId="5E306389" w14:textId="77777777" w:rsidR="008178C0" w:rsidRPr="008178C0" w:rsidRDefault="008178C0">
      <w:pPr>
        <w:pStyle w:val="Bibliography"/>
        <w:rPr>
          <w:ins w:id="1301" w:author="blake grills" w:date="2020-03-18T20:13:00Z"/>
          <w:rFonts w:cs="Times New Roman"/>
          <w:szCs w:val="24"/>
        </w:rPr>
        <w:pPrChange w:id="1302" w:author="blake grills" w:date="2020-03-18T20:13:00Z">
          <w:pPr>
            <w:widowControl w:val="0"/>
            <w:autoSpaceDE w:val="0"/>
            <w:autoSpaceDN w:val="0"/>
            <w:adjustRightInd w:val="0"/>
            <w:spacing w:after="0" w:line="240" w:lineRule="auto"/>
          </w:pPr>
        </w:pPrChange>
      </w:pPr>
      <w:ins w:id="1303" w:author="blake grills" w:date="2020-03-18T20:13:00Z">
        <w:r w:rsidRPr="008178C0">
          <w:rPr>
            <w:rFonts w:cs="Times New Roman"/>
            <w:smallCaps/>
            <w:szCs w:val="24"/>
          </w:rPr>
          <w:t>Nakic-Alfirevic, T. and Durek, M.</w:t>
        </w:r>
        <w:r w:rsidRPr="008178C0">
          <w:rPr>
            <w:rFonts w:cs="Times New Roman"/>
            <w:szCs w:val="24"/>
          </w:rPr>
          <w:t xml:space="preserve"> 2004. The Dvorak keyboard layout and possibilities of its regional adaptation. 6.</w:t>
        </w:r>
      </w:ins>
    </w:p>
    <w:p w14:paraId="016776A6" w14:textId="77777777" w:rsidR="008178C0" w:rsidRPr="008178C0" w:rsidRDefault="008178C0">
      <w:pPr>
        <w:pStyle w:val="Bibliography"/>
        <w:rPr>
          <w:ins w:id="1304" w:author="blake grills" w:date="2020-03-18T20:13:00Z"/>
          <w:rFonts w:cs="Times New Roman"/>
          <w:szCs w:val="24"/>
        </w:rPr>
        <w:pPrChange w:id="1305" w:author="blake grills" w:date="2020-03-18T20:13:00Z">
          <w:pPr>
            <w:widowControl w:val="0"/>
            <w:autoSpaceDE w:val="0"/>
            <w:autoSpaceDN w:val="0"/>
            <w:adjustRightInd w:val="0"/>
            <w:spacing w:after="0" w:line="240" w:lineRule="auto"/>
          </w:pPr>
        </w:pPrChange>
      </w:pPr>
      <w:ins w:id="1306" w:author="blake grills" w:date="2020-03-18T20:13:00Z">
        <w:r w:rsidRPr="008178C0">
          <w:rPr>
            <w:rFonts w:cs="Times New Roman"/>
            <w:smallCaps/>
            <w:szCs w:val="24"/>
          </w:rPr>
          <w:t>Norvig, P.</w:t>
        </w:r>
        <w:r w:rsidRPr="008178C0">
          <w:rPr>
            <w:rFonts w:cs="Times New Roman"/>
            <w:szCs w:val="24"/>
          </w:rPr>
          <w:t xml:space="preserve"> English Letter Frequency Counts: Mayzner Revisited or ETAOIN SRHLDCU. https://norvig.com/mayzner.html.</w:t>
        </w:r>
      </w:ins>
    </w:p>
    <w:p w14:paraId="793F7A78" w14:textId="77777777" w:rsidR="008178C0" w:rsidRPr="008178C0" w:rsidRDefault="008178C0">
      <w:pPr>
        <w:pStyle w:val="Bibliography"/>
        <w:rPr>
          <w:ins w:id="1307" w:author="blake grills" w:date="2020-03-18T20:13:00Z"/>
          <w:rFonts w:cs="Times New Roman"/>
          <w:szCs w:val="24"/>
        </w:rPr>
        <w:pPrChange w:id="1308" w:author="blake grills" w:date="2020-03-18T20:13:00Z">
          <w:pPr>
            <w:widowControl w:val="0"/>
            <w:autoSpaceDE w:val="0"/>
            <w:autoSpaceDN w:val="0"/>
            <w:adjustRightInd w:val="0"/>
            <w:spacing w:after="0" w:line="240" w:lineRule="auto"/>
          </w:pPr>
        </w:pPrChange>
      </w:pPr>
      <w:ins w:id="1309" w:author="blake grills" w:date="2020-03-18T20:13:00Z">
        <w:r w:rsidRPr="008178C0">
          <w:rPr>
            <w:rFonts w:cs="Times New Roman"/>
            <w:smallCaps/>
            <w:szCs w:val="24"/>
          </w:rPr>
          <w:t>Ren, Y. and Ji, D.</w:t>
        </w:r>
        <w:r w:rsidRPr="008178C0">
          <w:rPr>
            <w:rFonts w:cs="Times New Roman"/>
            <w:szCs w:val="24"/>
          </w:rPr>
          <w:t xml:space="preserve"> 2019. Learning to Detect Deceptive Opinion Spam: A Survey.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42934–42945.</w:t>
        </w:r>
      </w:ins>
    </w:p>
    <w:p w14:paraId="134A4855" w14:textId="77777777" w:rsidR="008178C0" w:rsidRPr="008178C0" w:rsidRDefault="008178C0">
      <w:pPr>
        <w:pStyle w:val="Bibliography"/>
        <w:rPr>
          <w:ins w:id="1310" w:author="blake grills" w:date="2020-03-18T20:13:00Z"/>
          <w:rFonts w:cs="Times New Roman"/>
          <w:szCs w:val="24"/>
        </w:rPr>
        <w:pPrChange w:id="1311" w:author="blake grills" w:date="2020-03-18T20:13:00Z">
          <w:pPr>
            <w:widowControl w:val="0"/>
            <w:autoSpaceDE w:val="0"/>
            <w:autoSpaceDN w:val="0"/>
            <w:adjustRightInd w:val="0"/>
            <w:spacing w:after="0" w:line="240" w:lineRule="auto"/>
          </w:pPr>
        </w:pPrChange>
      </w:pPr>
      <w:ins w:id="1312" w:author="blake grills" w:date="2020-03-18T20:13:00Z">
        <w:r w:rsidRPr="008178C0">
          <w:rPr>
            <w:rFonts w:cs="Times New Roman"/>
            <w:smallCaps/>
            <w:szCs w:val="24"/>
          </w:rPr>
          <w:t>scikit-learn developers</w:t>
        </w:r>
        <w:r w:rsidRPr="008178C0">
          <w:rPr>
            <w:rFonts w:cs="Times New Roman"/>
            <w:szCs w:val="24"/>
          </w:rPr>
          <w:t xml:space="preserve">. 1.10. Decision Trees. </w:t>
        </w:r>
        <w:r w:rsidRPr="008178C0">
          <w:rPr>
            <w:rFonts w:cs="Times New Roman"/>
            <w:i/>
            <w:iCs/>
            <w:szCs w:val="24"/>
          </w:rPr>
          <w:t>scikit-learn</w:t>
        </w:r>
        <w:r w:rsidRPr="008178C0">
          <w:rPr>
            <w:rFonts w:cs="Times New Roman"/>
            <w:szCs w:val="24"/>
          </w:rPr>
          <w:t>. https://scikit-learn.org/stable/modules/tree.html.</w:t>
        </w:r>
      </w:ins>
    </w:p>
    <w:p w14:paraId="23C591C3" w14:textId="77777777" w:rsidR="008178C0" w:rsidRPr="008178C0" w:rsidRDefault="008178C0">
      <w:pPr>
        <w:pStyle w:val="Bibliography"/>
        <w:rPr>
          <w:ins w:id="1313" w:author="blake grills" w:date="2020-03-18T20:13:00Z"/>
          <w:rFonts w:cs="Times New Roman"/>
          <w:szCs w:val="24"/>
        </w:rPr>
        <w:pPrChange w:id="1314" w:author="blake grills" w:date="2020-03-18T20:13:00Z">
          <w:pPr>
            <w:widowControl w:val="0"/>
            <w:autoSpaceDE w:val="0"/>
            <w:autoSpaceDN w:val="0"/>
            <w:adjustRightInd w:val="0"/>
            <w:spacing w:after="0" w:line="240" w:lineRule="auto"/>
          </w:pPr>
        </w:pPrChange>
      </w:pPr>
      <w:ins w:id="1315" w:author="blake grills" w:date="2020-03-18T20:13:00Z">
        <w:r w:rsidRPr="008178C0">
          <w:rPr>
            <w:rFonts w:cs="Times New Roman"/>
            <w:smallCaps/>
            <w:szCs w:val="24"/>
          </w:rPr>
          <w:t>SKLearn</w:t>
        </w:r>
        <w:r w:rsidRPr="008178C0">
          <w:rPr>
            <w:rFonts w:cs="Times New Roman"/>
            <w:szCs w:val="24"/>
          </w:rPr>
          <w:t>. 2019. 1.10 Decision Tree 1.10.1 Classification. https://scikit-learn.org/stable/modules/tree.html.</w:t>
        </w:r>
      </w:ins>
    </w:p>
    <w:p w14:paraId="6D75B81C" w14:textId="77777777" w:rsidR="008178C0" w:rsidRPr="008178C0" w:rsidRDefault="008178C0">
      <w:pPr>
        <w:pStyle w:val="Bibliography"/>
        <w:rPr>
          <w:ins w:id="1316" w:author="blake grills" w:date="2020-03-18T20:13:00Z"/>
          <w:rFonts w:cs="Times New Roman"/>
          <w:szCs w:val="24"/>
        </w:rPr>
        <w:pPrChange w:id="1317" w:author="blake grills" w:date="2020-03-18T20:13:00Z">
          <w:pPr>
            <w:widowControl w:val="0"/>
            <w:autoSpaceDE w:val="0"/>
            <w:autoSpaceDN w:val="0"/>
            <w:adjustRightInd w:val="0"/>
            <w:spacing w:after="0" w:line="240" w:lineRule="auto"/>
          </w:pPr>
        </w:pPrChange>
      </w:pPr>
      <w:ins w:id="1318" w:author="blake grills" w:date="2020-03-18T20:13:00Z">
        <w:r w:rsidRPr="008178C0">
          <w:rPr>
            <w:rFonts w:cs="Times New Roman"/>
            <w:smallCaps/>
            <w:szCs w:val="24"/>
          </w:rPr>
          <w:t>Song, X., Sun, H., Wang, X., and Yan, J.</w:t>
        </w:r>
        <w:r w:rsidRPr="008178C0">
          <w:rPr>
            <w:rFonts w:cs="Times New Roman"/>
            <w:szCs w:val="24"/>
          </w:rPr>
          <w:t xml:space="preserve"> 2019. A Survey of Automatic Generation of Source Code Comments: Algorithms and Technique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11411–111428.</w:t>
        </w:r>
      </w:ins>
    </w:p>
    <w:p w14:paraId="5824F4F2" w14:textId="77777777" w:rsidR="008178C0" w:rsidRPr="008178C0" w:rsidRDefault="008178C0">
      <w:pPr>
        <w:pStyle w:val="Bibliography"/>
        <w:rPr>
          <w:ins w:id="1319" w:author="blake grills" w:date="2020-03-18T20:13:00Z"/>
          <w:rFonts w:cs="Times New Roman"/>
          <w:szCs w:val="24"/>
        </w:rPr>
        <w:pPrChange w:id="1320" w:author="blake grills" w:date="2020-03-18T20:13:00Z">
          <w:pPr>
            <w:widowControl w:val="0"/>
            <w:autoSpaceDE w:val="0"/>
            <w:autoSpaceDN w:val="0"/>
            <w:adjustRightInd w:val="0"/>
            <w:spacing w:after="0" w:line="240" w:lineRule="auto"/>
          </w:pPr>
        </w:pPrChange>
      </w:pPr>
      <w:ins w:id="1321" w:author="blake grills" w:date="2020-03-18T20:13:00Z">
        <w:r w:rsidRPr="008178C0">
          <w:rPr>
            <w:rFonts w:cs="Times New Roman"/>
            <w:smallCaps/>
            <w:szCs w:val="24"/>
          </w:rPr>
          <w:t>Storey, M.-A.</w:t>
        </w:r>
        <w:r w:rsidRPr="008178C0">
          <w:rPr>
            <w:rFonts w:cs="Times New Roman"/>
            <w:szCs w:val="24"/>
          </w:rPr>
          <w:t xml:space="preserve"> 2005. Theories, methods and tools in program comprehension: past, present and future. </w:t>
        </w:r>
        <w:r w:rsidRPr="008178C0">
          <w:rPr>
            <w:rFonts w:cs="Times New Roman"/>
            <w:i/>
            <w:iCs/>
            <w:szCs w:val="24"/>
          </w:rPr>
          <w:t>13th International Workshop on Program Comprehension (IWPC’05)</w:t>
        </w:r>
        <w:r w:rsidRPr="008178C0">
          <w:rPr>
            <w:rFonts w:cs="Times New Roman"/>
            <w:szCs w:val="24"/>
          </w:rPr>
          <w:t>, IEEE, 181–191.</w:t>
        </w:r>
      </w:ins>
    </w:p>
    <w:p w14:paraId="1CD5BB9D" w14:textId="77777777" w:rsidR="008178C0" w:rsidRPr="008178C0" w:rsidRDefault="008178C0">
      <w:pPr>
        <w:pStyle w:val="Bibliography"/>
        <w:rPr>
          <w:ins w:id="1322" w:author="blake grills" w:date="2020-03-18T20:13:00Z"/>
          <w:rFonts w:cs="Times New Roman"/>
          <w:szCs w:val="24"/>
        </w:rPr>
        <w:pPrChange w:id="1323" w:author="blake grills" w:date="2020-03-18T20:13:00Z">
          <w:pPr>
            <w:widowControl w:val="0"/>
            <w:autoSpaceDE w:val="0"/>
            <w:autoSpaceDN w:val="0"/>
            <w:adjustRightInd w:val="0"/>
            <w:spacing w:after="0" w:line="240" w:lineRule="auto"/>
          </w:pPr>
        </w:pPrChange>
      </w:pPr>
      <w:ins w:id="1324" w:author="blake grills" w:date="2020-03-18T20:13:00Z">
        <w:r w:rsidRPr="008178C0">
          <w:rPr>
            <w:rFonts w:cs="Times New Roman"/>
            <w:smallCaps/>
            <w:szCs w:val="24"/>
          </w:rPr>
          <w:t>Von Mayrhauser, A. and Vans, A.M.</w:t>
        </w:r>
        <w:r w:rsidRPr="008178C0">
          <w:rPr>
            <w:rFonts w:cs="Times New Roman"/>
            <w:szCs w:val="24"/>
          </w:rPr>
          <w:t xml:space="preserve"> 1995. Program comprehension during software maintenance and evolution. </w:t>
        </w:r>
        <w:r w:rsidRPr="008178C0">
          <w:rPr>
            <w:rFonts w:cs="Times New Roman"/>
            <w:i/>
            <w:iCs/>
            <w:szCs w:val="24"/>
          </w:rPr>
          <w:t>28</w:t>
        </w:r>
        <w:r w:rsidRPr="008178C0">
          <w:rPr>
            <w:rFonts w:cs="Times New Roman"/>
            <w:szCs w:val="24"/>
          </w:rPr>
          <w:t>, 8, 44–55.</w:t>
        </w:r>
      </w:ins>
    </w:p>
    <w:p w14:paraId="4E8B2564" w14:textId="77777777" w:rsidR="008178C0" w:rsidRPr="008178C0" w:rsidRDefault="008178C0">
      <w:pPr>
        <w:pStyle w:val="Bibliography"/>
        <w:rPr>
          <w:ins w:id="1325" w:author="blake grills" w:date="2020-03-18T20:13:00Z"/>
          <w:rFonts w:cs="Times New Roman"/>
          <w:szCs w:val="24"/>
        </w:rPr>
        <w:pPrChange w:id="1326" w:author="blake grills" w:date="2020-03-18T20:13:00Z">
          <w:pPr>
            <w:widowControl w:val="0"/>
            <w:autoSpaceDE w:val="0"/>
            <w:autoSpaceDN w:val="0"/>
            <w:adjustRightInd w:val="0"/>
            <w:spacing w:after="0" w:line="240" w:lineRule="auto"/>
          </w:pPr>
        </w:pPrChange>
      </w:pPr>
      <w:ins w:id="1327" w:author="blake grills" w:date="2020-03-18T20:13:00Z">
        <w:r w:rsidRPr="008178C0">
          <w:rPr>
            <w:rFonts w:cs="Times New Roman"/>
            <w:smallCaps/>
            <w:szCs w:val="24"/>
          </w:rPr>
          <w:t>Zaidman, A., Hamou-Lhadj, A., Greevy, O., and Rothlisberger, D.</w:t>
        </w:r>
        <w:r w:rsidRPr="008178C0">
          <w:rPr>
            <w:rFonts w:cs="Times New Roman"/>
            <w:szCs w:val="24"/>
          </w:rPr>
          <w:t xml:space="preserve"> 2008. Workshop on Program Comprehension through Dynamic Analysis (PCODA’08). 2.</w:t>
        </w:r>
      </w:ins>
    </w:p>
    <w:p w14:paraId="4B263F60" w14:textId="77777777" w:rsidR="008178C0" w:rsidRPr="008178C0" w:rsidRDefault="008178C0">
      <w:pPr>
        <w:pStyle w:val="Bibliography"/>
        <w:rPr>
          <w:ins w:id="1328" w:author="blake grills" w:date="2020-03-18T20:13:00Z"/>
          <w:rFonts w:cs="Times New Roman"/>
          <w:szCs w:val="24"/>
        </w:rPr>
        <w:pPrChange w:id="1329" w:author="blake grills" w:date="2020-03-18T20:13:00Z">
          <w:pPr>
            <w:widowControl w:val="0"/>
            <w:autoSpaceDE w:val="0"/>
            <w:autoSpaceDN w:val="0"/>
            <w:adjustRightInd w:val="0"/>
            <w:spacing w:after="0" w:line="240" w:lineRule="auto"/>
          </w:pPr>
        </w:pPrChange>
      </w:pPr>
      <w:ins w:id="1330" w:author="blake grills" w:date="2020-03-18T20:13:00Z">
        <w:r w:rsidRPr="008178C0">
          <w:rPr>
            <w:rFonts w:cs="Times New Roman"/>
            <w:smallCaps/>
            <w:szCs w:val="24"/>
          </w:rPr>
          <w:t>Zhou, S., Xu, X., Liu, Y., Chang, R., and Xiao, Y.</w:t>
        </w:r>
        <w:r w:rsidRPr="008178C0">
          <w:rPr>
            <w:rFonts w:cs="Times New Roman"/>
            <w:szCs w:val="24"/>
          </w:rPr>
          <w:t xml:space="preserve"> 2019. Text Similarity Measurement of Semantic Cognition Based on Word Vector Distance Decentralization With Clustering Analysis. </w:t>
        </w:r>
        <w:r w:rsidRPr="008178C0">
          <w:rPr>
            <w:rFonts w:cs="Times New Roman"/>
            <w:i/>
            <w:iCs/>
            <w:szCs w:val="24"/>
          </w:rPr>
          <w:t>IEEE Access</w:t>
        </w:r>
        <w:r w:rsidRPr="008178C0">
          <w:rPr>
            <w:rFonts w:cs="Times New Roman"/>
            <w:szCs w:val="24"/>
          </w:rPr>
          <w:t xml:space="preserve"> </w:t>
        </w:r>
        <w:r w:rsidRPr="008178C0">
          <w:rPr>
            <w:rFonts w:cs="Times New Roman"/>
            <w:i/>
            <w:iCs/>
            <w:szCs w:val="24"/>
          </w:rPr>
          <w:t>7</w:t>
        </w:r>
        <w:r w:rsidRPr="008178C0">
          <w:rPr>
            <w:rFonts w:cs="Times New Roman"/>
            <w:szCs w:val="24"/>
          </w:rPr>
          <w:t>, 107247–107258.</w:t>
        </w:r>
      </w:ins>
    </w:p>
    <w:p w14:paraId="47A5603D" w14:textId="3CE72802" w:rsidR="003A2818" w:rsidRPr="00F357C5" w:rsidDel="008178C0" w:rsidRDefault="003A2818" w:rsidP="00F357C5">
      <w:pPr>
        <w:pStyle w:val="Bibliography"/>
        <w:rPr>
          <w:del w:id="1331" w:author="blake grills" w:date="2020-03-18T20:11:00Z"/>
          <w:rFonts w:cs="Times New Roman"/>
          <w:szCs w:val="24"/>
        </w:rPr>
      </w:pPr>
      <w:del w:id="1332" w:author="blake grills" w:date="2020-03-18T20:11:00Z">
        <w:r w:rsidRPr="003A2818" w:rsidDel="008178C0">
          <w:rPr>
            <w:rFonts w:cs="Times New Roman"/>
            <w:smallCaps/>
            <w:szCs w:val="24"/>
          </w:rPr>
          <w:delText>Abid, N.J., Dragan, N., Collard, M.L., and Maletic, J.I.</w:delText>
        </w:r>
        <w:r w:rsidRPr="009705BD" w:rsidDel="008178C0">
          <w:rPr>
            <w:rFonts w:cs="Times New Roman"/>
            <w:szCs w:val="24"/>
          </w:rPr>
          <w:delText xml:space="preserve"> 2015. Using stereotypes in the automatic generation of natural language summaries for C++ methods. </w:delText>
        </w:r>
        <w:r w:rsidRPr="00904867" w:rsidDel="008178C0">
          <w:rPr>
            <w:rFonts w:cs="Times New Roman"/>
            <w:i/>
            <w:iCs/>
            <w:szCs w:val="24"/>
          </w:rPr>
          <w:delText>2015 IEEE International Conference on Software Maintenance and Evolution (ICSME)</w:delText>
        </w:r>
        <w:r w:rsidRPr="00F357C5" w:rsidDel="008178C0">
          <w:rPr>
            <w:rFonts w:cs="Times New Roman"/>
            <w:szCs w:val="24"/>
          </w:rPr>
          <w:delText>, IEEE, 561–565.</w:delText>
        </w:r>
      </w:del>
    </w:p>
    <w:p w14:paraId="2E69CF51" w14:textId="2412EF36" w:rsidR="003A2818" w:rsidRPr="00F357C5" w:rsidDel="008178C0" w:rsidRDefault="003A2818" w:rsidP="00F357C5">
      <w:pPr>
        <w:pStyle w:val="Bibliography"/>
        <w:rPr>
          <w:del w:id="1333" w:author="blake grills" w:date="2020-03-18T20:11:00Z"/>
          <w:rFonts w:cs="Times New Roman"/>
          <w:szCs w:val="24"/>
        </w:rPr>
      </w:pPr>
      <w:del w:id="1334" w:author="blake grills" w:date="2020-03-18T20:11:00Z">
        <w:r w:rsidRPr="00F357C5" w:rsidDel="008178C0">
          <w:rPr>
            <w:rFonts w:cs="Times New Roman"/>
            <w:smallCaps/>
            <w:szCs w:val="24"/>
          </w:rPr>
          <w:delText>Bacchelli, A., D’Ambros, M., and Lanza, M.</w:delText>
        </w:r>
        <w:r w:rsidRPr="00F357C5" w:rsidDel="008178C0">
          <w:rPr>
            <w:rFonts w:cs="Times New Roman"/>
            <w:szCs w:val="24"/>
          </w:rPr>
          <w:delText xml:space="preserve"> 2010a. Extracting Source Code from E-Mails. </w:delText>
        </w:r>
        <w:r w:rsidRPr="00F357C5" w:rsidDel="008178C0">
          <w:rPr>
            <w:rFonts w:cs="Times New Roman"/>
            <w:i/>
            <w:iCs/>
            <w:szCs w:val="24"/>
          </w:rPr>
          <w:delText>2010 IEEE 18th International Conference on Program Comprehension</w:delText>
        </w:r>
        <w:r w:rsidRPr="00F357C5" w:rsidDel="008178C0">
          <w:rPr>
            <w:rFonts w:cs="Times New Roman"/>
            <w:szCs w:val="24"/>
          </w:rPr>
          <w:delText>, IEEE, 24–33.</w:delText>
        </w:r>
      </w:del>
    </w:p>
    <w:p w14:paraId="2C431105" w14:textId="5D1902AE" w:rsidR="003A2818" w:rsidRPr="00245E88" w:rsidDel="008178C0" w:rsidRDefault="003A2818" w:rsidP="00F357C5">
      <w:pPr>
        <w:pStyle w:val="Bibliography"/>
        <w:rPr>
          <w:del w:id="1335" w:author="blake grills" w:date="2020-03-18T20:11:00Z"/>
          <w:rFonts w:cs="Times New Roman"/>
          <w:szCs w:val="24"/>
        </w:rPr>
      </w:pPr>
      <w:del w:id="1336" w:author="blake grills" w:date="2020-03-18T20:11:00Z">
        <w:r w:rsidRPr="000F384A" w:rsidDel="008178C0">
          <w:rPr>
            <w:rFonts w:cs="Times New Roman"/>
            <w:smallCaps/>
            <w:szCs w:val="24"/>
          </w:rPr>
          <w:delText>Bacchelli, A., Lanza, M., and Robbes, R.</w:delText>
        </w:r>
        <w:r w:rsidRPr="000F384A" w:rsidDel="008178C0">
          <w:rPr>
            <w:rFonts w:cs="Times New Roman"/>
            <w:szCs w:val="24"/>
          </w:rPr>
          <w:delText xml:space="preserve"> 2010b. Linking e-mails and source code artifacts. </w:delText>
        </w:r>
        <w:r w:rsidRPr="00962623" w:rsidDel="008178C0">
          <w:rPr>
            <w:rFonts w:cs="Times New Roman"/>
            <w:i/>
            <w:iCs/>
            <w:szCs w:val="24"/>
          </w:rPr>
          <w:delText>Proceedings of the 32nd ACM/IEEE International Conference on Software Engineering - IC</w:delText>
        </w:r>
        <w:r w:rsidRPr="00245E88" w:rsidDel="008178C0">
          <w:rPr>
            <w:rFonts w:cs="Times New Roman"/>
            <w:i/>
            <w:iCs/>
            <w:szCs w:val="24"/>
          </w:rPr>
          <w:delText>SE ’10</w:delText>
        </w:r>
        <w:r w:rsidRPr="00245E88" w:rsidDel="008178C0">
          <w:rPr>
            <w:rFonts w:cs="Times New Roman"/>
            <w:szCs w:val="24"/>
          </w:rPr>
          <w:delText>, ACM Press, 375.</w:delText>
        </w:r>
      </w:del>
    </w:p>
    <w:p w14:paraId="23F0C84E" w14:textId="35E46AA0" w:rsidR="003A2818" w:rsidRPr="003A2818" w:rsidDel="008178C0" w:rsidRDefault="003A2818" w:rsidP="00F357C5">
      <w:pPr>
        <w:pStyle w:val="Bibliography"/>
        <w:rPr>
          <w:del w:id="1337" w:author="blake grills" w:date="2020-03-18T20:11:00Z"/>
          <w:rFonts w:cs="Times New Roman"/>
          <w:szCs w:val="24"/>
        </w:rPr>
      </w:pPr>
      <w:del w:id="1338" w:author="blake grills" w:date="2020-03-18T20:11:00Z">
        <w:r w:rsidRPr="003A2818" w:rsidDel="008178C0">
          <w:rPr>
            <w:rFonts w:cs="Times New Roman"/>
            <w:smallCaps/>
            <w:szCs w:val="24"/>
          </w:rPr>
          <w:delText>Borstler, J. and Paech, B.</w:delText>
        </w:r>
        <w:r w:rsidRPr="003A2818" w:rsidDel="008178C0">
          <w:rPr>
            <w:rFonts w:cs="Times New Roman"/>
            <w:szCs w:val="24"/>
          </w:rPr>
          <w:delText xml:space="preserve"> 2016. The Role of Method Chains and Comments in Software Readability and Comprehension—An Experiment. </w:delText>
        </w:r>
        <w:r w:rsidRPr="003A2818" w:rsidDel="008178C0">
          <w:rPr>
            <w:rFonts w:cs="Times New Roman"/>
            <w:i/>
            <w:iCs/>
            <w:szCs w:val="24"/>
          </w:rPr>
          <w:delText>IEEE Transactions on Software Engineering</w:delText>
        </w:r>
        <w:r w:rsidRPr="003A2818" w:rsidDel="008178C0">
          <w:rPr>
            <w:rFonts w:cs="Times New Roman"/>
            <w:szCs w:val="24"/>
          </w:rPr>
          <w:delText xml:space="preserve"> </w:delText>
        </w:r>
        <w:r w:rsidRPr="003A2818" w:rsidDel="008178C0">
          <w:rPr>
            <w:rFonts w:cs="Times New Roman"/>
            <w:i/>
            <w:iCs/>
            <w:szCs w:val="24"/>
          </w:rPr>
          <w:delText>42</w:delText>
        </w:r>
        <w:r w:rsidRPr="003A2818" w:rsidDel="008178C0">
          <w:rPr>
            <w:rFonts w:cs="Times New Roman"/>
            <w:szCs w:val="24"/>
          </w:rPr>
          <w:delText>, 9, 886–898.</w:delText>
        </w:r>
      </w:del>
    </w:p>
    <w:p w14:paraId="674129DB" w14:textId="18B0D561" w:rsidR="003A2818" w:rsidRPr="003A2818" w:rsidDel="008178C0" w:rsidRDefault="003A2818" w:rsidP="00F357C5">
      <w:pPr>
        <w:pStyle w:val="Bibliography"/>
        <w:rPr>
          <w:del w:id="1339" w:author="blake grills" w:date="2020-03-18T20:11:00Z"/>
          <w:rFonts w:cs="Times New Roman"/>
          <w:szCs w:val="24"/>
        </w:rPr>
      </w:pPr>
      <w:del w:id="1340" w:author="blake grills" w:date="2020-03-18T20:11:00Z">
        <w:r w:rsidRPr="003A2818" w:rsidDel="008178C0">
          <w:rPr>
            <w:rFonts w:cs="Times New Roman"/>
            <w:smallCaps/>
            <w:szCs w:val="24"/>
          </w:rPr>
          <w:delText>Chen, H., Huang, Y., Liu, Z., Chen, X., Zhou, F., and Luo, X.</w:delText>
        </w:r>
        <w:r w:rsidRPr="003A2818" w:rsidDel="008178C0">
          <w:rPr>
            <w:rFonts w:cs="Times New Roman"/>
            <w:szCs w:val="24"/>
          </w:rPr>
          <w:delText xml:space="preserve"> 2019. Automatically detecting the scopes of source code comments. </w:delText>
        </w:r>
        <w:r w:rsidRPr="003A2818" w:rsidDel="008178C0">
          <w:rPr>
            <w:rFonts w:cs="Times New Roman"/>
            <w:i/>
            <w:iCs/>
            <w:szCs w:val="24"/>
          </w:rPr>
          <w:delText>Journal of Systems and Software</w:delText>
        </w:r>
        <w:r w:rsidRPr="003A2818" w:rsidDel="008178C0">
          <w:rPr>
            <w:rFonts w:cs="Times New Roman"/>
            <w:szCs w:val="24"/>
          </w:rPr>
          <w:delText xml:space="preserve"> </w:delText>
        </w:r>
        <w:r w:rsidRPr="003A2818" w:rsidDel="008178C0">
          <w:rPr>
            <w:rFonts w:cs="Times New Roman"/>
            <w:i/>
            <w:iCs/>
            <w:szCs w:val="24"/>
          </w:rPr>
          <w:delText>153</w:delText>
        </w:r>
        <w:r w:rsidRPr="003A2818" w:rsidDel="008178C0">
          <w:rPr>
            <w:rFonts w:cs="Times New Roman"/>
            <w:szCs w:val="24"/>
          </w:rPr>
          <w:delText>, 45–63.</w:delText>
        </w:r>
      </w:del>
    </w:p>
    <w:p w14:paraId="49EFA860" w14:textId="6A270498" w:rsidR="003A2818" w:rsidRPr="003A2818" w:rsidDel="008178C0" w:rsidRDefault="003A2818" w:rsidP="00F357C5">
      <w:pPr>
        <w:pStyle w:val="Bibliography"/>
        <w:rPr>
          <w:del w:id="1341" w:author="blake grills" w:date="2020-03-18T20:11:00Z"/>
          <w:rFonts w:cs="Times New Roman"/>
          <w:szCs w:val="24"/>
        </w:rPr>
      </w:pPr>
      <w:del w:id="1342" w:author="blake grills" w:date="2020-03-18T20:11:00Z">
        <w:r w:rsidRPr="003A2818" w:rsidDel="008178C0">
          <w:rPr>
            <w:rFonts w:cs="Times New Roman"/>
            <w:smallCaps/>
            <w:szCs w:val="24"/>
          </w:rPr>
          <w:delText>Collard, M.L. and Maletic, J.I.</w:delText>
        </w:r>
        <w:r w:rsidRPr="003A2818" w:rsidDel="008178C0">
          <w:rPr>
            <w:rFonts w:cs="Times New Roman"/>
            <w:szCs w:val="24"/>
          </w:rPr>
          <w:delText xml:space="preserve"> srcML. </w:delText>
        </w:r>
        <w:r w:rsidRPr="003A2818" w:rsidDel="008178C0">
          <w:rPr>
            <w:rFonts w:cs="Times New Roman"/>
            <w:i/>
            <w:iCs/>
            <w:szCs w:val="24"/>
          </w:rPr>
          <w:delText>srcML</w:delText>
        </w:r>
        <w:r w:rsidRPr="003A2818" w:rsidDel="008178C0">
          <w:rPr>
            <w:rFonts w:cs="Times New Roman"/>
            <w:szCs w:val="24"/>
          </w:rPr>
          <w:delText>.</w:delText>
        </w:r>
      </w:del>
    </w:p>
    <w:p w14:paraId="0A1B4159" w14:textId="0C61FEB8" w:rsidR="003A2818" w:rsidRPr="003A2818" w:rsidDel="008178C0" w:rsidRDefault="003A2818" w:rsidP="00F357C5">
      <w:pPr>
        <w:pStyle w:val="Bibliography"/>
        <w:rPr>
          <w:del w:id="1343" w:author="blake grills" w:date="2020-03-18T20:11:00Z"/>
          <w:rFonts w:cs="Times New Roman"/>
          <w:szCs w:val="24"/>
        </w:rPr>
      </w:pPr>
      <w:del w:id="1344" w:author="blake grills" w:date="2020-03-18T20:11:00Z">
        <w:r w:rsidRPr="003A2818" w:rsidDel="008178C0">
          <w:rPr>
            <w:rFonts w:cs="Times New Roman"/>
            <w:smallCaps/>
            <w:szCs w:val="24"/>
          </w:rPr>
          <w:delText>Cortes-Coy, L.F., Linares-Vasquez, M., Aponte, J., and Poshyvanyk, D.</w:delText>
        </w:r>
        <w:r w:rsidRPr="003A2818" w:rsidDel="008178C0">
          <w:rPr>
            <w:rFonts w:cs="Times New Roman"/>
            <w:szCs w:val="24"/>
          </w:rPr>
          <w:delText xml:space="preserve"> 2014. On Automatically Generating Commit Messages via Summarization of Source Code Changes. </w:delText>
        </w:r>
        <w:r w:rsidRPr="003A2818" w:rsidDel="008178C0">
          <w:rPr>
            <w:rFonts w:cs="Times New Roman"/>
            <w:i/>
            <w:iCs/>
            <w:szCs w:val="24"/>
          </w:rPr>
          <w:delText>2014 IEEE 14th International Working Conference on Source Code Analysis and Manipulation</w:delText>
        </w:r>
        <w:r w:rsidRPr="003A2818" w:rsidDel="008178C0">
          <w:rPr>
            <w:rFonts w:cs="Times New Roman"/>
            <w:szCs w:val="24"/>
          </w:rPr>
          <w:delText>, IEEE, 275–284.</w:delText>
        </w:r>
      </w:del>
    </w:p>
    <w:p w14:paraId="52A697F9" w14:textId="684C424D" w:rsidR="003A2818" w:rsidRPr="003A2818" w:rsidDel="008178C0" w:rsidRDefault="003A2818" w:rsidP="00F357C5">
      <w:pPr>
        <w:pStyle w:val="Bibliography"/>
        <w:rPr>
          <w:del w:id="1345" w:author="blake grills" w:date="2020-03-18T20:11:00Z"/>
          <w:rFonts w:cs="Times New Roman"/>
          <w:szCs w:val="24"/>
        </w:rPr>
      </w:pPr>
      <w:del w:id="1346" w:author="blake grills" w:date="2020-03-18T20:11:00Z">
        <w:r w:rsidRPr="003A2818" w:rsidDel="008178C0">
          <w:rPr>
            <w:rFonts w:cs="Times New Roman"/>
            <w:smallCaps/>
            <w:szCs w:val="24"/>
          </w:rPr>
          <w:delText>Détienne, F.</w:delText>
        </w:r>
        <w:r w:rsidRPr="003A2818" w:rsidDel="008178C0">
          <w:rPr>
            <w:rFonts w:cs="Times New Roman"/>
            <w:szCs w:val="24"/>
          </w:rPr>
          <w:delText xml:space="preserve"> 1990. Expert Programming Knowledge: A Schema-based Approach. In: </w:delText>
        </w:r>
        <w:r w:rsidRPr="003A2818" w:rsidDel="008178C0">
          <w:rPr>
            <w:rFonts w:cs="Times New Roman"/>
            <w:i/>
            <w:iCs/>
            <w:szCs w:val="24"/>
          </w:rPr>
          <w:delText>Psychology of Programming</w:delText>
        </w:r>
        <w:r w:rsidRPr="003A2818" w:rsidDel="008178C0">
          <w:rPr>
            <w:rFonts w:cs="Times New Roman"/>
            <w:szCs w:val="24"/>
          </w:rPr>
          <w:delText>. Elsevier, 205–222.</w:delText>
        </w:r>
      </w:del>
    </w:p>
    <w:p w14:paraId="5C20FE7A" w14:textId="415A8B45" w:rsidR="003A2818" w:rsidRPr="003A2818" w:rsidDel="008178C0" w:rsidRDefault="003A2818" w:rsidP="00F357C5">
      <w:pPr>
        <w:pStyle w:val="Bibliography"/>
        <w:rPr>
          <w:del w:id="1347" w:author="blake grills" w:date="2020-03-18T20:11:00Z"/>
          <w:rFonts w:cs="Times New Roman"/>
          <w:szCs w:val="24"/>
        </w:rPr>
      </w:pPr>
      <w:del w:id="1348" w:author="blake grills" w:date="2020-03-18T20:11:00Z">
        <w:r w:rsidRPr="003A2818" w:rsidDel="008178C0">
          <w:rPr>
            <w:rFonts w:cs="Times New Roman"/>
            <w:smallCaps/>
            <w:szCs w:val="24"/>
          </w:rPr>
          <w:delText>Dolfing, H.</w:delText>
        </w:r>
        <w:r w:rsidRPr="003A2818" w:rsidDel="008178C0">
          <w:rPr>
            <w:rFonts w:cs="Times New Roman"/>
            <w:szCs w:val="24"/>
          </w:rPr>
          <w:delText xml:space="preserve"> 2019. Case Study 4: The $440 Million Software Error at Knight Capital. In: </w:delText>
        </w:r>
        <w:r w:rsidRPr="003A2818" w:rsidDel="008178C0">
          <w:rPr>
            <w:rFonts w:cs="Times New Roman"/>
            <w:i/>
            <w:iCs/>
            <w:szCs w:val="24"/>
          </w:rPr>
          <w:delText>The Project Success Model</w:delText>
        </w:r>
        <w:r w:rsidRPr="003A2818" w:rsidDel="008178C0">
          <w:rPr>
            <w:rFonts w:cs="Times New Roman"/>
            <w:szCs w:val="24"/>
          </w:rPr>
          <w:delText>. Amazon.com Services LLC.</w:delText>
        </w:r>
      </w:del>
    </w:p>
    <w:p w14:paraId="78CF720C" w14:textId="540EA09F" w:rsidR="003A2818" w:rsidRPr="003A2818" w:rsidDel="008178C0" w:rsidRDefault="003A2818" w:rsidP="00F357C5">
      <w:pPr>
        <w:pStyle w:val="Bibliography"/>
        <w:rPr>
          <w:del w:id="1349" w:author="blake grills" w:date="2020-03-18T20:11:00Z"/>
          <w:rFonts w:cs="Times New Roman"/>
          <w:szCs w:val="24"/>
        </w:rPr>
      </w:pPr>
      <w:del w:id="1350" w:author="blake grills" w:date="2020-03-18T20:11:00Z">
        <w:r w:rsidRPr="003A2818" w:rsidDel="008178C0">
          <w:rPr>
            <w:rFonts w:cs="Times New Roman"/>
            <w:smallCaps/>
            <w:szCs w:val="24"/>
          </w:rPr>
          <w:delText>Flisar, J. and Podgorelec, V.</w:delText>
        </w:r>
        <w:r w:rsidRPr="003A2818" w:rsidDel="008178C0">
          <w:rPr>
            <w:rFonts w:cs="Times New Roman"/>
            <w:szCs w:val="24"/>
          </w:rPr>
          <w:delText xml:space="preserve"> 2019. Identification of Self-Admitted Technical Debt Using Enhanced Feature Selection Based on Word Embedding.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06475–106494.</w:delText>
        </w:r>
      </w:del>
    </w:p>
    <w:p w14:paraId="49572D7F" w14:textId="42A4B234" w:rsidR="003A2818" w:rsidRPr="003A2818" w:rsidDel="008178C0" w:rsidRDefault="003A2818" w:rsidP="00F357C5">
      <w:pPr>
        <w:pStyle w:val="Bibliography"/>
        <w:rPr>
          <w:del w:id="1351" w:author="blake grills" w:date="2020-03-18T20:11:00Z"/>
          <w:rFonts w:cs="Times New Roman"/>
          <w:szCs w:val="24"/>
        </w:rPr>
      </w:pPr>
      <w:del w:id="1352" w:author="blake grills" w:date="2020-03-18T20:11:00Z">
        <w:r w:rsidRPr="003A2818" w:rsidDel="008178C0">
          <w:rPr>
            <w:rFonts w:cs="Times New Roman"/>
            <w:smallCaps/>
            <w:szCs w:val="24"/>
          </w:rPr>
          <w:delText>Haiduc, S., Aponte, J., Moreno, L., and Marcus, A.</w:delText>
        </w:r>
        <w:r w:rsidRPr="003A2818" w:rsidDel="008178C0">
          <w:rPr>
            <w:rFonts w:cs="Times New Roman"/>
            <w:szCs w:val="24"/>
          </w:rPr>
          <w:delText xml:space="preserve"> 2010. On the Use of Automated Text Summarization Techniques for Summarizing Source Code. </w:delText>
        </w:r>
        <w:r w:rsidRPr="003A2818" w:rsidDel="008178C0">
          <w:rPr>
            <w:rFonts w:cs="Times New Roman"/>
            <w:i/>
            <w:iCs/>
            <w:szCs w:val="24"/>
          </w:rPr>
          <w:delText>2010 17th Working Conference on Reverse Engineering</w:delText>
        </w:r>
        <w:r w:rsidRPr="003A2818" w:rsidDel="008178C0">
          <w:rPr>
            <w:rFonts w:cs="Times New Roman"/>
            <w:szCs w:val="24"/>
          </w:rPr>
          <w:delText>, IEEE, 35–44.</w:delText>
        </w:r>
      </w:del>
    </w:p>
    <w:p w14:paraId="307933C9" w14:textId="07AF73E8" w:rsidR="003A2818" w:rsidRPr="003A2818" w:rsidDel="008178C0" w:rsidRDefault="003A2818" w:rsidP="00F357C5">
      <w:pPr>
        <w:pStyle w:val="Bibliography"/>
        <w:rPr>
          <w:del w:id="1353" w:author="blake grills" w:date="2020-03-18T20:11:00Z"/>
          <w:rFonts w:cs="Times New Roman"/>
          <w:szCs w:val="24"/>
        </w:rPr>
      </w:pPr>
      <w:del w:id="1354" w:author="blake grills" w:date="2020-03-18T20:11:00Z">
        <w:r w:rsidRPr="003A2818" w:rsidDel="008178C0">
          <w:rPr>
            <w:rFonts w:cs="Times New Roman"/>
            <w:smallCaps/>
            <w:szCs w:val="24"/>
          </w:rPr>
          <w:delText>Kohavi, R.</w:delText>
        </w:r>
        <w:r w:rsidRPr="003A2818" w:rsidDel="008178C0">
          <w:rPr>
            <w:rFonts w:cs="Times New Roman"/>
            <w:szCs w:val="24"/>
          </w:rPr>
          <w:delText xml:space="preserve"> A Study of Cross-Validation and Bootstrap for Accuracy Estimation and Model Selection. </w:delText>
        </w:r>
        <w:r w:rsidRPr="003A2818" w:rsidDel="008178C0">
          <w:rPr>
            <w:rFonts w:cs="Times New Roman"/>
            <w:i/>
            <w:iCs/>
            <w:szCs w:val="24"/>
          </w:rPr>
          <w:delText>IJACAI ’95</w:delText>
        </w:r>
        <w:r w:rsidRPr="003A2818" w:rsidDel="008178C0">
          <w:rPr>
            <w:rFonts w:cs="Times New Roman"/>
            <w:szCs w:val="24"/>
          </w:rPr>
          <w:delText>, 7.</w:delText>
        </w:r>
      </w:del>
    </w:p>
    <w:p w14:paraId="34C466E9" w14:textId="23D0EB87" w:rsidR="003A2818" w:rsidRPr="003A2818" w:rsidDel="008178C0" w:rsidRDefault="003A2818" w:rsidP="00F357C5">
      <w:pPr>
        <w:pStyle w:val="Bibliography"/>
        <w:rPr>
          <w:del w:id="1355" w:author="blake grills" w:date="2020-03-18T20:11:00Z"/>
          <w:rFonts w:cs="Times New Roman"/>
          <w:szCs w:val="24"/>
        </w:rPr>
      </w:pPr>
      <w:del w:id="1356" w:author="blake grills" w:date="2020-03-18T20:11:00Z">
        <w:r w:rsidRPr="003A2818" w:rsidDel="008178C0">
          <w:rPr>
            <w:rFonts w:cs="Times New Roman"/>
            <w:smallCaps/>
            <w:szCs w:val="24"/>
          </w:rPr>
          <w:delText>Linares-Vasquez, M., Cortes-Coy, L.F., Aponte, J., and Poshyvanyk, D.</w:delText>
        </w:r>
        <w:r w:rsidRPr="003A2818" w:rsidDel="008178C0">
          <w:rPr>
            <w:rFonts w:cs="Times New Roman"/>
            <w:szCs w:val="24"/>
          </w:rPr>
          <w:delText xml:space="preserve"> 2015. ChangeScribe: A Tool for Automatically Generating Commit Messages. </w:delText>
        </w:r>
        <w:r w:rsidRPr="003A2818" w:rsidDel="008178C0">
          <w:rPr>
            <w:rFonts w:cs="Times New Roman"/>
            <w:i/>
            <w:iCs/>
            <w:szCs w:val="24"/>
          </w:rPr>
          <w:delText>2015 IEEE/ACM 37th IEEE International Conference on Software Engineering</w:delText>
        </w:r>
        <w:r w:rsidRPr="003A2818" w:rsidDel="008178C0">
          <w:rPr>
            <w:rFonts w:cs="Times New Roman"/>
            <w:szCs w:val="24"/>
          </w:rPr>
          <w:delText>, IEEE, 709–712.</w:delText>
        </w:r>
      </w:del>
    </w:p>
    <w:p w14:paraId="6DACB7A8" w14:textId="7347C3A3" w:rsidR="003A2818" w:rsidRPr="003A2818" w:rsidDel="008178C0" w:rsidRDefault="003A2818" w:rsidP="00F357C5">
      <w:pPr>
        <w:pStyle w:val="Bibliography"/>
        <w:rPr>
          <w:del w:id="1357" w:author="blake grills" w:date="2020-03-18T20:11:00Z"/>
          <w:rFonts w:cs="Times New Roman"/>
          <w:szCs w:val="24"/>
        </w:rPr>
      </w:pPr>
      <w:del w:id="1358" w:author="blake grills" w:date="2020-03-18T20:11:00Z">
        <w:r w:rsidRPr="003A2818" w:rsidDel="008178C0">
          <w:rPr>
            <w:rFonts w:cs="Times New Roman"/>
            <w:smallCaps/>
            <w:szCs w:val="24"/>
          </w:rPr>
          <w:delText>Liu, M., Lang, B., and Gu, Z.</w:delText>
        </w:r>
        <w:r w:rsidRPr="003A2818" w:rsidDel="008178C0">
          <w:rPr>
            <w:rFonts w:cs="Times New Roman"/>
            <w:szCs w:val="24"/>
          </w:rPr>
          <w:delText xml:space="preserve"> Calculating Semantic Similarity between Academic Articles using Topic Event and Ontology. 21.</w:delText>
        </w:r>
      </w:del>
    </w:p>
    <w:p w14:paraId="160E9F05" w14:textId="0CF69FA7" w:rsidR="003A2818" w:rsidRPr="003A2818" w:rsidDel="008178C0" w:rsidRDefault="003A2818" w:rsidP="00F357C5">
      <w:pPr>
        <w:pStyle w:val="Bibliography"/>
        <w:rPr>
          <w:del w:id="1359" w:author="blake grills" w:date="2020-03-18T20:11:00Z"/>
          <w:rFonts w:cs="Times New Roman"/>
          <w:szCs w:val="24"/>
        </w:rPr>
      </w:pPr>
      <w:del w:id="1360" w:author="blake grills" w:date="2020-03-18T20:11:00Z">
        <w:r w:rsidRPr="003A2818" w:rsidDel="008178C0">
          <w:rPr>
            <w:rFonts w:cs="Times New Roman"/>
            <w:smallCaps/>
            <w:szCs w:val="24"/>
          </w:rPr>
          <w:delText>Maletic, J.I. and Kagdi, H.</w:delText>
        </w:r>
        <w:r w:rsidRPr="003A2818" w:rsidDel="008178C0">
          <w:rPr>
            <w:rFonts w:cs="Times New Roman"/>
            <w:szCs w:val="24"/>
          </w:rPr>
          <w:delText xml:space="preserve"> 2008. Expressiveness and effectiveness of program comprehension: Thoughts on future research directions. </w:delText>
        </w:r>
        <w:r w:rsidRPr="003A2818" w:rsidDel="008178C0">
          <w:rPr>
            <w:rFonts w:cs="Times New Roman"/>
            <w:i/>
            <w:iCs/>
            <w:szCs w:val="24"/>
          </w:rPr>
          <w:delText>2008 Frontiers of Software Maintenance</w:delText>
        </w:r>
        <w:r w:rsidRPr="003A2818" w:rsidDel="008178C0">
          <w:rPr>
            <w:rFonts w:cs="Times New Roman"/>
            <w:szCs w:val="24"/>
          </w:rPr>
          <w:delText>, IEEE, 31–37.</w:delText>
        </w:r>
      </w:del>
    </w:p>
    <w:p w14:paraId="49F74760" w14:textId="454C223E" w:rsidR="003A2818" w:rsidRPr="003A2818" w:rsidDel="008178C0" w:rsidRDefault="003A2818" w:rsidP="00F357C5">
      <w:pPr>
        <w:pStyle w:val="Bibliography"/>
        <w:rPr>
          <w:del w:id="1361" w:author="blake grills" w:date="2020-03-18T20:11:00Z"/>
          <w:rFonts w:cs="Times New Roman"/>
          <w:szCs w:val="24"/>
        </w:rPr>
      </w:pPr>
      <w:del w:id="1362" w:author="blake grills" w:date="2020-03-18T20:11:00Z">
        <w:r w:rsidRPr="003A2818" w:rsidDel="008178C0">
          <w:rPr>
            <w:rFonts w:cs="Times New Roman"/>
            <w:smallCaps/>
            <w:szCs w:val="24"/>
          </w:rPr>
          <w:delText>Nakic-Alfirevic, T. and Durek, M.</w:delText>
        </w:r>
        <w:r w:rsidRPr="003A2818" w:rsidDel="008178C0">
          <w:rPr>
            <w:rFonts w:cs="Times New Roman"/>
            <w:szCs w:val="24"/>
          </w:rPr>
          <w:delText xml:space="preserve"> 2004. The Dvorak keyboard layout and possibilities of its regional adaptation. 6.</w:delText>
        </w:r>
      </w:del>
    </w:p>
    <w:p w14:paraId="2E7A0F6F" w14:textId="79991474" w:rsidR="003A2818" w:rsidRPr="003A2818" w:rsidDel="008178C0" w:rsidRDefault="003A2818" w:rsidP="00F357C5">
      <w:pPr>
        <w:pStyle w:val="Bibliography"/>
        <w:rPr>
          <w:del w:id="1363" w:author="blake grills" w:date="2020-03-18T20:11:00Z"/>
          <w:rFonts w:cs="Times New Roman"/>
          <w:szCs w:val="24"/>
        </w:rPr>
      </w:pPr>
      <w:del w:id="1364" w:author="blake grills" w:date="2020-03-18T20:11:00Z">
        <w:r w:rsidRPr="003A2818" w:rsidDel="008178C0">
          <w:rPr>
            <w:rFonts w:cs="Times New Roman"/>
            <w:smallCaps/>
            <w:szCs w:val="24"/>
          </w:rPr>
          <w:delText>Norvig, P.</w:delText>
        </w:r>
        <w:r w:rsidRPr="003A2818" w:rsidDel="008178C0">
          <w:rPr>
            <w:rFonts w:cs="Times New Roman"/>
            <w:szCs w:val="24"/>
          </w:rPr>
          <w:delText xml:space="preserve"> English Letter Frequency Counts: Mayzner Revisited or ETAOIN SRHLDCU. https://norvig.com/mayzner.html.</w:delText>
        </w:r>
      </w:del>
    </w:p>
    <w:p w14:paraId="1BAEDBD6" w14:textId="5D5C34CA" w:rsidR="003A2818" w:rsidRPr="003A2818" w:rsidDel="008178C0" w:rsidRDefault="003A2818" w:rsidP="00F357C5">
      <w:pPr>
        <w:pStyle w:val="Bibliography"/>
        <w:rPr>
          <w:del w:id="1365" w:author="blake grills" w:date="2020-03-18T20:11:00Z"/>
          <w:rFonts w:cs="Times New Roman"/>
          <w:szCs w:val="24"/>
        </w:rPr>
      </w:pPr>
      <w:del w:id="1366" w:author="blake grills" w:date="2020-03-18T20:11:00Z">
        <w:r w:rsidRPr="003A2818" w:rsidDel="008178C0">
          <w:rPr>
            <w:rFonts w:cs="Times New Roman"/>
            <w:smallCaps/>
            <w:szCs w:val="24"/>
          </w:rPr>
          <w:delText>Ren, Y. and Ji, D.</w:delText>
        </w:r>
        <w:r w:rsidRPr="003A2818" w:rsidDel="008178C0">
          <w:rPr>
            <w:rFonts w:cs="Times New Roman"/>
            <w:szCs w:val="24"/>
          </w:rPr>
          <w:delText xml:space="preserve"> 2019. Learning to Detect Deceptive Opinion Spam: A Survey.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42934–42945.</w:delText>
        </w:r>
      </w:del>
    </w:p>
    <w:p w14:paraId="1E34514C" w14:textId="1895B183" w:rsidR="003A2818" w:rsidRPr="003A2818" w:rsidDel="008178C0" w:rsidRDefault="003A2818" w:rsidP="00F357C5">
      <w:pPr>
        <w:pStyle w:val="Bibliography"/>
        <w:rPr>
          <w:del w:id="1367" w:author="blake grills" w:date="2020-03-18T20:11:00Z"/>
          <w:rFonts w:cs="Times New Roman"/>
          <w:szCs w:val="24"/>
        </w:rPr>
      </w:pPr>
      <w:del w:id="1368" w:author="blake grills" w:date="2020-03-18T20:11:00Z">
        <w:r w:rsidRPr="003A2818" w:rsidDel="008178C0">
          <w:rPr>
            <w:rFonts w:cs="Times New Roman"/>
            <w:smallCaps/>
            <w:szCs w:val="24"/>
          </w:rPr>
          <w:delText>scikit-learn developers</w:delText>
        </w:r>
        <w:r w:rsidRPr="003A2818" w:rsidDel="008178C0">
          <w:rPr>
            <w:rFonts w:cs="Times New Roman"/>
            <w:szCs w:val="24"/>
          </w:rPr>
          <w:delText xml:space="preserve">. 1.10. Decision Trees. </w:delText>
        </w:r>
        <w:r w:rsidRPr="003A2818" w:rsidDel="008178C0">
          <w:rPr>
            <w:rFonts w:cs="Times New Roman"/>
            <w:i/>
            <w:iCs/>
            <w:szCs w:val="24"/>
          </w:rPr>
          <w:delText>scikit-learn</w:delText>
        </w:r>
        <w:r w:rsidRPr="003A2818" w:rsidDel="008178C0">
          <w:rPr>
            <w:rFonts w:cs="Times New Roman"/>
            <w:szCs w:val="24"/>
          </w:rPr>
          <w:delText>. https://scikit-learn.org/stable/modules/tree.html.</w:delText>
        </w:r>
      </w:del>
    </w:p>
    <w:p w14:paraId="581F9F0F" w14:textId="25A30696" w:rsidR="003A2818" w:rsidRPr="003A2818" w:rsidDel="008178C0" w:rsidRDefault="003A2818" w:rsidP="00F357C5">
      <w:pPr>
        <w:pStyle w:val="Bibliography"/>
        <w:rPr>
          <w:del w:id="1369" w:author="blake grills" w:date="2020-03-18T20:11:00Z"/>
          <w:rFonts w:cs="Times New Roman"/>
          <w:szCs w:val="24"/>
        </w:rPr>
      </w:pPr>
      <w:del w:id="1370" w:author="blake grills" w:date="2020-03-18T20:11:00Z">
        <w:r w:rsidRPr="003A2818" w:rsidDel="008178C0">
          <w:rPr>
            <w:rFonts w:cs="Times New Roman"/>
            <w:smallCaps/>
            <w:szCs w:val="24"/>
          </w:rPr>
          <w:delText>SKLearn</w:delText>
        </w:r>
        <w:r w:rsidRPr="003A2818" w:rsidDel="008178C0">
          <w:rPr>
            <w:rFonts w:cs="Times New Roman"/>
            <w:szCs w:val="24"/>
          </w:rPr>
          <w:delText>. 2019. 1.10 Decision Tree 1.10.1 Classification. https://scikit-learn.org/stable/modules/tree.html.</w:delText>
        </w:r>
      </w:del>
    </w:p>
    <w:p w14:paraId="5025E31B" w14:textId="6C96CB2E" w:rsidR="003A2818" w:rsidRPr="003A2818" w:rsidDel="008178C0" w:rsidRDefault="003A2818" w:rsidP="00F357C5">
      <w:pPr>
        <w:pStyle w:val="Bibliography"/>
        <w:rPr>
          <w:del w:id="1371" w:author="blake grills" w:date="2020-03-18T20:11:00Z"/>
          <w:rFonts w:cs="Times New Roman"/>
          <w:szCs w:val="24"/>
        </w:rPr>
      </w:pPr>
      <w:del w:id="1372" w:author="blake grills" w:date="2020-03-18T20:11:00Z">
        <w:r w:rsidRPr="003A2818" w:rsidDel="008178C0">
          <w:rPr>
            <w:rFonts w:cs="Times New Roman"/>
            <w:smallCaps/>
            <w:szCs w:val="24"/>
          </w:rPr>
          <w:delText>Song, X., Sun, H., Wang, X., and Yan, J.</w:delText>
        </w:r>
        <w:r w:rsidRPr="003A2818" w:rsidDel="008178C0">
          <w:rPr>
            <w:rFonts w:cs="Times New Roman"/>
            <w:szCs w:val="24"/>
          </w:rPr>
          <w:delText xml:space="preserve"> 2019. A Survey of Automatic Generation of Source Code Comments: Algorithms and Techniques. </w:delText>
        </w:r>
        <w:r w:rsidRPr="003A2818" w:rsidDel="008178C0">
          <w:rPr>
            <w:rFonts w:cs="Times New Roman"/>
            <w:i/>
            <w:iCs/>
            <w:szCs w:val="24"/>
          </w:rPr>
          <w:delText>IEEE Access</w:delText>
        </w:r>
        <w:r w:rsidRPr="003A2818" w:rsidDel="008178C0">
          <w:rPr>
            <w:rFonts w:cs="Times New Roman"/>
            <w:szCs w:val="24"/>
          </w:rPr>
          <w:delText xml:space="preserve"> </w:delText>
        </w:r>
        <w:r w:rsidRPr="003A2818" w:rsidDel="008178C0">
          <w:rPr>
            <w:rFonts w:cs="Times New Roman"/>
            <w:i/>
            <w:iCs/>
            <w:szCs w:val="24"/>
          </w:rPr>
          <w:delText>7</w:delText>
        </w:r>
        <w:r w:rsidRPr="003A2818" w:rsidDel="008178C0">
          <w:rPr>
            <w:rFonts w:cs="Times New Roman"/>
            <w:szCs w:val="24"/>
          </w:rPr>
          <w:delText>, 111411–111428.</w:delText>
        </w:r>
      </w:del>
    </w:p>
    <w:p w14:paraId="588668C9" w14:textId="54D8D99A" w:rsidR="003A2818" w:rsidRPr="003A2818" w:rsidDel="008178C0" w:rsidRDefault="003A2818" w:rsidP="00F357C5">
      <w:pPr>
        <w:pStyle w:val="Bibliography"/>
        <w:rPr>
          <w:del w:id="1373" w:author="blake grills" w:date="2020-03-18T20:11:00Z"/>
          <w:rFonts w:cs="Times New Roman"/>
          <w:szCs w:val="24"/>
        </w:rPr>
      </w:pPr>
      <w:del w:id="1374" w:author="blake grills" w:date="2020-03-18T20:11:00Z">
        <w:r w:rsidRPr="003A2818" w:rsidDel="008178C0">
          <w:rPr>
            <w:rFonts w:cs="Times New Roman"/>
            <w:smallCaps/>
            <w:szCs w:val="24"/>
          </w:rPr>
          <w:delText>Storey, M.-A.</w:delText>
        </w:r>
        <w:r w:rsidRPr="003A2818" w:rsidDel="008178C0">
          <w:rPr>
            <w:rFonts w:cs="Times New Roman"/>
            <w:szCs w:val="24"/>
          </w:rPr>
          <w:delText xml:space="preserve"> 2005. Theories, methods and tools in program comprehension: past, present and future. </w:delText>
        </w:r>
        <w:r w:rsidRPr="003A2818" w:rsidDel="008178C0">
          <w:rPr>
            <w:rFonts w:cs="Times New Roman"/>
            <w:i/>
            <w:iCs/>
            <w:szCs w:val="24"/>
          </w:rPr>
          <w:delText>13th International Workshop on Program Comprehension (IWPC’05)</w:delText>
        </w:r>
        <w:r w:rsidRPr="003A2818" w:rsidDel="008178C0">
          <w:rPr>
            <w:rFonts w:cs="Times New Roman"/>
            <w:szCs w:val="24"/>
          </w:rPr>
          <w:delText>, IEEE, 181–191.</w:delText>
        </w:r>
      </w:del>
    </w:p>
    <w:p w14:paraId="376EC907" w14:textId="6ACEE646" w:rsidR="003A2818" w:rsidRPr="003A2818" w:rsidDel="008178C0" w:rsidRDefault="003A2818" w:rsidP="00F357C5">
      <w:pPr>
        <w:pStyle w:val="Bibliography"/>
        <w:rPr>
          <w:del w:id="1375" w:author="blake grills" w:date="2020-03-18T20:11:00Z"/>
          <w:rFonts w:cs="Times New Roman"/>
          <w:szCs w:val="24"/>
        </w:rPr>
      </w:pPr>
      <w:del w:id="1376" w:author="blake grills" w:date="2020-03-18T20:11:00Z">
        <w:r w:rsidRPr="003A2818" w:rsidDel="008178C0">
          <w:rPr>
            <w:rFonts w:cs="Times New Roman"/>
            <w:smallCaps/>
            <w:szCs w:val="24"/>
          </w:rPr>
          <w:delText>Von Mayrhauser, A. and Vans, A.M.</w:delText>
        </w:r>
        <w:r w:rsidRPr="003A2818" w:rsidDel="008178C0">
          <w:rPr>
            <w:rFonts w:cs="Times New Roman"/>
            <w:szCs w:val="24"/>
          </w:rPr>
          <w:delText xml:space="preserve"> 1995. Program comprehension during software maintenance and evolution. </w:delText>
        </w:r>
        <w:r w:rsidRPr="003A2818" w:rsidDel="008178C0">
          <w:rPr>
            <w:rFonts w:cs="Times New Roman"/>
            <w:i/>
            <w:iCs/>
            <w:szCs w:val="24"/>
          </w:rPr>
          <w:delText>28</w:delText>
        </w:r>
        <w:r w:rsidRPr="003A2818" w:rsidDel="008178C0">
          <w:rPr>
            <w:rFonts w:cs="Times New Roman"/>
            <w:szCs w:val="24"/>
          </w:rPr>
          <w:delText>, 8, 44–55.</w:delText>
        </w:r>
      </w:del>
    </w:p>
    <w:p w14:paraId="3022DB80" w14:textId="364E23EF" w:rsidR="003A2818" w:rsidRPr="00F357C5" w:rsidDel="008178C0" w:rsidRDefault="003A2818" w:rsidP="00F357C5">
      <w:pPr>
        <w:pStyle w:val="Bibliography"/>
        <w:rPr>
          <w:del w:id="1377" w:author="blake grills" w:date="2020-03-18T20:11:00Z"/>
          <w:rFonts w:cs="Times New Roman"/>
          <w:szCs w:val="24"/>
        </w:rPr>
      </w:pPr>
      <w:del w:id="1378" w:author="blake grills" w:date="2020-03-18T20:11:00Z">
        <w:r w:rsidRPr="003A2818" w:rsidDel="008178C0">
          <w:rPr>
            <w:rFonts w:cs="Times New Roman"/>
            <w:smallCaps/>
            <w:szCs w:val="24"/>
          </w:rPr>
          <w:delText>Zaidman, A., Hamou-Lhadj, A., Greevy, O., and Rothlisberger, D.</w:delText>
        </w:r>
        <w:r w:rsidRPr="003A2818" w:rsidDel="008178C0">
          <w:rPr>
            <w:rFonts w:cs="Times New Roman"/>
            <w:szCs w:val="24"/>
          </w:rPr>
          <w:delText xml:space="preserve"> 2008. Workshop on Program Comprehension through Dyna</w:delText>
        </w:r>
        <w:r w:rsidRPr="00F357C5" w:rsidDel="008178C0">
          <w:rPr>
            <w:rFonts w:cs="Times New Roman"/>
            <w:szCs w:val="24"/>
          </w:rPr>
          <w:delText>mic Analysis (PCODA’08). 2.</w:delText>
        </w:r>
      </w:del>
    </w:p>
    <w:p w14:paraId="444B7BB1" w14:textId="75F6D115" w:rsidR="003A2818" w:rsidRPr="003A2818" w:rsidDel="008178C0" w:rsidRDefault="003A2818" w:rsidP="00F357C5">
      <w:pPr>
        <w:pStyle w:val="Bibliography"/>
        <w:rPr>
          <w:del w:id="1379" w:author="blake grills" w:date="2020-03-18T20:11:00Z"/>
          <w:rFonts w:cs="Times New Roman"/>
          <w:szCs w:val="24"/>
        </w:rPr>
      </w:pPr>
      <w:del w:id="1380" w:author="blake grills" w:date="2020-03-18T20:11:00Z">
        <w:r w:rsidRPr="000F384A" w:rsidDel="008178C0">
          <w:rPr>
            <w:rFonts w:cs="Times New Roman"/>
            <w:smallCaps/>
            <w:szCs w:val="24"/>
          </w:rPr>
          <w:delText>Zhou, S., Xu, X., Liu, Y., Chang, R., and Xiao, Y.</w:delText>
        </w:r>
        <w:r w:rsidRPr="000F384A" w:rsidDel="008178C0">
          <w:rPr>
            <w:rFonts w:cs="Times New Roman"/>
            <w:szCs w:val="24"/>
          </w:rPr>
          <w:delText xml:space="preserve"> 2019. Text Similarity Measurement of Semantic Cognition Based on Word Vector Distance Decentralization With Clustering </w:delText>
        </w:r>
        <w:r w:rsidRPr="00962623" w:rsidDel="008178C0">
          <w:rPr>
            <w:rFonts w:cs="Times New Roman"/>
            <w:szCs w:val="24"/>
          </w:rPr>
          <w:delText xml:space="preserve">Analysis. </w:delText>
        </w:r>
        <w:r w:rsidRPr="00245E88" w:rsidDel="008178C0">
          <w:rPr>
            <w:rFonts w:cs="Times New Roman"/>
            <w:i/>
            <w:iCs/>
            <w:szCs w:val="24"/>
          </w:rPr>
          <w:delText>IEEE Access</w:delText>
        </w:r>
        <w:r w:rsidRPr="00245E88" w:rsidDel="008178C0">
          <w:rPr>
            <w:rFonts w:cs="Times New Roman"/>
            <w:szCs w:val="24"/>
          </w:rPr>
          <w:delText xml:space="preserve"> </w:delText>
        </w:r>
        <w:r w:rsidRPr="00245E88" w:rsidDel="008178C0">
          <w:rPr>
            <w:rFonts w:cs="Times New Roman"/>
            <w:i/>
            <w:iCs/>
            <w:szCs w:val="24"/>
          </w:rPr>
          <w:delText>7</w:delText>
        </w:r>
        <w:r w:rsidRPr="003A2818" w:rsidDel="008178C0">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2-29T17:52:00Z" w:initials="MD">
    <w:p w14:paraId="3E1747E3" w14:textId="201A9FD0" w:rsidR="00CC1298" w:rsidRDefault="00CC1298">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9" w:author="Michael Decker" w:date="2020-03-17T19:27:00Z" w:initials="MD">
    <w:p w14:paraId="0D4E021A" w14:textId="77777777" w:rsidR="00CC1298" w:rsidRDefault="00CC1298">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3" w:author="Michael Decker" w:date="2020-03-17T19:05:00Z" w:initials="MD">
    <w:p w14:paraId="7CE2E6DA" w14:textId="6889C4AE" w:rsidR="00CC1298" w:rsidRDefault="00CC1298">
      <w:pPr>
        <w:pStyle w:val="CommentText"/>
      </w:pPr>
      <w:r>
        <w:rPr>
          <w:rStyle w:val="CommentReference"/>
        </w:rPr>
        <w:annotationRef/>
      </w:r>
      <w:r>
        <w:t>Not sure what this is saying</w:t>
      </w:r>
    </w:p>
  </w:comment>
  <w:comment w:id="4" w:author="blake grills" w:date="2020-03-20T13:09:00Z" w:initials="bg">
    <w:p w14:paraId="75BA5499" w14:textId="084C5E28" w:rsidR="00CC1298" w:rsidRDefault="00CC1298">
      <w:pPr>
        <w:pStyle w:val="CommentText"/>
      </w:pPr>
      <w:r>
        <w:rPr>
          <w:rStyle w:val="CommentReference"/>
        </w:rPr>
        <w:annotationRef/>
      </w:r>
    </w:p>
  </w:comment>
  <w:comment w:id="13" w:author="Michael Decker" w:date="2020-03-17T19:07:00Z" w:initials="MD">
    <w:p w14:paraId="10AB2FCF" w14:textId="0E5733BA" w:rsidR="00CC1298" w:rsidRDefault="00CC1298" w:rsidP="00155450">
      <w:pPr>
        <w:pStyle w:val="CommentText"/>
      </w:pPr>
      <w:r>
        <w:rPr>
          <w:rStyle w:val="CommentReference"/>
        </w:rPr>
        <w:annotationRef/>
      </w:r>
      <w:r>
        <w:t>The citation needs to be here</w:t>
      </w:r>
    </w:p>
  </w:comment>
  <w:comment w:id="14" w:author="Michael Decker" w:date="2020-03-19T16:55:00Z" w:initials="MD">
    <w:p w14:paraId="220CA534" w14:textId="267D1433" w:rsidR="00CC1298" w:rsidRDefault="00CC1298" w:rsidP="00155450">
      <w:pPr>
        <w:pStyle w:val="CommentText"/>
      </w:pPr>
      <w:r>
        <w:rPr>
          <w:rStyle w:val="CommentReference"/>
        </w:rPr>
        <w:annotationRef/>
      </w:r>
      <w:r>
        <w:t>This is not the original paper on these</w:t>
      </w:r>
    </w:p>
  </w:comment>
  <w:comment w:id="15" w:author="blake grills" w:date="2020-03-20T13:10:00Z" w:initials="bg">
    <w:p w14:paraId="3A692421" w14:textId="491596B0" w:rsidR="00CC1298" w:rsidRDefault="00CC1298" w:rsidP="00155450">
      <w:pPr>
        <w:pStyle w:val="CommentText"/>
      </w:pPr>
      <w:r>
        <w:rPr>
          <w:rStyle w:val="CommentReference"/>
        </w:rPr>
        <w:annotationRef/>
      </w:r>
      <w:r>
        <w:t>Which paper would you like us to use?</w:t>
      </w:r>
    </w:p>
  </w:comment>
  <w:comment w:id="20" w:author="Michael Decker" w:date="2020-03-17T19:27:00Z" w:initials="MD">
    <w:p w14:paraId="4A6D966A" w14:textId="5D94B96A" w:rsidR="00CC1298" w:rsidRDefault="00CC1298">
      <w:pPr>
        <w:pStyle w:val="CommentText"/>
      </w:pPr>
      <w:r>
        <w:rPr>
          <w:rStyle w:val="CommentReference"/>
        </w:rPr>
        <w:annotationRef/>
      </w:r>
      <w:r>
        <w:t xml:space="preserve">This part needs </w:t>
      </w:r>
      <w:proofErr w:type="spellStart"/>
      <w:r>
        <w:t>integraded</w:t>
      </w:r>
      <w:proofErr w:type="spellEnd"/>
      <w:r>
        <w:t xml:space="preserve"> before you talk about comprehension.  Then after you talk about how people understand code.  Something about how no matter what approach they use comments provide support for comprehension.</w:t>
      </w:r>
    </w:p>
  </w:comment>
  <w:comment w:id="23" w:author="Michael Decker" w:date="2020-02-29T17:53:00Z" w:initials="MD">
    <w:p w14:paraId="7FFB6FDA" w14:textId="77777777" w:rsidR="00CC1298" w:rsidRDefault="00CC1298" w:rsidP="009D2E2B">
      <w:pPr>
        <w:pStyle w:val="CommentText"/>
      </w:pPr>
      <w:r>
        <w:rPr>
          <w:rStyle w:val="CommentReference"/>
        </w:rPr>
        <w:annotationRef/>
      </w:r>
      <w:r>
        <w:t>Cite cases.</w:t>
      </w:r>
    </w:p>
  </w:comment>
  <w:comment w:id="24" w:author="blake grills" w:date="2020-03-03T13:49:00Z" w:initials="bg">
    <w:p w14:paraId="6BFEF302" w14:textId="77777777" w:rsidR="00CC1298" w:rsidRDefault="00CC1298" w:rsidP="009D2E2B">
      <w:pPr>
        <w:pStyle w:val="CommentText"/>
      </w:pPr>
      <w:r>
        <w:rPr>
          <w:rStyle w:val="CommentReference"/>
        </w:rPr>
        <w:annotationRef/>
      </w:r>
      <w:proofErr w:type="spellStart"/>
      <w:r>
        <w:t>Im</w:t>
      </w:r>
      <w:proofErr w:type="spellEnd"/>
      <w:r>
        <w:t xml:space="preserve"> trying to find the cases but am having trouble, I did not want to lose any more time to google searching</w:t>
      </w:r>
    </w:p>
  </w:comment>
  <w:comment w:id="25" w:author="Michael Decker" w:date="2020-03-07T14:54:00Z" w:initials="MD">
    <w:p w14:paraId="2EBD7476" w14:textId="77777777" w:rsidR="00CC1298" w:rsidRDefault="00CC1298" w:rsidP="009D2E2B">
      <w:pPr>
        <w:pStyle w:val="CommentText"/>
      </w:pPr>
      <w:r>
        <w:rPr>
          <w:rStyle w:val="CommentReference"/>
        </w:rPr>
        <w:annotationRef/>
      </w:r>
      <w:r>
        <w:t>They can just be news articles</w:t>
      </w:r>
    </w:p>
  </w:comment>
  <w:comment w:id="32" w:author="Michael Decker" w:date="2020-03-19T16:56:00Z" w:initials="MD">
    <w:p w14:paraId="68F7FFFF" w14:textId="5FFDE0B7" w:rsidR="00CC1298" w:rsidRDefault="00CC1298">
      <w:pPr>
        <w:pStyle w:val="CommentText"/>
      </w:pPr>
      <w:r>
        <w:rPr>
          <w:rStyle w:val="CommentReference"/>
        </w:rPr>
        <w:annotationRef/>
      </w:r>
      <w:r>
        <w:rPr>
          <w:rStyle w:val="CommentReference"/>
        </w:rPr>
        <w:t xml:space="preserve">More.  Give examples </w:t>
      </w:r>
      <w:proofErr w:type="spellStart"/>
      <w:r>
        <w:rPr>
          <w:rStyle w:val="CommentReference"/>
        </w:rPr>
        <w:t>nl</w:t>
      </w:r>
      <w:proofErr w:type="spellEnd"/>
      <w:r>
        <w:rPr>
          <w:rStyle w:val="CommentReference"/>
        </w:rPr>
        <w:t xml:space="preserve"> approaches that rely on comments, and text analysis approaches such as LSI.  Removing may improve existing techniques that use such approaches</w:t>
      </w:r>
    </w:p>
  </w:comment>
  <w:comment w:id="107" w:author="Michael Decker" w:date="2020-03-18T14:23:00Z" w:initials="MD">
    <w:p w14:paraId="38DB8DC3" w14:textId="555BC78C" w:rsidR="00CC1298" w:rsidRDefault="00CC1298">
      <w:pPr>
        <w:pStyle w:val="CommentText"/>
      </w:pPr>
      <w:r>
        <w:rPr>
          <w:rStyle w:val="CommentReference"/>
        </w:rPr>
        <w:annotationRef/>
      </w:r>
      <w:r>
        <w:t>.</w:t>
      </w:r>
    </w:p>
  </w:comment>
  <w:comment w:id="108" w:author="Michael Decker" w:date="2020-03-19T17:03:00Z" w:initials="MD">
    <w:p w14:paraId="3D031BF4" w14:textId="01B21CEB" w:rsidR="00CC1298" w:rsidRDefault="00CC1298">
      <w:pPr>
        <w:pStyle w:val="CommentText"/>
      </w:pPr>
      <w:r>
        <w:rPr>
          <w:rStyle w:val="CommentReference"/>
        </w:rPr>
        <w:annotationRef/>
      </w:r>
      <w:r>
        <w:t>Will need to rewrite beginning to make fit.</w:t>
      </w:r>
    </w:p>
  </w:comment>
  <w:comment w:id="109" w:author="Michael Decker" w:date="2020-03-18T14:24:00Z" w:initials="MD">
    <w:p w14:paraId="0E5E6C3E" w14:textId="290C040B" w:rsidR="00CC1298" w:rsidRDefault="00CC1298">
      <w:pPr>
        <w:pStyle w:val="CommentText"/>
      </w:pPr>
      <w:r>
        <w:rPr>
          <w:rStyle w:val="CommentReference"/>
        </w:rPr>
        <w:annotationRef/>
      </w:r>
      <w:r>
        <w:t>Not sure what you are trying to say here.  How are taxonomy different why is it necessary/needed.</w:t>
      </w:r>
    </w:p>
    <w:p w14:paraId="4D03EBF6" w14:textId="77777777" w:rsidR="00CC1298" w:rsidRDefault="00CC1298" w:rsidP="001271BE">
      <w:pPr>
        <w:pStyle w:val="CommentText"/>
        <w:ind w:firstLine="0"/>
      </w:pPr>
    </w:p>
    <w:p w14:paraId="533FFB03" w14:textId="77777777" w:rsidR="00CC1298" w:rsidRDefault="00CC1298">
      <w:pPr>
        <w:pStyle w:val="CommentText"/>
      </w:pPr>
    </w:p>
    <w:p w14:paraId="45C4378C" w14:textId="77777777" w:rsidR="00CC1298" w:rsidRDefault="00CC1298">
      <w:pPr>
        <w:pStyle w:val="CommentText"/>
      </w:pPr>
    </w:p>
    <w:p w14:paraId="76E57E0F" w14:textId="61731235" w:rsidR="00CC1298" w:rsidRDefault="00CC1298">
      <w:pPr>
        <w:pStyle w:val="CommentText"/>
      </w:pPr>
      <w:proofErr w:type="spellStart"/>
      <w:r>
        <w:t>Additinally</w:t>
      </w:r>
      <w:proofErr w:type="spellEnd"/>
      <w:r>
        <w:t>, go through the papers this one cites and what it cites to make sure there is not more papers.</w:t>
      </w:r>
    </w:p>
  </w:comment>
  <w:comment w:id="110" w:author="Michael Decker" w:date="2020-03-19T17:05:00Z" w:initials="MD">
    <w:p w14:paraId="2A8029FD" w14:textId="151EC762" w:rsidR="00CC1298" w:rsidRDefault="00CC1298">
      <w:pPr>
        <w:pStyle w:val="CommentText"/>
      </w:pPr>
      <w:r>
        <w:rPr>
          <w:rStyle w:val="CommentReference"/>
        </w:rPr>
        <w:annotationRef/>
      </w:r>
      <w:r>
        <w:t xml:space="preserve">More.  This is really vague. How are they related and exactly and how are they </w:t>
      </w:r>
      <w:proofErr w:type="gramStart"/>
      <w:r>
        <w:t>different.</w:t>
      </w:r>
      <w:proofErr w:type="gramEnd"/>
      <w:r>
        <w:t xml:space="preserve">  Are the goals the same.</w:t>
      </w:r>
    </w:p>
  </w:comment>
  <w:comment w:id="116" w:author="Michael Decker" w:date="2020-03-18T14:26:00Z" w:initials="MD">
    <w:p w14:paraId="6F6C40C6" w14:textId="77777777" w:rsidR="00CC1298" w:rsidRDefault="00CC1298">
      <w:pPr>
        <w:pStyle w:val="CommentText"/>
      </w:pPr>
      <w:r>
        <w:rPr>
          <w:rStyle w:val="CommentReference"/>
        </w:rPr>
        <w:annotationRef/>
      </w:r>
      <w:r>
        <w:t>More.  Our goal is different.</w:t>
      </w:r>
    </w:p>
    <w:p w14:paraId="767844BF" w14:textId="77777777" w:rsidR="00CC1298" w:rsidRDefault="00CC1298">
      <w:pPr>
        <w:pStyle w:val="CommentText"/>
      </w:pPr>
    </w:p>
    <w:p w14:paraId="09225124" w14:textId="77777777" w:rsidR="00CC1298" w:rsidRDefault="00CC1298">
      <w:pPr>
        <w:pStyle w:val="CommentText"/>
      </w:pPr>
      <w:r>
        <w:t>Also, did you check all the paper this cites and the papers that cite this paper to make sure not missing any.</w:t>
      </w:r>
    </w:p>
    <w:p w14:paraId="13CC4A30" w14:textId="77777777" w:rsidR="00CC1298" w:rsidRDefault="00CC1298">
      <w:pPr>
        <w:pStyle w:val="CommentText"/>
      </w:pPr>
    </w:p>
    <w:p w14:paraId="683D108D" w14:textId="249159CE" w:rsidR="00CC1298" w:rsidRDefault="00CC1298">
      <w:pPr>
        <w:pStyle w:val="CommentText"/>
      </w:pPr>
      <w:r>
        <w:t xml:space="preserve">Missing paper I sent you: </w:t>
      </w:r>
      <w:r w:rsidRPr="00EE3C8D">
        <w:t>https://www.researchgate.net/profile/Rabe_Abdalkareem/publication/316180063_On_Code_Reuse_from_StackOverflow_An_Exploratory_Study_on_Android_Apps/links/5a83a1bdaca272d6501ec17f/On-Code-Reuse-from-StackOverflow-An-Exploratory-Study-on-Android-Apps.pdf</w:t>
      </w:r>
    </w:p>
  </w:comment>
  <w:comment w:id="119" w:author="Michael Decker" w:date="2020-03-07T15:38:00Z" w:initials="MD">
    <w:p w14:paraId="4D77BF7E" w14:textId="67401518" w:rsidR="00CC1298" w:rsidRDefault="00CC1298">
      <w:pPr>
        <w:pStyle w:val="CommentText"/>
      </w:pPr>
      <w:r>
        <w:rPr>
          <w:rStyle w:val="CommentReference"/>
        </w:rPr>
        <w:annotationRef/>
      </w:r>
      <w:r>
        <w:rPr>
          <w:rStyle w:val="CommentReference"/>
        </w:rPr>
        <w:t xml:space="preserve">Need more studies on comments.  Why comments important, </w:t>
      </w:r>
      <w:proofErr w:type="spellStart"/>
      <w:r>
        <w:rPr>
          <w:rStyle w:val="CommentReference"/>
        </w:rPr>
        <w:t>affect</w:t>
      </w:r>
      <w:proofErr w:type="spellEnd"/>
      <w:r>
        <w:rPr>
          <w:rStyle w:val="CommentReference"/>
        </w:rPr>
        <w:t xml:space="preserve"> of quality of comment, is self-documented code enough, etc.</w:t>
      </w:r>
    </w:p>
  </w:comment>
  <w:comment w:id="124" w:author="Michael Decker" w:date="2020-03-18T14:53:00Z" w:initials="MD">
    <w:p w14:paraId="6A2183B8" w14:textId="0B48A66A" w:rsidR="00CC1298" w:rsidRDefault="00CC1298">
      <w:pPr>
        <w:pStyle w:val="CommentText"/>
      </w:pPr>
      <w:r>
        <w:rPr>
          <w:rStyle w:val="CommentReference"/>
        </w:rPr>
        <w:annotationRef/>
      </w:r>
      <w:r>
        <w:t>These sections will need a bit of massaging to make fit, but I don’t think it is a lot of work.  The approach vectorization, etc. does not matter at all.  Describe them as works in comment quality, etc.  When you explain the papers, you give they used a specific technique.</w:t>
      </w:r>
    </w:p>
  </w:comment>
  <w:comment w:id="128" w:author="Michael Decker" w:date="2020-03-18T14:31:00Z" w:initials="MD">
    <w:p w14:paraId="2F04B00D" w14:textId="594ADF91" w:rsidR="00CC1298" w:rsidRDefault="00CC1298">
      <w:pPr>
        <w:pStyle w:val="CommentText"/>
      </w:pPr>
      <w:r>
        <w:rPr>
          <w:rStyle w:val="CommentReference"/>
        </w:rPr>
        <w:annotationRef/>
      </w:r>
      <w:r>
        <w:t xml:space="preserve">The machine learning aspect is largely irrelevant.  </w:t>
      </w:r>
    </w:p>
  </w:comment>
  <w:comment w:id="134" w:author="Michael Decker" w:date="2020-03-18T14:34:00Z" w:initials="MD">
    <w:p w14:paraId="1B52FD89" w14:textId="496BF093" w:rsidR="00CC1298" w:rsidRDefault="00CC1298">
      <w:pPr>
        <w:pStyle w:val="CommentText"/>
      </w:pPr>
      <w:r>
        <w:rPr>
          <w:rStyle w:val="CommentReference"/>
        </w:rPr>
        <w:annotationRef/>
      </w:r>
      <w:r>
        <w:t xml:space="preserve">I get yelled at this by some reviewers.  I am fine </w:t>
      </w:r>
      <w:proofErr w:type="gramStart"/>
      <w:r>
        <w:t>with,  In</w:t>
      </w:r>
      <w:proofErr w:type="gramEnd"/>
      <w:r>
        <w:t xml:space="preserve"> [], (what I get yelled at for), but in other cases it should cite authors names or just the authors</w:t>
      </w:r>
    </w:p>
    <w:p w14:paraId="64BC09F0" w14:textId="77777777" w:rsidR="00CC1298" w:rsidRDefault="00CC1298">
      <w:pPr>
        <w:pStyle w:val="CommentText"/>
      </w:pPr>
    </w:p>
    <w:p w14:paraId="0024B461" w14:textId="609A83EB" w:rsidR="00CC1298" w:rsidRDefault="00CC1298" w:rsidP="00447005">
      <w:pPr>
        <w:pStyle w:val="CommentText"/>
        <w:ind w:firstLine="0"/>
      </w:pPr>
    </w:p>
  </w:comment>
  <w:comment w:id="136" w:author="Michael Decker" w:date="2020-03-18T14:35:00Z" w:initials="MD">
    <w:p w14:paraId="5151DFAE" w14:textId="77777777" w:rsidR="00CC1298" w:rsidRDefault="00CC1298">
      <w:pPr>
        <w:pStyle w:val="CommentText"/>
      </w:pPr>
      <w:r>
        <w:rPr>
          <w:rStyle w:val="CommentReference"/>
        </w:rPr>
        <w:annotationRef/>
      </w:r>
      <w:r>
        <w:t xml:space="preserve">This last one probably needs to be in a section called Comment Quality.   There should be quite a few more of those.  Just find those </w:t>
      </w:r>
      <w:proofErr w:type="gramStart"/>
      <w:r>
        <w:t>papers, and</w:t>
      </w:r>
      <w:proofErr w:type="gramEnd"/>
      <w:r>
        <w:t xml:space="preserve"> cite other papers that inspect the quality of comments are LONG LIST OF CITATIONS.</w:t>
      </w:r>
    </w:p>
    <w:p w14:paraId="6A2101D8" w14:textId="77777777" w:rsidR="00CC1298" w:rsidRDefault="00CC1298">
      <w:pPr>
        <w:pStyle w:val="CommentText"/>
      </w:pPr>
    </w:p>
    <w:p w14:paraId="0C41319D" w14:textId="77777777" w:rsidR="00CC1298" w:rsidRDefault="00CC1298">
      <w:pPr>
        <w:pStyle w:val="CommentText"/>
      </w:pPr>
      <w:r>
        <w:t>You only need to explain one in that long list if it has something related to code in comments vs not.</w:t>
      </w:r>
    </w:p>
    <w:p w14:paraId="280B3536" w14:textId="77777777" w:rsidR="00CC1298" w:rsidRDefault="00CC1298">
      <w:pPr>
        <w:pStyle w:val="CommentText"/>
      </w:pPr>
    </w:p>
    <w:p w14:paraId="4CF916DC" w14:textId="38D1B90E" w:rsidR="00CC1298" w:rsidRDefault="00CC1298">
      <w:pPr>
        <w:pStyle w:val="CommentText"/>
      </w:pPr>
      <w:proofErr w:type="gramStart"/>
      <w:r>
        <w:t>Actually</w:t>
      </w:r>
      <w:proofErr w:type="gramEnd"/>
      <w:r>
        <w:t xml:space="preserve"> still need long list, but next section should be code quality and smash those together</w:t>
      </w:r>
    </w:p>
  </w:comment>
  <w:comment w:id="145" w:author="Michael Decker" w:date="2020-03-18T14:55:00Z" w:initials="MD">
    <w:p w14:paraId="4503AB35" w14:textId="0CA40781" w:rsidR="00CC1298" w:rsidRDefault="00CC1298">
      <w:pPr>
        <w:pStyle w:val="CommentText"/>
      </w:pPr>
      <w:r>
        <w:rPr>
          <w:rStyle w:val="CommentReference"/>
        </w:rPr>
        <w:annotationRef/>
      </w:r>
      <w:r>
        <w:t xml:space="preserve">Goes with code generation section.  Also, </w:t>
      </w:r>
      <w:proofErr w:type="gramStart"/>
      <w:r>
        <w:t xml:space="preserve">need  </w:t>
      </w:r>
      <w:proofErr w:type="spellStart"/>
      <w:r>
        <w:t>Nahla</w:t>
      </w:r>
      <w:proofErr w:type="spellEnd"/>
      <w:proofErr w:type="gramEnd"/>
      <w:r>
        <w:t xml:space="preserve"> Abid’s method summarization, class summaries by Laura Moreno, and Emily Hill’s parameter summarization.  Cite a list of others as well.</w:t>
      </w:r>
    </w:p>
  </w:comment>
  <w:comment w:id="146" w:author="Michael Decker" w:date="2020-03-18T15:00:00Z" w:initials="MD">
    <w:p w14:paraId="106DC6DF" w14:textId="77777777" w:rsidR="00CC1298" w:rsidRDefault="00CC1298">
      <w:pPr>
        <w:pStyle w:val="CommentText"/>
      </w:pPr>
      <w:r>
        <w:rPr>
          <w:rStyle w:val="CommentReference"/>
        </w:rPr>
        <w:annotationRef/>
      </w:r>
      <w:r>
        <w:t xml:space="preserve">When you merge these sections, you need to define what the difference between generated comments and summarization is.  Cause they are largely the same thing.  </w:t>
      </w:r>
    </w:p>
    <w:p w14:paraId="7D121BD5" w14:textId="77777777" w:rsidR="00CC1298" w:rsidRDefault="00CC1298">
      <w:pPr>
        <w:pStyle w:val="CommentText"/>
      </w:pPr>
    </w:p>
    <w:p w14:paraId="0BC08B66" w14:textId="7444B386" w:rsidR="00CC1298" w:rsidRDefault="00CC1298">
      <w:pPr>
        <w:pStyle w:val="CommentText"/>
      </w:pPr>
      <w:r>
        <w:t>Your definition seems more a difference between the two works.  Song focused on smaller snippets of code</w:t>
      </w:r>
    </w:p>
  </w:comment>
  <w:comment w:id="147" w:author="Michael Decker" w:date="2020-03-18T15:03:00Z" w:initials="MD">
    <w:p w14:paraId="1787B909" w14:textId="3CAED772" w:rsidR="00CC1298" w:rsidRDefault="00CC1298">
      <w:pPr>
        <w:pStyle w:val="CommentText"/>
      </w:pPr>
      <w:r>
        <w:rPr>
          <w:rStyle w:val="CommentReference"/>
        </w:rPr>
        <w:annotationRef/>
      </w:r>
      <w:r>
        <w:t xml:space="preserve">This seems like </w:t>
      </w:r>
      <w:proofErr w:type="gramStart"/>
      <w:r>
        <w:t>an Other</w:t>
      </w:r>
      <w:proofErr w:type="gramEnd"/>
      <w:r>
        <w:t xml:space="preserve"> section is needed</w:t>
      </w:r>
    </w:p>
  </w:comment>
  <w:comment w:id="148" w:author="Michael Decker" w:date="2020-03-18T15:04:00Z" w:initials="MD">
    <w:p w14:paraId="40829963" w14:textId="593538CC" w:rsidR="00CC1298" w:rsidRDefault="00CC1298">
      <w:pPr>
        <w:pStyle w:val="CommentText"/>
      </w:pPr>
      <w:r>
        <w:rPr>
          <w:rStyle w:val="CommentReference"/>
        </w:rPr>
        <w:annotationRef/>
      </w:r>
      <w:r>
        <w:t>How related to what we are doing.  We are basically doing the same thing detecting spam (spam is commented-out code).</w:t>
      </w:r>
    </w:p>
  </w:comment>
  <w:comment w:id="150" w:author="blake grills" w:date="2020-03-18T04:01:00Z" w:initials="bg">
    <w:p w14:paraId="7E9A9D59" w14:textId="174D8057" w:rsidR="00CC1298" w:rsidRDefault="00CC1298">
      <w:pPr>
        <w:pStyle w:val="CommentText"/>
      </w:pPr>
      <w:r>
        <w:rPr>
          <w:rStyle w:val="CommentReference"/>
        </w:rPr>
        <w:annotationRef/>
      </w:r>
      <w:r>
        <w:t>I need to figure out how to turn the tables properly. Will work on this more tomorrow.</w:t>
      </w:r>
    </w:p>
  </w:comment>
  <w:comment w:id="151" w:author="Michael Decker" w:date="2020-03-18T15:15:00Z" w:initials="MD">
    <w:p w14:paraId="53C5B14F" w14:textId="4B968003" w:rsidR="00CC1298" w:rsidRDefault="00CC1298">
      <w:pPr>
        <w:pStyle w:val="CommentText"/>
      </w:pPr>
      <w:r>
        <w:rPr>
          <w:rStyle w:val="CommentReference"/>
        </w:rPr>
        <w:annotationRef/>
      </w:r>
      <w:r>
        <w:t>Put in here where these are answered.  If you need to swap RQ1 and RQ2 in intro to have answered in order, do so.</w:t>
      </w:r>
    </w:p>
  </w:comment>
  <w:comment w:id="170" w:author="Michael Decker" w:date="2020-03-19T17:26:00Z" w:initials="MD">
    <w:p w14:paraId="3D4B3FD0" w14:textId="59A9B660" w:rsidR="00CC1298" w:rsidRDefault="00CC1298">
      <w:pPr>
        <w:pStyle w:val="CommentText"/>
      </w:pPr>
      <w:r>
        <w:rPr>
          <w:rStyle w:val="CommentReference"/>
        </w:rPr>
        <w:annotationRef/>
      </w:r>
      <w:r>
        <w:t>This should go after the examples.</w:t>
      </w:r>
    </w:p>
  </w:comment>
  <w:comment w:id="176" w:author="Michael Decker" w:date="2020-03-19T17:30:00Z" w:initials="MD">
    <w:p w14:paraId="07A66226" w14:textId="6CA5E48D" w:rsidR="00CC1298" w:rsidRDefault="00CC1298">
      <w:pPr>
        <w:pStyle w:val="CommentText"/>
      </w:pPr>
      <w:r>
        <w:rPr>
          <w:rStyle w:val="CommentReference"/>
        </w:rPr>
        <w:annotationRef/>
      </w:r>
      <w:r>
        <w:t>This should be an example in the table and explained with the table.</w:t>
      </w:r>
    </w:p>
  </w:comment>
  <w:comment w:id="183" w:author="Michael Decker" w:date="2020-03-20T16:37:00Z" w:initials="MD">
    <w:p w14:paraId="686DD0A7" w14:textId="5447B5C4" w:rsidR="002C7665" w:rsidRDefault="002C7665">
      <w:pPr>
        <w:pStyle w:val="CommentText"/>
      </w:pPr>
      <w:r>
        <w:rPr>
          <w:rStyle w:val="CommentReference"/>
        </w:rPr>
        <w:annotationRef/>
      </w:r>
      <w:r>
        <w:t>I think you are missing a description for block comments made of line comments.</w:t>
      </w:r>
    </w:p>
  </w:comment>
  <w:comment w:id="186" w:author="Michael Decker" w:date="2020-03-20T16:34:00Z" w:initials="MD">
    <w:p w14:paraId="39EEB326" w14:textId="70A92814" w:rsidR="00A33E60" w:rsidRDefault="00A33E60">
      <w:pPr>
        <w:pStyle w:val="CommentText"/>
      </w:pPr>
      <w:r>
        <w:rPr>
          <w:rStyle w:val="CommentReference"/>
        </w:rPr>
        <w:annotationRef/>
      </w:r>
      <w:r>
        <w:t>Explain left side has example, and right side is a description.</w:t>
      </w:r>
    </w:p>
  </w:comment>
  <w:comment w:id="196" w:author="Michael Decker" w:date="2020-03-19T17:33:00Z" w:initials="MD">
    <w:p w14:paraId="22B39515" w14:textId="1CD0A252" w:rsidR="00CC1298" w:rsidRDefault="00CC1298">
      <w:pPr>
        <w:pStyle w:val="CommentText"/>
      </w:pPr>
      <w:r>
        <w:rPr>
          <w:rStyle w:val="CommentReference"/>
        </w:rPr>
        <w:annotationRef/>
      </w:r>
      <w:r>
        <w:t xml:space="preserve">Way better.  You </w:t>
      </w:r>
      <w:proofErr w:type="spellStart"/>
      <w:r>
        <w:t>nee</w:t>
      </w:r>
      <w:proofErr w:type="spellEnd"/>
      <w:r>
        <w:t xml:space="preserve"> table headers though.  And the comment should be left justified and the right should be Justify</w:t>
      </w:r>
    </w:p>
  </w:comment>
  <w:comment w:id="239" w:author="Michael Decker" w:date="2020-03-19T17:41:00Z" w:initials="MD">
    <w:p w14:paraId="6D21975E" w14:textId="77777777" w:rsidR="00CC1298" w:rsidRDefault="00CC1298">
      <w:pPr>
        <w:pStyle w:val="CommentText"/>
      </w:pPr>
      <w:r>
        <w:rPr>
          <w:rStyle w:val="CommentReference"/>
        </w:rPr>
        <w:annotationRef/>
      </w:r>
      <w:r>
        <w:t>Are these commented out code or not.</w:t>
      </w:r>
    </w:p>
    <w:p w14:paraId="02E89474" w14:textId="57B24583" w:rsidR="00CC1298" w:rsidRDefault="00CC1298">
      <w:pPr>
        <w:pStyle w:val="CommentText"/>
      </w:pPr>
    </w:p>
  </w:comment>
  <w:comment w:id="360" w:author="Michael Decker" w:date="2020-03-19T17:39:00Z" w:initials="MD">
    <w:p w14:paraId="64E04EE8" w14:textId="2E881E4D" w:rsidR="00CC1298" w:rsidRDefault="00CC1298">
      <w:pPr>
        <w:pStyle w:val="CommentText"/>
      </w:pPr>
      <w:r>
        <w:rPr>
          <w:rStyle w:val="CommentReference"/>
        </w:rPr>
        <w:annotationRef/>
      </w:r>
      <w:r>
        <w:t>If it won’t fit use line continuation character.</w:t>
      </w:r>
    </w:p>
  </w:comment>
  <w:comment w:id="387" w:author="Michael Decker" w:date="2020-03-18T15:29:00Z" w:initials="MD">
    <w:p w14:paraId="60324638" w14:textId="1F023625" w:rsidR="00CC1298" w:rsidRDefault="00CC1298">
      <w:pPr>
        <w:pStyle w:val="CommentText"/>
      </w:pPr>
      <w:r>
        <w:rPr>
          <w:rStyle w:val="CommentReference"/>
        </w:rPr>
        <w:annotationRef/>
      </w:r>
      <w:r>
        <w:t>Also describe each even if briefly.  Pay Specific attention to how code can be is commented out and if we consider it to be or not.</w:t>
      </w:r>
    </w:p>
  </w:comment>
  <w:comment w:id="447" w:author="Michael Decker" w:date="2020-03-18T15:51:00Z" w:initials="MD">
    <w:p w14:paraId="3BE3E15B" w14:textId="77777777" w:rsidR="00CC1298" w:rsidRDefault="00CC1298">
      <w:pPr>
        <w:pStyle w:val="CommentText"/>
      </w:pPr>
      <w:r>
        <w:rPr>
          <w:rStyle w:val="CommentReference"/>
        </w:rPr>
        <w:annotationRef/>
      </w:r>
      <w:r>
        <w:t>Outline</w:t>
      </w:r>
    </w:p>
    <w:p w14:paraId="28F62875" w14:textId="067AE660" w:rsidR="00CC1298" w:rsidRDefault="00CC1298" w:rsidP="00E90326">
      <w:pPr>
        <w:pStyle w:val="CommentText"/>
        <w:numPr>
          <w:ilvl w:val="0"/>
          <w:numId w:val="14"/>
        </w:numPr>
      </w:pPr>
      <w:r>
        <w:t xml:space="preserve"> What is srcML</w:t>
      </w:r>
    </w:p>
    <w:p w14:paraId="546A0E88" w14:textId="4D26271A" w:rsidR="00CC1298" w:rsidRDefault="00CC1298" w:rsidP="00E90326">
      <w:pPr>
        <w:pStyle w:val="CommentText"/>
        <w:numPr>
          <w:ilvl w:val="0"/>
          <w:numId w:val="14"/>
        </w:numPr>
      </w:pPr>
      <w:r>
        <w:t xml:space="preserve"> Give example of code (function with comments) and it in srcML</w:t>
      </w:r>
    </w:p>
    <w:p w14:paraId="65B32ECD" w14:textId="102A2CB4" w:rsidR="00CC1298" w:rsidRDefault="00CC1298" w:rsidP="00E90326">
      <w:pPr>
        <w:pStyle w:val="CommentText"/>
        <w:numPr>
          <w:ilvl w:val="0"/>
          <w:numId w:val="14"/>
        </w:numPr>
      </w:pPr>
      <w:r>
        <w:t xml:space="preserve"> Describe what srcML does with the function.</w:t>
      </w:r>
    </w:p>
    <w:p w14:paraId="524BCCAA" w14:textId="77777777" w:rsidR="00CC1298" w:rsidRDefault="00CC1298" w:rsidP="00E90326">
      <w:pPr>
        <w:pStyle w:val="CommentText"/>
        <w:numPr>
          <w:ilvl w:val="0"/>
          <w:numId w:val="14"/>
        </w:numPr>
      </w:pPr>
      <w:r>
        <w:t xml:space="preserve"> Describe how above is a single file and that multiple can be in what is known as an archive</w:t>
      </w:r>
    </w:p>
    <w:p w14:paraId="1B717554" w14:textId="77777777" w:rsidR="00CC1298" w:rsidRDefault="00CC1298" w:rsidP="00E90326">
      <w:pPr>
        <w:pStyle w:val="CommentText"/>
        <w:numPr>
          <w:ilvl w:val="0"/>
          <w:numId w:val="14"/>
        </w:numPr>
      </w:pPr>
      <w:r>
        <w:t xml:space="preserve"> Give and explain an archive.</w:t>
      </w:r>
    </w:p>
    <w:p w14:paraId="46523410" w14:textId="77777777" w:rsidR="00CC1298" w:rsidRDefault="00CC1298" w:rsidP="00E90326">
      <w:pPr>
        <w:pStyle w:val="CommentText"/>
        <w:numPr>
          <w:ilvl w:val="0"/>
          <w:numId w:val="14"/>
        </w:numPr>
      </w:pPr>
      <w:r>
        <w:t xml:space="preserve"> Give how you turn a file into srcML and how giving multiple files or directory makes an archive</w:t>
      </w:r>
    </w:p>
    <w:p w14:paraId="0B39C625" w14:textId="77777777" w:rsidR="00CC1298" w:rsidRDefault="00CC1298" w:rsidP="00E90326">
      <w:pPr>
        <w:pStyle w:val="CommentText"/>
        <w:numPr>
          <w:ilvl w:val="0"/>
          <w:numId w:val="14"/>
        </w:numPr>
      </w:pPr>
      <w:r>
        <w:t xml:space="preserve">Explain how srcML can be used for fact extraction and querying of code for specific elements and this uses XPath.  </w:t>
      </w:r>
    </w:p>
    <w:p w14:paraId="5A46B41F" w14:textId="77777777" w:rsidR="00CC1298" w:rsidRDefault="00CC1298" w:rsidP="00E90326">
      <w:pPr>
        <w:pStyle w:val="CommentText"/>
        <w:numPr>
          <w:ilvl w:val="0"/>
          <w:numId w:val="14"/>
        </w:numPr>
      </w:pPr>
      <w:r>
        <w:t xml:space="preserve">Describe </w:t>
      </w:r>
      <w:proofErr w:type="spellStart"/>
      <w:r>
        <w:t>xpath</w:t>
      </w:r>
      <w:proofErr w:type="spellEnd"/>
      <w:r>
        <w:t xml:space="preserve">, give example of how you run </w:t>
      </w:r>
      <w:proofErr w:type="spellStart"/>
      <w:r>
        <w:t>xpath</w:t>
      </w:r>
      <w:proofErr w:type="spellEnd"/>
      <w:r>
        <w:t xml:space="preserve">,  </w:t>
      </w:r>
    </w:p>
    <w:p w14:paraId="0A881722" w14:textId="710388D1" w:rsidR="00CC1298" w:rsidRDefault="00CC1298" w:rsidP="00E90326">
      <w:pPr>
        <w:pStyle w:val="CommentText"/>
        <w:numPr>
          <w:ilvl w:val="0"/>
          <w:numId w:val="14"/>
        </w:numPr>
      </w:pPr>
      <w:r>
        <w:t xml:space="preserve"> Give example </w:t>
      </w:r>
      <w:proofErr w:type="spellStart"/>
      <w:r>
        <w:t>xpath</w:t>
      </w:r>
      <w:proofErr w:type="spellEnd"/>
      <w:r>
        <w:t xml:space="preserve"> output and explain</w:t>
      </w:r>
    </w:p>
  </w:comment>
  <w:comment w:id="474" w:author="Michael Decker" w:date="2020-03-19T17:51:00Z" w:initials="MD">
    <w:p w14:paraId="4F439EDE" w14:textId="77777777" w:rsidR="00CC1298" w:rsidRDefault="00CC1298">
      <w:pPr>
        <w:pStyle w:val="CommentText"/>
      </w:pPr>
      <w:r>
        <w:rPr>
          <w:rStyle w:val="CommentReference"/>
        </w:rPr>
        <w:annotationRef/>
      </w:r>
      <w:r>
        <w:t>Tables need headers.  One above saying.  Original Source Code</w:t>
      </w:r>
    </w:p>
    <w:p w14:paraId="62ADD3FA" w14:textId="0E352F0C" w:rsidR="00CC1298" w:rsidRDefault="00CC1298">
      <w:pPr>
        <w:pStyle w:val="CommentText"/>
      </w:pPr>
      <w:r>
        <w:t>And one above srcML called srcML.</w:t>
      </w:r>
    </w:p>
  </w:comment>
  <w:comment w:id="484" w:author="Michael Decker" w:date="2020-03-19T17:52:00Z" w:initials="MD">
    <w:p w14:paraId="295AAB1D" w14:textId="57A9967A" w:rsidR="00CC1298" w:rsidRDefault="00CC1298">
      <w:pPr>
        <w:pStyle w:val="CommentText"/>
      </w:pPr>
      <w:r>
        <w:rPr>
          <w:rStyle w:val="CommentReference"/>
        </w:rPr>
        <w:annotationRef/>
      </w:r>
      <w:r>
        <w:t>Example needs a block comment and line comment</w:t>
      </w:r>
    </w:p>
  </w:comment>
  <w:comment w:id="508" w:author="Michael Decker" w:date="2020-03-19T17:52:00Z" w:initials="MD">
    <w:p w14:paraId="0987F9A0" w14:textId="267C3DA2" w:rsidR="00CC1298" w:rsidRDefault="00CC1298">
      <w:pPr>
        <w:pStyle w:val="CommentText"/>
      </w:pPr>
      <w:r>
        <w:rPr>
          <w:rStyle w:val="CommentReference"/>
        </w:rPr>
        <w:annotationRef/>
      </w:r>
      <w:r>
        <w:t>This is sort of a do last thing, but bold the original text</w:t>
      </w:r>
    </w:p>
  </w:comment>
  <w:comment w:id="534" w:author="Michael Decker" w:date="2020-03-20T16:47:00Z" w:initials="MD">
    <w:p w14:paraId="581B41C5" w14:textId="1439B55F" w:rsidR="00D23A72" w:rsidRDefault="00D23A72">
      <w:pPr>
        <w:pStyle w:val="CommentText"/>
      </w:pPr>
      <w:r>
        <w:rPr>
          <w:rStyle w:val="CommentReference"/>
        </w:rPr>
        <w:annotationRef/>
      </w:r>
      <w:r>
        <w:t xml:space="preserve">You are missing the root unit tag, so this is going to </w:t>
      </w:r>
      <w:proofErr w:type="spellStart"/>
      <w:r>
        <w:t>gave</w:t>
      </w:r>
      <w:proofErr w:type="spellEnd"/>
      <w:r>
        <w:t xml:space="preserve"> to be rewritten.</w:t>
      </w:r>
    </w:p>
  </w:comment>
  <w:comment w:id="558" w:author="Michael Decker" w:date="2020-03-20T16:47:00Z" w:initials="MD">
    <w:p w14:paraId="7817C04D" w14:textId="4A83FE91" w:rsidR="00DB1734" w:rsidRDefault="00DB1734">
      <w:pPr>
        <w:pStyle w:val="CommentText"/>
      </w:pPr>
      <w:r>
        <w:rPr>
          <w:rStyle w:val="CommentReference"/>
        </w:rPr>
        <w:annotationRef/>
      </w:r>
      <w:r>
        <w:t>Keep this simple your first example needs a small block comment and line comment, not here.  You are missing the root tag.</w:t>
      </w:r>
    </w:p>
  </w:comment>
  <w:comment w:id="808" w:author="Michael Decker" w:date="2020-03-20T16:52:00Z" w:initials="MD">
    <w:p w14:paraId="7EB3B312" w14:textId="264DC6A0" w:rsidR="00336D04" w:rsidRDefault="00336D04">
      <w:pPr>
        <w:pStyle w:val="CommentText"/>
      </w:pPr>
      <w:r>
        <w:rPr>
          <w:rStyle w:val="CommentReference"/>
        </w:rPr>
        <w:annotationRef/>
      </w:r>
      <w:r>
        <w:t xml:space="preserve">Missing root again.  </w:t>
      </w:r>
      <w:r>
        <w:t xml:space="preserve">Also this can just be two or three </w:t>
      </w:r>
      <w:r>
        <w:t>comments.</w:t>
      </w:r>
    </w:p>
  </w:comment>
  <w:comment w:id="893" w:author="Michael Decker" w:date="2020-03-18T15:56:00Z" w:initials="MD">
    <w:p w14:paraId="493EFEA6" w14:textId="60B6EACE" w:rsidR="00CC1298" w:rsidRDefault="00CC1298">
      <w:pPr>
        <w:pStyle w:val="CommentText"/>
      </w:pPr>
      <w:r>
        <w:rPr>
          <w:rStyle w:val="CommentReference"/>
        </w:rPr>
        <w:annotationRef/>
      </w:r>
      <w:r>
        <w:t>Probably need to rotate this.</w:t>
      </w:r>
    </w:p>
  </w:comment>
  <w:comment w:id="894" w:author="Michael Decker" w:date="2020-03-18T15:57:00Z" w:initials="MD">
    <w:p w14:paraId="74EC4139" w14:textId="77777777" w:rsidR="00CC1298" w:rsidRDefault="00CC1298" w:rsidP="00C76A8B">
      <w:pPr>
        <w:pStyle w:val="CommentText"/>
      </w:pPr>
      <w:r>
        <w:rPr>
          <w:rStyle w:val="CommentReference"/>
        </w:rPr>
        <w:annotationRef/>
      </w:r>
      <w:r>
        <w:t xml:space="preserve">You still need the stats on the data you collect I told you earlier.  This chapter must describe all the aspects of the gold set.  Otherwise, you reader can’t </w:t>
      </w:r>
      <w:proofErr w:type="gramStart"/>
      <w:r>
        <w:t>evaluated</w:t>
      </w:r>
      <w:proofErr w:type="gramEnd"/>
      <w:r>
        <w:t xml:space="preserve"> quality, and you can’t use to justify generalizability.  </w:t>
      </w:r>
    </w:p>
    <w:p w14:paraId="59CA8C1E" w14:textId="77777777" w:rsidR="00CC1298" w:rsidRDefault="00CC1298" w:rsidP="00C76A8B">
      <w:pPr>
        <w:pStyle w:val="CommentText"/>
      </w:pPr>
    </w:p>
    <w:p w14:paraId="386DEA4B" w14:textId="3C60F9AC" w:rsidR="00CC1298" w:rsidRDefault="00CC1298" w:rsidP="00C76A8B">
      <w:pPr>
        <w:pStyle w:val="CommentText"/>
      </w:pPr>
      <w:r>
        <w:t>Can just get one of my earlier read throughs and get what you need.  But general answer is every single thing you can possibly think of and then some more.</w:t>
      </w:r>
    </w:p>
  </w:comment>
  <w:comment w:id="899" w:author="Michael Decker" w:date="2020-03-01T16:30:00Z" w:initials="MD">
    <w:p w14:paraId="7D4C1AD6" w14:textId="561FAB04" w:rsidR="00CC1298" w:rsidRDefault="00CC1298">
      <w:pPr>
        <w:pStyle w:val="CommentText"/>
      </w:pPr>
      <w:r>
        <w:rPr>
          <w:rStyle w:val="CommentReference"/>
        </w:rPr>
        <w:annotationRef/>
      </w:r>
      <w:r>
        <w:t xml:space="preserve">See now I want average length of a line of comments in the studied </w:t>
      </w:r>
      <w:proofErr w:type="spellStart"/>
      <w:r>
        <w:t>corpi</w:t>
      </w:r>
      <w:proofErr w:type="spellEnd"/>
    </w:p>
  </w:comment>
  <w:comment w:id="900" w:author="blake grills" w:date="2020-03-05T12:27:00Z" w:initials="bg">
    <w:p w14:paraId="4E8A1FE2" w14:textId="363BF857" w:rsidR="00CC1298" w:rsidRDefault="00CC1298">
      <w:pPr>
        <w:pStyle w:val="CommentText"/>
      </w:pPr>
      <w:r>
        <w:rPr>
          <w:rStyle w:val="CommentReference"/>
        </w:rPr>
        <w:annotationRef/>
      </w:r>
      <w:r>
        <w:t>I will pull this from the final test</w:t>
      </w:r>
    </w:p>
  </w:comment>
  <w:comment w:id="904" w:author="Michael Decker" w:date="2020-03-18T16:00:00Z" w:initials="MD">
    <w:p w14:paraId="2A1B112B" w14:textId="2AF77F05" w:rsidR="00CC1298" w:rsidRDefault="00CC1298">
      <w:pPr>
        <w:pStyle w:val="CommentText"/>
      </w:pPr>
      <w:r>
        <w:rPr>
          <w:rStyle w:val="CommentReference"/>
        </w:rPr>
        <w:annotationRef/>
      </w:r>
      <w:r>
        <w:t>Looks nice, if you did not make this, it needs cited.</w:t>
      </w:r>
    </w:p>
  </w:comment>
  <w:comment w:id="905" w:author="blake grills" w:date="2020-03-19T01:21:00Z" w:initials="bg">
    <w:p w14:paraId="78626FC3" w14:textId="5B828AD3" w:rsidR="00CC1298" w:rsidRDefault="00CC1298">
      <w:pPr>
        <w:pStyle w:val="CommentText"/>
      </w:pPr>
      <w:r>
        <w:rPr>
          <w:rStyle w:val="CommentReference"/>
        </w:rPr>
        <w:annotationRef/>
      </w:r>
      <w:r>
        <w:t xml:space="preserve">I made it all by myself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roofErr w:type="spellStart"/>
      <w:r>
        <w:t>im</w:t>
      </w:r>
      <w:proofErr w:type="spellEnd"/>
      <w:r>
        <w:t xml:space="preserve"> proud of it</w:t>
      </w:r>
    </w:p>
  </w:comment>
  <w:comment w:id="913" w:author="Michael Decker" w:date="2020-03-01T16:56:00Z" w:initials="MD">
    <w:p w14:paraId="38FB50CB" w14:textId="569488D3" w:rsidR="00CC1298" w:rsidRDefault="00CC1298">
      <w:pPr>
        <w:pStyle w:val="CommentText"/>
      </w:pPr>
      <w:r>
        <w:rPr>
          <w:rStyle w:val="CommentReference"/>
        </w:rPr>
        <w:annotationRef/>
      </w:r>
      <w:r>
        <w:t>Do it with and without blank lines</w:t>
      </w:r>
    </w:p>
  </w:comment>
  <w:comment w:id="914" w:author="blake grills" w:date="2020-03-05T18:12:00Z" w:initials="bg">
    <w:p w14:paraId="5E7E8E5C" w14:textId="6B0D799F" w:rsidR="00CC1298" w:rsidRDefault="00CC1298">
      <w:pPr>
        <w:pStyle w:val="CommentText"/>
      </w:pPr>
      <w:r>
        <w:rPr>
          <w:rStyle w:val="CommentReference"/>
        </w:rPr>
        <w:annotationRef/>
      </w:r>
      <w:r>
        <w:t xml:space="preserve">Perhaps I need to write this differently? I mean that decision trees do extremely </w:t>
      </w:r>
      <w:proofErr w:type="gramStart"/>
      <w:r>
        <w:t>well  with</w:t>
      </w:r>
      <w:proofErr w:type="gramEnd"/>
      <w:r>
        <w:t xml:space="preserve"> a sparse matrix.</w:t>
      </w:r>
    </w:p>
  </w:comment>
  <w:comment w:id="1250" w:author="Michael Decker" w:date="2020-03-01T17:20:00Z" w:initials="MD">
    <w:p w14:paraId="38D6C617" w14:textId="19051DA1" w:rsidR="00CC1298" w:rsidRDefault="00CC1298">
      <w:pPr>
        <w:pStyle w:val="CommentText"/>
      </w:pPr>
      <w:r>
        <w:rPr>
          <w:rStyle w:val="CommentReference"/>
        </w:rPr>
        <w:annotationRef/>
      </w:r>
      <w:r>
        <w:t xml:space="preserve">How were they mitigated for this </w:t>
      </w:r>
      <w:proofErr w:type="gramStart"/>
      <w:r>
        <w:t>research.</w:t>
      </w:r>
      <w:proofErr w:type="gramEnd"/>
    </w:p>
  </w:comment>
  <w:comment w:id="1252" w:author="Michael Decker" w:date="2020-03-01T18:05:00Z" w:initials="MD">
    <w:p w14:paraId="7187500A" w14:textId="2B2517D4" w:rsidR="00CC1298" w:rsidRDefault="00CC1298">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1747E3" w15:done="0"/>
  <w15:commentEx w15:paraId="0D4E021A" w15:done="0"/>
  <w15:commentEx w15:paraId="7CE2E6DA" w15:done="0"/>
  <w15:commentEx w15:paraId="75BA5499" w15:paraIdParent="7CE2E6DA" w15:done="0"/>
  <w15:commentEx w15:paraId="10AB2FCF" w15:done="0"/>
  <w15:commentEx w15:paraId="220CA534" w15:paraIdParent="10AB2FCF" w15:done="0"/>
  <w15:commentEx w15:paraId="3A692421" w15:paraIdParent="10AB2FCF" w15:done="0"/>
  <w15:commentEx w15:paraId="4A6D966A" w15:done="0"/>
  <w15:commentEx w15:paraId="7FFB6FDA" w15:done="0"/>
  <w15:commentEx w15:paraId="6BFEF302" w15:paraIdParent="7FFB6FDA" w15:done="0"/>
  <w15:commentEx w15:paraId="2EBD7476" w15:paraIdParent="7FFB6FDA" w15:done="0"/>
  <w15:commentEx w15:paraId="68F7FFFF" w15:done="0"/>
  <w15:commentEx w15:paraId="38DB8DC3" w15:done="0"/>
  <w15:commentEx w15:paraId="3D031BF4" w15:paraIdParent="38DB8DC3" w15:done="0"/>
  <w15:commentEx w15:paraId="76E57E0F" w15:done="0"/>
  <w15:commentEx w15:paraId="2A8029FD" w15:paraIdParent="76E57E0F" w15:done="0"/>
  <w15:commentEx w15:paraId="683D108D" w15:done="0"/>
  <w15:commentEx w15:paraId="4D77BF7E" w15:done="0"/>
  <w15:commentEx w15:paraId="6A2183B8" w15:done="0"/>
  <w15:commentEx w15:paraId="2F04B00D" w15:done="0"/>
  <w15:commentEx w15:paraId="0024B461" w15:done="0"/>
  <w15:commentEx w15:paraId="4CF916DC" w15:done="0"/>
  <w15:commentEx w15:paraId="4503AB35" w15:done="0"/>
  <w15:commentEx w15:paraId="0BC08B66" w15:done="0"/>
  <w15:commentEx w15:paraId="1787B909" w15:done="0"/>
  <w15:commentEx w15:paraId="40829963" w15:done="0"/>
  <w15:commentEx w15:paraId="7E9A9D59" w15:done="0"/>
  <w15:commentEx w15:paraId="53C5B14F" w15:done="0"/>
  <w15:commentEx w15:paraId="3D4B3FD0" w15:done="0"/>
  <w15:commentEx w15:paraId="07A66226" w15:done="0"/>
  <w15:commentEx w15:paraId="686DD0A7" w15:done="0"/>
  <w15:commentEx w15:paraId="39EEB326" w15:done="0"/>
  <w15:commentEx w15:paraId="22B39515" w15:done="0"/>
  <w15:commentEx w15:paraId="02E89474" w15:done="0"/>
  <w15:commentEx w15:paraId="64E04EE8" w15:done="0"/>
  <w15:commentEx w15:paraId="60324638" w15:done="0"/>
  <w15:commentEx w15:paraId="0A881722" w15:done="0"/>
  <w15:commentEx w15:paraId="62ADD3FA" w15:done="0"/>
  <w15:commentEx w15:paraId="295AAB1D" w15:done="0"/>
  <w15:commentEx w15:paraId="0987F9A0" w15:done="0"/>
  <w15:commentEx w15:paraId="581B41C5" w15:done="0"/>
  <w15:commentEx w15:paraId="7817C04D" w15:done="0"/>
  <w15:commentEx w15:paraId="7EB3B312" w15:done="0"/>
  <w15:commentEx w15:paraId="493EFEA6" w15:done="0"/>
  <w15:commentEx w15:paraId="386DEA4B" w15:done="0"/>
  <w15:commentEx w15:paraId="7D4C1AD6" w15:done="0"/>
  <w15:commentEx w15:paraId="4E8A1FE2" w15:paraIdParent="7D4C1AD6" w15:done="0"/>
  <w15:commentEx w15:paraId="2A1B112B" w15:done="0"/>
  <w15:commentEx w15:paraId="78626FC3" w15:paraIdParent="2A1B112B" w15:done="0"/>
  <w15:commentEx w15:paraId="38FB50CB" w15:done="0"/>
  <w15:commentEx w15:paraId="5E7E8E5C" w15:paraIdParent="38FB50CB" w15:done="0"/>
  <w15:commentEx w15:paraId="38D6C617" w15:done="0"/>
  <w15:commentEx w15:paraId="71875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F6FC8" w16cex:dateUtc="2020-03-20T20:37:00Z"/>
  <w16cex:commentExtensible w16cex:durableId="221F6F21" w16cex:dateUtc="2020-03-20T20:34:00Z"/>
  <w16cex:commentExtensible w16cex:durableId="221F723B" w16cex:dateUtc="2020-03-20T20:47:00Z"/>
  <w16cex:commentExtensible w16cex:durableId="221F7215" w16cex:dateUtc="2020-03-20T20:47:00Z"/>
  <w16cex:commentExtensible w16cex:durableId="221F7363" w16cex:dateUtc="2020-03-20T2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1747E3" w16cid:durableId="2205235A"/>
  <w16cid:commentId w16cid:paraId="0D4E021A" w16cid:durableId="221F3FD9"/>
  <w16cid:commentId w16cid:paraId="7CE2E6DA" w16cid:durableId="221B9DEF"/>
  <w16cid:commentId w16cid:paraId="75BA5499" w16cid:durableId="221F3EF0"/>
  <w16cid:commentId w16cid:paraId="10AB2FCF" w16cid:durableId="221B9E61"/>
  <w16cid:commentId w16cid:paraId="220CA534" w16cid:durableId="221E227E"/>
  <w16cid:commentId w16cid:paraId="3A692421" w16cid:durableId="221F3F34"/>
  <w16cid:commentId w16cid:paraId="4A6D966A" w16cid:durableId="221BA304"/>
  <w16cid:commentId w16cid:paraId="7FFB6FDA" w16cid:durableId="221217EF"/>
  <w16cid:commentId w16cid:paraId="6BFEF302" w16cid:durableId="221217EE"/>
  <w16cid:commentId w16cid:paraId="2EBD7476" w16cid:durableId="221217ED"/>
  <w16cid:commentId w16cid:paraId="68F7FFFF" w16cid:durableId="221E22AB"/>
  <w16cid:commentId w16cid:paraId="38DB8DC3" w16cid:durableId="221CAD61"/>
  <w16cid:commentId w16cid:paraId="3D031BF4" w16cid:durableId="221E247F"/>
  <w16cid:commentId w16cid:paraId="76E57E0F" w16cid:durableId="221CAD85"/>
  <w16cid:commentId w16cid:paraId="2A8029FD" w16cid:durableId="221E24DA"/>
  <w16cid:commentId w16cid:paraId="683D108D" w16cid:durableId="221CAE12"/>
  <w16cid:commentId w16cid:paraId="4D77BF7E" w16cid:durableId="220E3E61"/>
  <w16cid:commentId w16cid:paraId="6A2183B8" w16cid:durableId="221CB469"/>
  <w16cid:commentId w16cid:paraId="2F04B00D" w16cid:durableId="221CAF3D"/>
  <w16cid:commentId w16cid:paraId="0024B461" w16cid:durableId="221CB007"/>
  <w16cid:commentId w16cid:paraId="4CF916DC" w16cid:durableId="221CB03E"/>
  <w16cid:commentId w16cid:paraId="4503AB35" w16cid:durableId="221CB4FC"/>
  <w16cid:commentId w16cid:paraId="0BC08B66" w16cid:durableId="221CB61B"/>
  <w16cid:commentId w16cid:paraId="1787B909" w16cid:durableId="221CB6C3"/>
  <w16cid:commentId w16cid:paraId="40829963" w16cid:durableId="221CB6EC"/>
  <w16cid:commentId w16cid:paraId="7E9A9D59" w16cid:durableId="221C1BA4"/>
  <w16cid:commentId w16cid:paraId="53C5B14F" w16cid:durableId="221CB99A"/>
  <w16cid:commentId w16cid:paraId="3D4B3FD0" w16cid:durableId="221E29BA"/>
  <w16cid:commentId w16cid:paraId="07A66226" w16cid:durableId="221E2AC1"/>
  <w16cid:commentId w16cid:paraId="686DD0A7" w16cid:durableId="221F6FC8"/>
  <w16cid:commentId w16cid:paraId="39EEB326" w16cid:durableId="221F6F21"/>
  <w16cid:commentId w16cid:paraId="22B39515" w16cid:durableId="221E2B58"/>
  <w16cid:commentId w16cid:paraId="02E89474" w16cid:durableId="221E2D49"/>
  <w16cid:commentId w16cid:paraId="64E04EE8" w16cid:durableId="221E2CE3"/>
  <w16cid:commentId w16cid:paraId="60324638" w16cid:durableId="221CBCE7"/>
  <w16cid:commentId w16cid:paraId="0A881722" w16cid:durableId="221CC1E7"/>
  <w16cid:commentId w16cid:paraId="62ADD3FA" w16cid:durableId="221E2FA5"/>
  <w16cid:commentId w16cid:paraId="295AAB1D" w16cid:durableId="221E2FCF"/>
  <w16cid:commentId w16cid:paraId="0987F9A0" w16cid:durableId="221E2FEC"/>
  <w16cid:commentId w16cid:paraId="581B41C5" w16cid:durableId="221F723B"/>
  <w16cid:commentId w16cid:paraId="7817C04D" w16cid:durableId="221F7215"/>
  <w16cid:commentId w16cid:paraId="7EB3B312" w16cid:durableId="221F7363"/>
  <w16cid:commentId w16cid:paraId="493EFEA6" w16cid:durableId="221CC346"/>
  <w16cid:commentId w16cid:paraId="386DEA4B" w16cid:durableId="221CC375"/>
  <w16cid:commentId w16cid:paraId="7D4C1AD6" w16cid:durableId="220661BC"/>
  <w16cid:commentId w16cid:paraId="4E8A1FE2" w16cid:durableId="220B6EA1"/>
  <w16cid:commentId w16cid:paraId="2A1B112B" w16cid:durableId="221CC425"/>
  <w16cid:commentId w16cid:paraId="78626FC3" w16cid:durableId="221D4796"/>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AB723" w14:textId="77777777" w:rsidR="00D25836" w:rsidRDefault="00D25836" w:rsidP="0082705B">
      <w:pPr>
        <w:spacing w:after="0" w:line="240" w:lineRule="auto"/>
      </w:pPr>
      <w:r>
        <w:separator/>
      </w:r>
    </w:p>
  </w:endnote>
  <w:endnote w:type="continuationSeparator" w:id="0">
    <w:p w14:paraId="75E51AB2" w14:textId="77777777" w:rsidR="00D25836" w:rsidRDefault="00D25836"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58E797" w14:textId="77777777" w:rsidR="00D25836" w:rsidRDefault="00D25836" w:rsidP="0082705B">
      <w:pPr>
        <w:spacing w:after="0" w:line="240" w:lineRule="auto"/>
      </w:pPr>
      <w:r>
        <w:separator/>
      </w:r>
    </w:p>
  </w:footnote>
  <w:footnote w:type="continuationSeparator" w:id="0">
    <w:p w14:paraId="17FD271E" w14:textId="77777777" w:rsidR="00D25836" w:rsidRDefault="00D25836"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37EB"/>
    <w:rsid w:val="00016D86"/>
    <w:rsid w:val="00020FE0"/>
    <w:rsid w:val="00024DCA"/>
    <w:rsid w:val="00025D2F"/>
    <w:rsid w:val="00030501"/>
    <w:rsid w:val="00031259"/>
    <w:rsid w:val="000319B6"/>
    <w:rsid w:val="00032148"/>
    <w:rsid w:val="00033B30"/>
    <w:rsid w:val="000506FA"/>
    <w:rsid w:val="000530D1"/>
    <w:rsid w:val="000578C2"/>
    <w:rsid w:val="0006331D"/>
    <w:rsid w:val="00066A8B"/>
    <w:rsid w:val="0007121B"/>
    <w:rsid w:val="00074BDB"/>
    <w:rsid w:val="00076202"/>
    <w:rsid w:val="00076546"/>
    <w:rsid w:val="000813E2"/>
    <w:rsid w:val="0008449C"/>
    <w:rsid w:val="00090DD4"/>
    <w:rsid w:val="00091123"/>
    <w:rsid w:val="000950BD"/>
    <w:rsid w:val="00096C5C"/>
    <w:rsid w:val="00097F56"/>
    <w:rsid w:val="000A1C2B"/>
    <w:rsid w:val="000A690B"/>
    <w:rsid w:val="000C65F4"/>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151EB"/>
    <w:rsid w:val="001219D9"/>
    <w:rsid w:val="00123C44"/>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7283"/>
    <w:rsid w:val="001807FB"/>
    <w:rsid w:val="001834E4"/>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9E"/>
    <w:rsid w:val="001D57AF"/>
    <w:rsid w:val="001E236B"/>
    <w:rsid w:val="001E25CD"/>
    <w:rsid w:val="001E4BD4"/>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3523B"/>
    <w:rsid w:val="002371DB"/>
    <w:rsid w:val="00240FFC"/>
    <w:rsid w:val="00243B80"/>
    <w:rsid w:val="00245E88"/>
    <w:rsid w:val="00247C80"/>
    <w:rsid w:val="00250E76"/>
    <w:rsid w:val="00250ED2"/>
    <w:rsid w:val="00251D65"/>
    <w:rsid w:val="002543A1"/>
    <w:rsid w:val="00254445"/>
    <w:rsid w:val="00257073"/>
    <w:rsid w:val="002625B0"/>
    <w:rsid w:val="0026263A"/>
    <w:rsid w:val="00262FC7"/>
    <w:rsid w:val="00264781"/>
    <w:rsid w:val="00265276"/>
    <w:rsid w:val="0026529F"/>
    <w:rsid w:val="002673B4"/>
    <w:rsid w:val="002678EC"/>
    <w:rsid w:val="00271B02"/>
    <w:rsid w:val="00277AA9"/>
    <w:rsid w:val="00282235"/>
    <w:rsid w:val="00286BCC"/>
    <w:rsid w:val="00286CDE"/>
    <w:rsid w:val="00294721"/>
    <w:rsid w:val="002A7B1D"/>
    <w:rsid w:val="002B0B6D"/>
    <w:rsid w:val="002B1321"/>
    <w:rsid w:val="002B3A40"/>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096B"/>
    <w:rsid w:val="003353F1"/>
    <w:rsid w:val="00336D04"/>
    <w:rsid w:val="00337EE1"/>
    <w:rsid w:val="0034127D"/>
    <w:rsid w:val="00343394"/>
    <w:rsid w:val="00343A27"/>
    <w:rsid w:val="00343D57"/>
    <w:rsid w:val="00346398"/>
    <w:rsid w:val="003464FC"/>
    <w:rsid w:val="00351DA7"/>
    <w:rsid w:val="00352048"/>
    <w:rsid w:val="00361F35"/>
    <w:rsid w:val="00363417"/>
    <w:rsid w:val="00363BC0"/>
    <w:rsid w:val="003663D7"/>
    <w:rsid w:val="00371291"/>
    <w:rsid w:val="0038016B"/>
    <w:rsid w:val="00382ED6"/>
    <w:rsid w:val="003836B4"/>
    <w:rsid w:val="003863DB"/>
    <w:rsid w:val="003866D8"/>
    <w:rsid w:val="00386FA3"/>
    <w:rsid w:val="00390223"/>
    <w:rsid w:val="0039452F"/>
    <w:rsid w:val="0039657A"/>
    <w:rsid w:val="00397FA2"/>
    <w:rsid w:val="003A2818"/>
    <w:rsid w:val="003A7C9B"/>
    <w:rsid w:val="003B034D"/>
    <w:rsid w:val="003C1C3C"/>
    <w:rsid w:val="003C2D83"/>
    <w:rsid w:val="003C3A11"/>
    <w:rsid w:val="003C405C"/>
    <w:rsid w:val="003C62A0"/>
    <w:rsid w:val="003C79CA"/>
    <w:rsid w:val="003D5D20"/>
    <w:rsid w:val="003D6EF9"/>
    <w:rsid w:val="003E5494"/>
    <w:rsid w:val="003E7C84"/>
    <w:rsid w:val="003F2C0C"/>
    <w:rsid w:val="003F7DE3"/>
    <w:rsid w:val="00402E1B"/>
    <w:rsid w:val="00402F8A"/>
    <w:rsid w:val="00403C1E"/>
    <w:rsid w:val="00404304"/>
    <w:rsid w:val="00406533"/>
    <w:rsid w:val="00411288"/>
    <w:rsid w:val="00411F32"/>
    <w:rsid w:val="00412B0D"/>
    <w:rsid w:val="00415AA1"/>
    <w:rsid w:val="0042639E"/>
    <w:rsid w:val="00430235"/>
    <w:rsid w:val="00435D46"/>
    <w:rsid w:val="00444A57"/>
    <w:rsid w:val="0044590A"/>
    <w:rsid w:val="00447005"/>
    <w:rsid w:val="00450093"/>
    <w:rsid w:val="004512F4"/>
    <w:rsid w:val="00451BCC"/>
    <w:rsid w:val="0045649A"/>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B145D"/>
    <w:rsid w:val="004B4C20"/>
    <w:rsid w:val="004B66B5"/>
    <w:rsid w:val="004C056F"/>
    <w:rsid w:val="004C15B3"/>
    <w:rsid w:val="004C304C"/>
    <w:rsid w:val="004C4088"/>
    <w:rsid w:val="004C5DAD"/>
    <w:rsid w:val="004C7340"/>
    <w:rsid w:val="004D361C"/>
    <w:rsid w:val="004D4DDF"/>
    <w:rsid w:val="004E36D2"/>
    <w:rsid w:val="004E5433"/>
    <w:rsid w:val="004F00CB"/>
    <w:rsid w:val="004F5F85"/>
    <w:rsid w:val="004F64FE"/>
    <w:rsid w:val="00502A7E"/>
    <w:rsid w:val="0050794F"/>
    <w:rsid w:val="00510D29"/>
    <w:rsid w:val="005145F5"/>
    <w:rsid w:val="00520C41"/>
    <w:rsid w:val="00522607"/>
    <w:rsid w:val="00524C09"/>
    <w:rsid w:val="00524E58"/>
    <w:rsid w:val="0053085D"/>
    <w:rsid w:val="00531EC9"/>
    <w:rsid w:val="00532475"/>
    <w:rsid w:val="00532576"/>
    <w:rsid w:val="00533450"/>
    <w:rsid w:val="00533878"/>
    <w:rsid w:val="00533D48"/>
    <w:rsid w:val="005345EA"/>
    <w:rsid w:val="00535F00"/>
    <w:rsid w:val="00536E76"/>
    <w:rsid w:val="00537D38"/>
    <w:rsid w:val="00542937"/>
    <w:rsid w:val="00544487"/>
    <w:rsid w:val="00546A5A"/>
    <w:rsid w:val="00550B95"/>
    <w:rsid w:val="00562299"/>
    <w:rsid w:val="00562465"/>
    <w:rsid w:val="005631D6"/>
    <w:rsid w:val="005632A1"/>
    <w:rsid w:val="00563734"/>
    <w:rsid w:val="00567A02"/>
    <w:rsid w:val="00574C89"/>
    <w:rsid w:val="005753A1"/>
    <w:rsid w:val="005772E2"/>
    <w:rsid w:val="005804C4"/>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2BCD"/>
    <w:rsid w:val="005D4AF4"/>
    <w:rsid w:val="005D5075"/>
    <w:rsid w:val="005D597A"/>
    <w:rsid w:val="005E08C5"/>
    <w:rsid w:val="005E1FC9"/>
    <w:rsid w:val="005F1CAB"/>
    <w:rsid w:val="005F1FF8"/>
    <w:rsid w:val="005F3E1B"/>
    <w:rsid w:val="005F665D"/>
    <w:rsid w:val="00602FDF"/>
    <w:rsid w:val="00606BE8"/>
    <w:rsid w:val="00611459"/>
    <w:rsid w:val="00611A11"/>
    <w:rsid w:val="00613F7E"/>
    <w:rsid w:val="006150F3"/>
    <w:rsid w:val="00615447"/>
    <w:rsid w:val="00615C6D"/>
    <w:rsid w:val="00617285"/>
    <w:rsid w:val="006178EB"/>
    <w:rsid w:val="006227F5"/>
    <w:rsid w:val="00624F0D"/>
    <w:rsid w:val="006262CD"/>
    <w:rsid w:val="00626F73"/>
    <w:rsid w:val="00627BCB"/>
    <w:rsid w:val="00627C1B"/>
    <w:rsid w:val="006338C2"/>
    <w:rsid w:val="00636145"/>
    <w:rsid w:val="00636ECC"/>
    <w:rsid w:val="006375E0"/>
    <w:rsid w:val="006379B8"/>
    <w:rsid w:val="00643655"/>
    <w:rsid w:val="00646626"/>
    <w:rsid w:val="00646B50"/>
    <w:rsid w:val="0065290A"/>
    <w:rsid w:val="00652B60"/>
    <w:rsid w:val="00653024"/>
    <w:rsid w:val="00655829"/>
    <w:rsid w:val="006559D4"/>
    <w:rsid w:val="00662B41"/>
    <w:rsid w:val="00666B42"/>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2F8"/>
    <w:rsid w:val="006A7C41"/>
    <w:rsid w:val="006B4409"/>
    <w:rsid w:val="006B4AAD"/>
    <w:rsid w:val="006B4AF0"/>
    <w:rsid w:val="006B5788"/>
    <w:rsid w:val="006C0EED"/>
    <w:rsid w:val="006C0F4A"/>
    <w:rsid w:val="006C2CF2"/>
    <w:rsid w:val="006C517B"/>
    <w:rsid w:val="006C74A6"/>
    <w:rsid w:val="006D1180"/>
    <w:rsid w:val="006D7A56"/>
    <w:rsid w:val="006E0970"/>
    <w:rsid w:val="006E68B8"/>
    <w:rsid w:val="006E7777"/>
    <w:rsid w:val="006F1104"/>
    <w:rsid w:val="006F1882"/>
    <w:rsid w:val="00700C7E"/>
    <w:rsid w:val="00701261"/>
    <w:rsid w:val="0070383A"/>
    <w:rsid w:val="00712394"/>
    <w:rsid w:val="007135BC"/>
    <w:rsid w:val="00715B6A"/>
    <w:rsid w:val="0072411F"/>
    <w:rsid w:val="007346C6"/>
    <w:rsid w:val="007350C7"/>
    <w:rsid w:val="007350D6"/>
    <w:rsid w:val="00735FFF"/>
    <w:rsid w:val="007360F3"/>
    <w:rsid w:val="00736332"/>
    <w:rsid w:val="007430EC"/>
    <w:rsid w:val="00745B4B"/>
    <w:rsid w:val="0074622D"/>
    <w:rsid w:val="007517B2"/>
    <w:rsid w:val="0075733E"/>
    <w:rsid w:val="00757DCA"/>
    <w:rsid w:val="00760345"/>
    <w:rsid w:val="00762789"/>
    <w:rsid w:val="00763F42"/>
    <w:rsid w:val="00767E96"/>
    <w:rsid w:val="0077226D"/>
    <w:rsid w:val="00772D7A"/>
    <w:rsid w:val="00780F15"/>
    <w:rsid w:val="00783925"/>
    <w:rsid w:val="00785D21"/>
    <w:rsid w:val="00785D30"/>
    <w:rsid w:val="00790D9D"/>
    <w:rsid w:val="0079195E"/>
    <w:rsid w:val="007956DB"/>
    <w:rsid w:val="00797159"/>
    <w:rsid w:val="007A174F"/>
    <w:rsid w:val="007A36AA"/>
    <w:rsid w:val="007A43B4"/>
    <w:rsid w:val="007A682A"/>
    <w:rsid w:val="007B558B"/>
    <w:rsid w:val="007B5C07"/>
    <w:rsid w:val="007C1309"/>
    <w:rsid w:val="007C45FB"/>
    <w:rsid w:val="007C538A"/>
    <w:rsid w:val="007C75A9"/>
    <w:rsid w:val="007D0598"/>
    <w:rsid w:val="007D08BB"/>
    <w:rsid w:val="007D218F"/>
    <w:rsid w:val="007D3D7B"/>
    <w:rsid w:val="007D40F4"/>
    <w:rsid w:val="007D495D"/>
    <w:rsid w:val="007E0745"/>
    <w:rsid w:val="007E4742"/>
    <w:rsid w:val="007E7142"/>
    <w:rsid w:val="007F23B7"/>
    <w:rsid w:val="007F3325"/>
    <w:rsid w:val="008004A6"/>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51FE2"/>
    <w:rsid w:val="00854111"/>
    <w:rsid w:val="008556DD"/>
    <w:rsid w:val="00864F54"/>
    <w:rsid w:val="008658F3"/>
    <w:rsid w:val="00866B26"/>
    <w:rsid w:val="00874F7B"/>
    <w:rsid w:val="00876C9F"/>
    <w:rsid w:val="008821D4"/>
    <w:rsid w:val="00887C71"/>
    <w:rsid w:val="00890CE1"/>
    <w:rsid w:val="00891261"/>
    <w:rsid w:val="00893476"/>
    <w:rsid w:val="008940CB"/>
    <w:rsid w:val="008968B1"/>
    <w:rsid w:val="0089781F"/>
    <w:rsid w:val="008A004D"/>
    <w:rsid w:val="008A1EB3"/>
    <w:rsid w:val="008A2103"/>
    <w:rsid w:val="008A59F2"/>
    <w:rsid w:val="008B05AE"/>
    <w:rsid w:val="008B0D80"/>
    <w:rsid w:val="008B463D"/>
    <w:rsid w:val="008B50BA"/>
    <w:rsid w:val="008C02BC"/>
    <w:rsid w:val="008C0369"/>
    <w:rsid w:val="008C5183"/>
    <w:rsid w:val="008D29EE"/>
    <w:rsid w:val="008D3269"/>
    <w:rsid w:val="008E1E01"/>
    <w:rsid w:val="008E63A8"/>
    <w:rsid w:val="008E6A78"/>
    <w:rsid w:val="008E729E"/>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670C2"/>
    <w:rsid w:val="009705BD"/>
    <w:rsid w:val="00972170"/>
    <w:rsid w:val="00974013"/>
    <w:rsid w:val="00976874"/>
    <w:rsid w:val="00977175"/>
    <w:rsid w:val="00977600"/>
    <w:rsid w:val="00977D9D"/>
    <w:rsid w:val="009842A5"/>
    <w:rsid w:val="00985796"/>
    <w:rsid w:val="0099462B"/>
    <w:rsid w:val="0099712A"/>
    <w:rsid w:val="009A117A"/>
    <w:rsid w:val="009A1C13"/>
    <w:rsid w:val="009B24C9"/>
    <w:rsid w:val="009B5DD5"/>
    <w:rsid w:val="009B62E8"/>
    <w:rsid w:val="009C3B3B"/>
    <w:rsid w:val="009C48F3"/>
    <w:rsid w:val="009C5141"/>
    <w:rsid w:val="009C6AA8"/>
    <w:rsid w:val="009D0C18"/>
    <w:rsid w:val="009D2E2B"/>
    <w:rsid w:val="009D54AD"/>
    <w:rsid w:val="009D5AE3"/>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7C77"/>
    <w:rsid w:val="00A32FC8"/>
    <w:rsid w:val="00A33E60"/>
    <w:rsid w:val="00A37640"/>
    <w:rsid w:val="00A37B2F"/>
    <w:rsid w:val="00A430DE"/>
    <w:rsid w:val="00A4496D"/>
    <w:rsid w:val="00A4583F"/>
    <w:rsid w:val="00A51D4A"/>
    <w:rsid w:val="00A52AA4"/>
    <w:rsid w:val="00A52D3B"/>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925"/>
    <w:rsid w:val="00AA01E8"/>
    <w:rsid w:val="00AA3373"/>
    <w:rsid w:val="00AA5EC4"/>
    <w:rsid w:val="00AA6716"/>
    <w:rsid w:val="00AA68AF"/>
    <w:rsid w:val="00AB1147"/>
    <w:rsid w:val="00AB11E8"/>
    <w:rsid w:val="00AB3354"/>
    <w:rsid w:val="00AB4B6B"/>
    <w:rsid w:val="00AC15AC"/>
    <w:rsid w:val="00AC15E9"/>
    <w:rsid w:val="00AC2311"/>
    <w:rsid w:val="00AD169E"/>
    <w:rsid w:val="00AD242D"/>
    <w:rsid w:val="00AD2685"/>
    <w:rsid w:val="00AD2A0F"/>
    <w:rsid w:val="00AE132E"/>
    <w:rsid w:val="00AE2A70"/>
    <w:rsid w:val="00AE48D6"/>
    <w:rsid w:val="00AE5EC1"/>
    <w:rsid w:val="00AF1598"/>
    <w:rsid w:val="00AF3653"/>
    <w:rsid w:val="00AF5DF2"/>
    <w:rsid w:val="00AF6F1F"/>
    <w:rsid w:val="00B00593"/>
    <w:rsid w:val="00B00EC7"/>
    <w:rsid w:val="00B05891"/>
    <w:rsid w:val="00B11828"/>
    <w:rsid w:val="00B125D3"/>
    <w:rsid w:val="00B14E23"/>
    <w:rsid w:val="00B17388"/>
    <w:rsid w:val="00B216D8"/>
    <w:rsid w:val="00B22376"/>
    <w:rsid w:val="00B2494D"/>
    <w:rsid w:val="00B26D4D"/>
    <w:rsid w:val="00B26EEB"/>
    <w:rsid w:val="00B307F1"/>
    <w:rsid w:val="00B32590"/>
    <w:rsid w:val="00B34055"/>
    <w:rsid w:val="00B34558"/>
    <w:rsid w:val="00B4072A"/>
    <w:rsid w:val="00B45F99"/>
    <w:rsid w:val="00B46AA6"/>
    <w:rsid w:val="00B473B8"/>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C1CE3"/>
    <w:rsid w:val="00BC4210"/>
    <w:rsid w:val="00BC500E"/>
    <w:rsid w:val="00BD0826"/>
    <w:rsid w:val="00BD1F22"/>
    <w:rsid w:val="00BD27FB"/>
    <w:rsid w:val="00BD37AD"/>
    <w:rsid w:val="00BD37BF"/>
    <w:rsid w:val="00BE28F3"/>
    <w:rsid w:val="00BE3D3A"/>
    <w:rsid w:val="00BE4BE9"/>
    <w:rsid w:val="00BF3282"/>
    <w:rsid w:val="00BF63DB"/>
    <w:rsid w:val="00C01AA5"/>
    <w:rsid w:val="00C131C0"/>
    <w:rsid w:val="00C13AAC"/>
    <w:rsid w:val="00C16A9C"/>
    <w:rsid w:val="00C23CE7"/>
    <w:rsid w:val="00C256D8"/>
    <w:rsid w:val="00C26694"/>
    <w:rsid w:val="00C319D6"/>
    <w:rsid w:val="00C33A0F"/>
    <w:rsid w:val="00C36A5E"/>
    <w:rsid w:val="00C41B63"/>
    <w:rsid w:val="00C43334"/>
    <w:rsid w:val="00C44E55"/>
    <w:rsid w:val="00C50DFA"/>
    <w:rsid w:val="00C51363"/>
    <w:rsid w:val="00C5287F"/>
    <w:rsid w:val="00C56F35"/>
    <w:rsid w:val="00C62611"/>
    <w:rsid w:val="00C73EA0"/>
    <w:rsid w:val="00C74185"/>
    <w:rsid w:val="00C74C89"/>
    <w:rsid w:val="00C76A8B"/>
    <w:rsid w:val="00C77000"/>
    <w:rsid w:val="00C80E19"/>
    <w:rsid w:val="00C818D1"/>
    <w:rsid w:val="00C8686F"/>
    <w:rsid w:val="00C876DD"/>
    <w:rsid w:val="00C917C3"/>
    <w:rsid w:val="00C954ED"/>
    <w:rsid w:val="00CA3D57"/>
    <w:rsid w:val="00CA4B03"/>
    <w:rsid w:val="00CA509A"/>
    <w:rsid w:val="00CA546E"/>
    <w:rsid w:val="00CB1BB1"/>
    <w:rsid w:val="00CB2248"/>
    <w:rsid w:val="00CB24AA"/>
    <w:rsid w:val="00CC1298"/>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61018"/>
    <w:rsid w:val="00D656D1"/>
    <w:rsid w:val="00D65CD4"/>
    <w:rsid w:val="00D66416"/>
    <w:rsid w:val="00D7405C"/>
    <w:rsid w:val="00D7535E"/>
    <w:rsid w:val="00D75AD9"/>
    <w:rsid w:val="00D8059E"/>
    <w:rsid w:val="00D82116"/>
    <w:rsid w:val="00D86CFE"/>
    <w:rsid w:val="00D954F9"/>
    <w:rsid w:val="00D96CD6"/>
    <w:rsid w:val="00DA2F7C"/>
    <w:rsid w:val="00DA3F26"/>
    <w:rsid w:val="00DA6443"/>
    <w:rsid w:val="00DA7D67"/>
    <w:rsid w:val="00DB1734"/>
    <w:rsid w:val="00DB1A27"/>
    <w:rsid w:val="00DC1BF9"/>
    <w:rsid w:val="00DC1E82"/>
    <w:rsid w:val="00DC2AF5"/>
    <w:rsid w:val="00DC4738"/>
    <w:rsid w:val="00DD1F97"/>
    <w:rsid w:val="00DD61F7"/>
    <w:rsid w:val="00DD7445"/>
    <w:rsid w:val="00DE70FC"/>
    <w:rsid w:val="00DF5401"/>
    <w:rsid w:val="00DF7D7E"/>
    <w:rsid w:val="00E1350B"/>
    <w:rsid w:val="00E13BA8"/>
    <w:rsid w:val="00E202C2"/>
    <w:rsid w:val="00E24D06"/>
    <w:rsid w:val="00E301FB"/>
    <w:rsid w:val="00E303E4"/>
    <w:rsid w:val="00E3268D"/>
    <w:rsid w:val="00E339BB"/>
    <w:rsid w:val="00E36493"/>
    <w:rsid w:val="00E4322B"/>
    <w:rsid w:val="00E4492D"/>
    <w:rsid w:val="00E45334"/>
    <w:rsid w:val="00E46470"/>
    <w:rsid w:val="00E57D05"/>
    <w:rsid w:val="00E60EA9"/>
    <w:rsid w:val="00E67273"/>
    <w:rsid w:val="00E678E0"/>
    <w:rsid w:val="00E72C9A"/>
    <w:rsid w:val="00E86C5A"/>
    <w:rsid w:val="00E90326"/>
    <w:rsid w:val="00E90F86"/>
    <w:rsid w:val="00E912B6"/>
    <w:rsid w:val="00E93F3E"/>
    <w:rsid w:val="00E9514E"/>
    <w:rsid w:val="00E971D6"/>
    <w:rsid w:val="00E977DA"/>
    <w:rsid w:val="00EA1D8E"/>
    <w:rsid w:val="00EA3480"/>
    <w:rsid w:val="00EA79AD"/>
    <w:rsid w:val="00EB42AD"/>
    <w:rsid w:val="00EB5543"/>
    <w:rsid w:val="00EB6AB3"/>
    <w:rsid w:val="00EC779C"/>
    <w:rsid w:val="00ED2425"/>
    <w:rsid w:val="00ED676B"/>
    <w:rsid w:val="00EE201C"/>
    <w:rsid w:val="00EE3C8D"/>
    <w:rsid w:val="00EE447F"/>
    <w:rsid w:val="00EE54CC"/>
    <w:rsid w:val="00EF09B3"/>
    <w:rsid w:val="00EF0C90"/>
    <w:rsid w:val="00EF13DC"/>
    <w:rsid w:val="00EF72B8"/>
    <w:rsid w:val="00F00715"/>
    <w:rsid w:val="00F044C5"/>
    <w:rsid w:val="00F059AC"/>
    <w:rsid w:val="00F11FFC"/>
    <w:rsid w:val="00F14ED5"/>
    <w:rsid w:val="00F15128"/>
    <w:rsid w:val="00F17AFA"/>
    <w:rsid w:val="00F210CA"/>
    <w:rsid w:val="00F27F79"/>
    <w:rsid w:val="00F302F0"/>
    <w:rsid w:val="00F30A10"/>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6600"/>
    <w:rsid w:val="00F904A4"/>
    <w:rsid w:val="00F90C37"/>
    <w:rsid w:val="00F9107A"/>
    <w:rsid w:val="00F91EAC"/>
    <w:rsid w:val="00F92559"/>
    <w:rsid w:val="00F92CF5"/>
    <w:rsid w:val="00F94620"/>
    <w:rsid w:val="00F96E5F"/>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75E0BF3-FF06-A444-854F-39F4EB98F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15</TotalTime>
  <Pages>73</Pages>
  <Words>26513</Words>
  <Characters>151126</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79</cp:revision>
  <dcterms:created xsi:type="dcterms:W3CDTF">2020-02-04T18:25:00Z</dcterms:created>
  <dcterms:modified xsi:type="dcterms:W3CDTF">2020-03-2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43JZMqG"/&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